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E298AB" w14:textId="1057D53B" w:rsidR="008F0733" w:rsidRDefault="008F0733" w:rsidP="008F0733">
      <w:pPr>
        <w:spacing w:before="100"/>
        <w:ind w:left="3180"/>
        <w:jc w:val="left"/>
        <w:rPr>
          <w:rFonts w:ascii="NewsGotT" w:hAnsi="NewsGotT"/>
          <w:color w:val="767070"/>
          <w:w w:val="75"/>
          <w:sz w:val="34"/>
        </w:rPr>
      </w:pPr>
      <w:bookmarkStart w:id="0" w:name="_Hlk95467726"/>
    </w:p>
    <w:p w14:paraId="4349EBA8" w14:textId="77777777" w:rsidR="008F0733" w:rsidRPr="008F0733" w:rsidRDefault="008F0733" w:rsidP="008F0733">
      <w:pPr>
        <w:spacing w:line="240" w:lineRule="auto"/>
        <w:ind w:left="3183"/>
        <w:jc w:val="left"/>
        <w:rPr>
          <w:rFonts w:ascii="NewsGotT" w:hAnsi="NewsGotT"/>
          <w:sz w:val="20"/>
          <w:szCs w:val="24"/>
        </w:rPr>
      </w:pPr>
      <w:r w:rsidRPr="008F0733">
        <w:rPr>
          <w:rFonts w:ascii="NewsGotT" w:hAnsi="NewsGotT"/>
          <w:noProof/>
          <w:sz w:val="20"/>
          <w:szCs w:val="24"/>
        </w:rPr>
        <w:drawing>
          <wp:inline distT="0" distB="0" distL="0" distR="0" wp14:anchorId="6A456C0C" wp14:editId="044EF1F0">
            <wp:extent cx="2286000" cy="2055708"/>
            <wp:effectExtent l="0" t="0" r="0" b="0"/>
            <wp:docPr id="2" name="Picture 2"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co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86000" cy="2055708"/>
                    </a:xfrm>
                    <a:prstGeom prst="rect">
                      <a:avLst/>
                    </a:prstGeom>
                  </pic:spPr>
                </pic:pic>
              </a:graphicData>
            </a:graphic>
          </wp:inline>
        </w:drawing>
      </w:r>
    </w:p>
    <w:p w14:paraId="05E25637" w14:textId="77777777" w:rsidR="008F0733" w:rsidRPr="008F0733" w:rsidRDefault="008F0733" w:rsidP="008F0733">
      <w:pPr>
        <w:spacing w:line="240" w:lineRule="auto"/>
        <w:jc w:val="left"/>
        <w:rPr>
          <w:rFonts w:ascii="NewsGotT" w:hAnsi="NewsGotT"/>
          <w:sz w:val="20"/>
          <w:szCs w:val="24"/>
        </w:rPr>
      </w:pPr>
    </w:p>
    <w:p w14:paraId="571228B6" w14:textId="77777777" w:rsidR="008F0733" w:rsidRPr="008F0733" w:rsidRDefault="008F0733" w:rsidP="008F0733">
      <w:pPr>
        <w:spacing w:line="240" w:lineRule="auto"/>
        <w:jc w:val="left"/>
        <w:rPr>
          <w:rFonts w:ascii="NewsGotT" w:hAnsi="NewsGotT"/>
          <w:sz w:val="20"/>
          <w:szCs w:val="24"/>
        </w:rPr>
      </w:pPr>
    </w:p>
    <w:p w14:paraId="6EB0B8D0" w14:textId="77777777" w:rsidR="008F0733" w:rsidRPr="008F0733" w:rsidRDefault="008F0733" w:rsidP="008F0733">
      <w:pPr>
        <w:spacing w:line="240" w:lineRule="auto"/>
        <w:jc w:val="left"/>
        <w:rPr>
          <w:rFonts w:ascii="NewsGotT" w:hAnsi="NewsGotT"/>
          <w:sz w:val="20"/>
          <w:szCs w:val="24"/>
        </w:rPr>
      </w:pPr>
    </w:p>
    <w:p w14:paraId="0CAEF695" w14:textId="77777777" w:rsidR="008F0733" w:rsidRPr="008F0733" w:rsidRDefault="008F0733" w:rsidP="008F0733">
      <w:pPr>
        <w:spacing w:line="240" w:lineRule="auto"/>
        <w:jc w:val="left"/>
        <w:rPr>
          <w:rFonts w:ascii="NewsGotT" w:hAnsi="NewsGotT"/>
          <w:sz w:val="20"/>
          <w:szCs w:val="24"/>
        </w:rPr>
      </w:pPr>
    </w:p>
    <w:p w14:paraId="2F365EB6" w14:textId="77777777" w:rsidR="008F0733" w:rsidRPr="008F0733" w:rsidRDefault="008F0733" w:rsidP="008F0733">
      <w:pPr>
        <w:spacing w:line="240" w:lineRule="auto"/>
        <w:jc w:val="left"/>
        <w:rPr>
          <w:rFonts w:ascii="NewsGotT" w:hAnsi="NewsGotT"/>
          <w:sz w:val="20"/>
          <w:szCs w:val="24"/>
        </w:rPr>
      </w:pPr>
    </w:p>
    <w:p w14:paraId="53DC48E1" w14:textId="77777777" w:rsidR="008F0733" w:rsidRPr="008F0733" w:rsidRDefault="008F0733" w:rsidP="008F0733">
      <w:pPr>
        <w:spacing w:line="240" w:lineRule="auto"/>
        <w:jc w:val="left"/>
        <w:rPr>
          <w:rFonts w:ascii="NewsGotT" w:hAnsi="NewsGotT"/>
          <w:sz w:val="20"/>
          <w:szCs w:val="24"/>
        </w:rPr>
      </w:pPr>
    </w:p>
    <w:p w14:paraId="44E4B4A2" w14:textId="77777777" w:rsidR="008F0733" w:rsidRPr="008F0733" w:rsidRDefault="008F0733" w:rsidP="008F0733">
      <w:pPr>
        <w:spacing w:line="240" w:lineRule="auto"/>
        <w:jc w:val="left"/>
        <w:rPr>
          <w:rFonts w:ascii="NewsGotT" w:hAnsi="NewsGotT"/>
          <w:sz w:val="20"/>
          <w:szCs w:val="24"/>
        </w:rPr>
      </w:pPr>
    </w:p>
    <w:p w14:paraId="14F27CFA" w14:textId="77777777" w:rsidR="008F0733" w:rsidRPr="008F0733" w:rsidRDefault="008F0733" w:rsidP="008F0733">
      <w:pPr>
        <w:spacing w:line="240" w:lineRule="auto"/>
        <w:ind w:left="3119"/>
        <w:jc w:val="left"/>
        <w:rPr>
          <w:rFonts w:ascii="NewsGotT" w:hAnsi="NewsGotT"/>
          <w:sz w:val="20"/>
          <w:szCs w:val="24"/>
        </w:rPr>
      </w:pPr>
    </w:p>
    <w:p w14:paraId="35B1394B" w14:textId="77777777" w:rsidR="008F0733" w:rsidRPr="008F0733" w:rsidRDefault="008F0733" w:rsidP="008F0733">
      <w:pPr>
        <w:spacing w:before="10" w:line="240" w:lineRule="auto"/>
        <w:jc w:val="left"/>
        <w:rPr>
          <w:rFonts w:ascii="NewsGotT" w:hAnsi="NewsGotT"/>
          <w:sz w:val="25"/>
          <w:szCs w:val="24"/>
        </w:rPr>
      </w:pPr>
    </w:p>
    <w:p w14:paraId="0524183D" w14:textId="77777777" w:rsidR="008F0733" w:rsidRPr="00262EDC" w:rsidRDefault="008F0733" w:rsidP="008F0733">
      <w:pPr>
        <w:spacing w:before="100"/>
        <w:ind w:left="3180"/>
        <w:rPr>
          <w:rFonts w:ascii="NewsGotT" w:hAnsi="NewsGotT"/>
          <w:sz w:val="34"/>
        </w:rPr>
      </w:pPr>
      <w:r>
        <w:rPr>
          <w:rFonts w:ascii="NewsGotT" w:hAnsi="NewsGotT"/>
          <w:color w:val="767070"/>
          <w:w w:val="85"/>
          <w:sz w:val="34"/>
        </w:rPr>
        <w:t>Francisca Amélia de Fernandes Barros</w:t>
      </w:r>
    </w:p>
    <w:p w14:paraId="0CC2D62D" w14:textId="77777777" w:rsidR="008F0733" w:rsidRPr="008F0733" w:rsidRDefault="008F0733" w:rsidP="008F0733">
      <w:pPr>
        <w:spacing w:line="240" w:lineRule="auto"/>
        <w:jc w:val="left"/>
        <w:rPr>
          <w:rFonts w:ascii="NewsGotT" w:hAnsi="NewsGotT"/>
          <w:sz w:val="40"/>
          <w:szCs w:val="24"/>
        </w:rPr>
      </w:pPr>
    </w:p>
    <w:p w14:paraId="4891406D" w14:textId="77777777" w:rsidR="008F0733" w:rsidRPr="00262EDC" w:rsidRDefault="008F0733" w:rsidP="008F0733">
      <w:pPr>
        <w:spacing w:before="100"/>
        <w:ind w:left="3180"/>
        <w:rPr>
          <w:rFonts w:ascii="NewsGotT" w:hAnsi="NewsGotT"/>
          <w:b/>
          <w:sz w:val="51"/>
        </w:rPr>
      </w:pPr>
      <w:proofErr w:type="spellStart"/>
      <w:r w:rsidRPr="00A628B3">
        <w:rPr>
          <w:rFonts w:ascii="NewsGotT" w:hAnsi="NewsGotT"/>
          <w:b/>
          <w:bCs/>
          <w:color w:val="767070"/>
          <w:w w:val="85"/>
          <w:sz w:val="34"/>
          <w:szCs w:val="34"/>
        </w:rPr>
        <w:t>Dashboards</w:t>
      </w:r>
      <w:proofErr w:type="spellEnd"/>
      <w:r w:rsidRPr="00A628B3">
        <w:rPr>
          <w:rFonts w:ascii="NewsGotT" w:hAnsi="NewsGotT"/>
          <w:b/>
          <w:bCs/>
          <w:color w:val="767070"/>
          <w:w w:val="85"/>
          <w:sz w:val="34"/>
          <w:szCs w:val="34"/>
        </w:rPr>
        <w:t xml:space="preserve"> analíticos para a Indústria das Cidades Inteligentes</w:t>
      </w:r>
    </w:p>
    <w:p w14:paraId="5B7EBD60" w14:textId="77777777" w:rsidR="008F0733" w:rsidRPr="008F0733" w:rsidRDefault="008F0733" w:rsidP="008F0733">
      <w:pPr>
        <w:spacing w:line="355" w:lineRule="auto"/>
        <w:ind w:left="3180"/>
        <w:jc w:val="left"/>
        <w:rPr>
          <w:rFonts w:ascii="NewsGotT" w:hAnsi="NewsGotT"/>
          <w:color w:val="767070"/>
          <w:w w:val="75"/>
          <w:sz w:val="34"/>
        </w:rPr>
      </w:pPr>
    </w:p>
    <w:p w14:paraId="42C8AD28" w14:textId="77777777" w:rsidR="008F0733" w:rsidRPr="00A628B3" w:rsidRDefault="008F0733" w:rsidP="008F0733">
      <w:pPr>
        <w:spacing w:before="100"/>
        <w:ind w:left="3180"/>
        <w:rPr>
          <w:rFonts w:ascii="NewsGotT" w:hAnsi="NewsGotT"/>
          <w:lang w:val="en-US"/>
        </w:rPr>
      </w:pPr>
      <w:r w:rsidRPr="00A628B3">
        <w:rPr>
          <w:rFonts w:ascii="NewsGotT" w:hAnsi="NewsGotT"/>
          <w:color w:val="767070"/>
          <w:w w:val="75"/>
          <w:sz w:val="34"/>
          <w:lang w:val="en-US"/>
        </w:rPr>
        <w:t>Analytical Dashboards for the Smart Cities Industry</w:t>
      </w:r>
    </w:p>
    <w:p w14:paraId="149BEE63" w14:textId="77777777" w:rsidR="008F0733" w:rsidRPr="008F0733" w:rsidRDefault="008F0733" w:rsidP="008F0733">
      <w:pPr>
        <w:spacing w:before="100"/>
        <w:ind w:left="3180"/>
        <w:jc w:val="left"/>
        <w:rPr>
          <w:rFonts w:ascii="NewsGotT" w:hAnsi="NewsGotT"/>
          <w:color w:val="767070"/>
          <w:w w:val="75"/>
          <w:sz w:val="34"/>
          <w:lang w:val="en-US"/>
        </w:rPr>
      </w:pPr>
    </w:p>
    <w:p w14:paraId="204E9321" w14:textId="3B6A6647" w:rsidR="008F0733" w:rsidRPr="008F0733" w:rsidRDefault="008F0733" w:rsidP="008F0733">
      <w:pPr>
        <w:spacing w:before="100"/>
        <w:ind w:left="3180"/>
        <w:jc w:val="left"/>
        <w:rPr>
          <w:rFonts w:ascii="NewsGotT" w:hAnsi="NewsGotT"/>
          <w:sz w:val="34"/>
          <w:lang w:val="en-US"/>
        </w:rPr>
        <w:sectPr w:rsidR="008F0733" w:rsidRPr="008F0733" w:rsidSect="0095383B">
          <w:footerReference w:type="default" r:id="rId9"/>
          <w:type w:val="continuous"/>
          <w:pgSz w:w="11910" w:h="16840" w:code="9"/>
          <w:pgMar w:top="0" w:right="1418" w:bottom="1418" w:left="1418" w:header="0" w:footer="1134" w:gutter="0"/>
          <w:cols w:space="720"/>
          <w:docGrid w:linePitch="299"/>
        </w:sectPr>
      </w:pPr>
    </w:p>
    <w:bookmarkEnd w:id="0"/>
    <w:p w14:paraId="2B80BC42" w14:textId="776462D3" w:rsidR="006556AD" w:rsidRPr="0046078A" w:rsidRDefault="006556AD" w:rsidP="009F2809">
      <w:pPr>
        <w:spacing w:before="1" w:line="388" w:lineRule="auto"/>
        <w:ind w:left="3180" w:right="3040"/>
        <w:rPr>
          <w:rFonts w:ascii="NewsGotT" w:hAnsi="NewsGotT"/>
          <w:b/>
          <w:bCs/>
          <w:color w:val="767070"/>
          <w:w w:val="75"/>
          <w:szCs w:val="24"/>
          <w:lang w:val="en-US"/>
        </w:rPr>
      </w:pPr>
    </w:p>
    <w:p w14:paraId="02711E46" w14:textId="77777777" w:rsidR="008F0733" w:rsidRPr="008F0733" w:rsidRDefault="008F0733" w:rsidP="008F0733">
      <w:pPr>
        <w:spacing w:line="240" w:lineRule="auto"/>
        <w:ind w:left="3179"/>
        <w:jc w:val="left"/>
        <w:rPr>
          <w:rFonts w:ascii="NewsGotT" w:hAnsi="NewsGotT"/>
          <w:sz w:val="20"/>
          <w:szCs w:val="24"/>
        </w:rPr>
      </w:pPr>
      <w:r w:rsidRPr="008F0733">
        <w:rPr>
          <w:rFonts w:ascii="NewsGotT" w:hAnsi="NewsGotT"/>
          <w:noProof/>
          <w:sz w:val="20"/>
          <w:szCs w:val="24"/>
        </w:rPr>
        <w:drawing>
          <wp:inline distT="0" distB="0" distL="0" distR="0" wp14:anchorId="7CB67819" wp14:editId="7F2A52C9">
            <wp:extent cx="2286000" cy="2055708"/>
            <wp:effectExtent l="0" t="0" r="0" b="0"/>
            <wp:docPr id="6" name="Picture 6"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co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86000" cy="2055708"/>
                    </a:xfrm>
                    <a:prstGeom prst="rect">
                      <a:avLst/>
                    </a:prstGeom>
                  </pic:spPr>
                </pic:pic>
              </a:graphicData>
            </a:graphic>
          </wp:inline>
        </w:drawing>
      </w:r>
    </w:p>
    <w:p w14:paraId="48A318B4" w14:textId="77777777" w:rsidR="008F0733" w:rsidRPr="008F0733" w:rsidRDefault="008F0733" w:rsidP="008F0733">
      <w:pPr>
        <w:spacing w:line="240" w:lineRule="auto"/>
        <w:jc w:val="left"/>
        <w:rPr>
          <w:rFonts w:ascii="NewsGotT" w:hAnsi="NewsGotT"/>
          <w:sz w:val="20"/>
          <w:szCs w:val="24"/>
        </w:rPr>
      </w:pPr>
    </w:p>
    <w:p w14:paraId="33F790DA" w14:textId="77777777" w:rsidR="008F0733" w:rsidRPr="008F0733" w:rsidRDefault="008F0733" w:rsidP="008F0733">
      <w:pPr>
        <w:spacing w:line="240" w:lineRule="auto"/>
        <w:jc w:val="center"/>
        <w:rPr>
          <w:rFonts w:ascii="NewsGotT" w:hAnsi="NewsGotT"/>
          <w:sz w:val="20"/>
          <w:szCs w:val="24"/>
        </w:rPr>
      </w:pPr>
    </w:p>
    <w:p w14:paraId="3B7CD569" w14:textId="77777777" w:rsidR="008F0733" w:rsidRPr="008F0733" w:rsidRDefault="008F0733" w:rsidP="008F0733">
      <w:pPr>
        <w:spacing w:line="240" w:lineRule="auto"/>
        <w:jc w:val="left"/>
        <w:rPr>
          <w:rFonts w:ascii="NewsGotT" w:hAnsi="NewsGotT"/>
          <w:sz w:val="20"/>
          <w:szCs w:val="24"/>
        </w:rPr>
      </w:pPr>
    </w:p>
    <w:p w14:paraId="3F13EB4C" w14:textId="77777777" w:rsidR="008F0733" w:rsidRPr="008F0733" w:rsidRDefault="008F0733" w:rsidP="008F0733">
      <w:pPr>
        <w:spacing w:line="240" w:lineRule="auto"/>
        <w:jc w:val="left"/>
        <w:rPr>
          <w:rFonts w:ascii="NewsGotT" w:hAnsi="NewsGotT"/>
          <w:sz w:val="20"/>
          <w:szCs w:val="24"/>
        </w:rPr>
      </w:pPr>
    </w:p>
    <w:p w14:paraId="7B0FE57A" w14:textId="77777777" w:rsidR="008F0733" w:rsidRPr="00262EDC" w:rsidRDefault="008F0733" w:rsidP="008F0733">
      <w:pPr>
        <w:spacing w:before="100"/>
        <w:ind w:left="3180"/>
        <w:rPr>
          <w:rFonts w:ascii="NewsGotT" w:hAnsi="NewsGotT"/>
          <w:sz w:val="34"/>
        </w:rPr>
      </w:pPr>
      <w:r>
        <w:rPr>
          <w:rFonts w:ascii="NewsGotT" w:hAnsi="NewsGotT"/>
          <w:color w:val="767070"/>
          <w:w w:val="85"/>
          <w:sz w:val="34"/>
        </w:rPr>
        <w:t>Francisca Amélia de Fernandes Barros</w:t>
      </w:r>
    </w:p>
    <w:p w14:paraId="18F4FDCB" w14:textId="77777777" w:rsidR="008F0733" w:rsidRPr="008F0733" w:rsidRDefault="008F0733" w:rsidP="008F0733">
      <w:pPr>
        <w:spacing w:line="240" w:lineRule="auto"/>
        <w:jc w:val="left"/>
        <w:rPr>
          <w:rFonts w:ascii="NewsGotT" w:hAnsi="NewsGotT"/>
          <w:sz w:val="40"/>
          <w:szCs w:val="24"/>
        </w:rPr>
      </w:pPr>
    </w:p>
    <w:p w14:paraId="4FB4471F" w14:textId="77777777" w:rsidR="008F0733" w:rsidRPr="00262EDC" w:rsidRDefault="008F0733" w:rsidP="008F0733">
      <w:pPr>
        <w:spacing w:before="100"/>
        <w:ind w:left="3180"/>
        <w:rPr>
          <w:rFonts w:ascii="NewsGotT" w:hAnsi="NewsGotT"/>
          <w:b/>
          <w:sz w:val="51"/>
        </w:rPr>
      </w:pPr>
      <w:proofErr w:type="spellStart"/>
      <w:r w:rsidRPr="00A628B3">
        <w:rPr>
          <w:rFonts w:ascii="NewsGotT" w:hAnsi="NewsGotT"/>
          <w:b/>
          <w:bCs/>
          <w:color w:val="767070"/>
          <w:w w:val="85"/>
          <w:sz w:val="34"/>
          <w:szCs w:val="34"/>
        </w:rPr>
        <w:t>Dashboards</w:t>
      </w:r>
      <w:proofErr w:type="spellEnd"/>
      <w:r w:rsidRPr="00A628B3">
        <w:rPr>
          <w:rFonts w:ascii="NewsGotT" w:hAnsi="NewsGotT"/>
          <w:b/>
          <w:bCs/>
          <w:color w:val="767070"/>
          <w:w w:val="85"/>
          <w:sz w:val="34"/>
          <w:szCs w:val="34"/>
        </w:rPr>
        <w:t xml:space="preserve"> analíticos para a Indústria das Cidades Inteligentes</w:t>
      </w:r>
    </w:p>
    <w:p w14:paraId="1B7FF8BE" w14:textId="77777777" w:rsidR="008F0733" w:rsidRPr="008F0733" w:rsidRDefault="008F0733" w:rsidP="008F0733">
      <w:pPr>
        <w:spacing w:line="355" w:lineRule="auto"/>
        <w:ind w:left="3180"/>
        <w:jc w:val="left"/>
        <w:rPr>
          <w:rFonts w:ascii="NewsGotT" w:hAnsi="NewsGotT"/>
          <w:color w:val="767070"/>
          <w:w w:val="75"/>
          <w:sz w:val="34"/>
        </w:rPr>
      </w:pPr>
    </w:p>
    <w:p w14:paraId="2DE0C8C4" w14:textId="77777777" w:rsidR="008F0733" w:rsidRPr="00A628B3" w:rsidRDefault="008F0733" w:rsidP="008F0733">
      <w:pPr>
        <w:spacing w:before="100"/>
        <w:ind w:left="3180"/>
        <w:rPr>
          <w:rFonts w:ascii="NewsGotT" w:hAnsi="NewsGotT"/>
          <w:lang w:val="en-US"/>
        </w:rPr>
      </w:pPr>
      <w:r w:rsidRPr="00A628B3">
        <w:rPr>
          <w:rFonts w:ascii="NewsGotT" w:hAnsi="NewsGotT"/>
          <w:color w:val="767070"/>
          <w:w w:val="75"/>
          <w:sz w:val="34"/>
          <w:lang w:val="en-US"/>
        </w:rPr>
        <w:t>Analytical Dashboards for the Smart Cities Industry</w:t>
      </w:r>
    </w:p>
    <w:p w14:paraId="31061EF7" w14:textId="77777777" w:rsidR="008F0733" w:rsidRPr="008F0733" w:rsidRDefault="008F0733" w:rsidP="008F0733">
      <w:pPr>
        <w:spacing w:line="240" w:lineRule="auto"/>
        <w:jc w:val="left"/>
        <w:rPr>
          <w:rFonts w:ascii="NewsGotT" w:hAnsi="NewsGotT"/>
          <w:szCs w:val="24"/>
          <w:lang w:val="en-US"/>
        </w:rPr>
      </w:pPr>
    </w:p>
    <w:p w14:paraId="52DEAB71" w14:textId="77777777" w:rsidR="008F0733" w:rsidRPr="008F0733" w:rsidRDefault="008F0733" w:rsidP="008F0733">
      <w:pPr>
        <w:spacing w:line="240" w:lineRule="auto"/>
        <w:jc w:val="left"/>
        <w:rPr>
          <w:rFonts w:ascii="NewsGotT" w:hAnsi="NewsGotT"/>
          <w:szCs w:val="24"/>
          <w:lang w:val="en-US"/>
        </w:rPr>
      </w:pPr>
    </w:p>
    <w:p w14:paraId="4363F35B" w14:textId="77777777" w:rsidR="008F0733" w:rsidRPr="008F0733" w:rsidRDefault="008F0733" w:rsidP="008F0733">
      <w:pPr>
        <w:spacing w:line="240" w:lineRule="auto"/>
        <w:jc w:val="left"/>
        <w:rPr>
          <w:rFonts w:ascii="NewsGotT" w:hAnsi="NewsGotT"/>
          <w:szCs w:val="24"/>
          <w:lang w:val="en-US"/>
        </w:rPr>
      </w:pPr>
    </w:p>
    <w:p w14:paraId="6C7BB3B6" w14:textId="77777777" w:rsidR="008F0733" w:rsidRPr="008F0733" w:rsidRDefault="008F0733" w:rsidP="008F0733">
      <w:pPr>
        <w:spacing w:before="6" w:line="240" w:lineRule="auto"/>
        <w:jc w:val="left"/>
        <w:rPr>
          <w:rFonts w:ascii="NewsGotT" w:hAnsi="NewsGotT"/>
          <w:sz w:val="28"/>
          <w:szCs w:val="24"/>
          <w:lang w:val="en-US"/>
        </w:rPr>
      </w:pPr>
    </w:p>
    <w:p w14:paraId="60AA3C29" w14:textId="77777777" w:rsidR="008F0733" w:rsidRPr="008F0733" w:rsidRDefault="008F0733" w:rsidP="008F0733">
      <w:pPr>
        <w:spacing w:line="396" w:lineRule="auto"/>
        <w:ind w:left="3180" w:right="3496"/>
        <w:jc w:val="left"/>
        <w:rPr>
          <w:rFonts w:ascii="NewsGotT" w:hAnsi="NewsGotT"/>
          <w:color w:val="767070"/>
          <w:w w:val="75"/>
          <w:szCs w:val="24"/>
        </w:rPr>
      </w:pPr>
      <w:r w:rsidRPr="008F0733">
        <w:rPr>
          <w:rFonts w:ascii="NewsGotT" w:hAnsi="NewsGotT"/>
          <w:color w:val="767070"/>
          <w:w w:val="75"/>
          <w:szCs w:val="24"/>
        </w:rPr>
        <w:t>Dissertação de Mestrado</w:t>
      </w:r>
    </w:p>
    <w:p w14:paraId="7DD2D239" w14:textId="77777777" w:rsidR="008F0733" w:rsidRPr="008F0733" w:rsidRDefault="008F0733" w:rsidP="008F0733">
      <w:pPr>
        <w:spacing w:line="396" w:lineRule="auto"/>
        <w:ind w:left="3180" w:right="94"/>
        <w:jc w:val="left"/>
        <w:rPr>
          <w:rFonts w:ascii="NewsGotT" w:hAnsi="NewsGotT"/>
          <w:szCs w:val="24"/>
        </w:rPr>
      </w:pPr>
      <w:r w:rsidRPr="008F0733">
        <w:rPr>
          <w:rFonts w:ascii="NewsGotT" w:hAnsi="NewsGotT"/>
          <w:color w:val="767070"/>
          <w:w w:val="75"/>
          <w:szCs w:val="24"/>
        </w:rPr>
        <w:t>Mestrado</w:t>
      </w:r>
      <w:r w:rsidRPr="008F0733">
        <w:rPr>
          <w:rFonts w:ascii="NewsGotT" w:hAnsi="NewsGotT"/>
          <w:color w:val="767070"/>
          <w:spacing w:val="-33"/>
          <w:w w:val="75"/>
          <w:szCs w:val="24"/>
        </w:rPr>
        <w:t xml:space="preserve"> </w:t>
      </w:r>
      <w:r w:rsidRPr="008F0733">
        <w:rPr>
          <w:rFonts w:ascii="NewsGotT" w:hAnsi="NewsGotT"/>
          <w:color w:val="767070"/>
          <w:w w:val="75"/>
          <w:szCs w:val="24"/>
        </w:rPr>
        <w:t>Integrado em Engenharia e Gestão de Sistemas de Informação</w:t>
      </w:r>
    </w:p>
    <w:p w14:paraId="1BD7D30A" w14:textId="77777777" w:rsidR="008F0733" w:rsidRPr="008F0733" w:rsidRDefault="008F0733" w:rsidP="008F0733">
      <w:pPr>
        <w:spacing w:line="391" w:lineRule="auto"/>
        <w:ind w:left="3180" w:right="2301"/>
        <w:jc w:val="left"/>
        <w:rPr>
          <w:rFonts w:ascii="NewsGotT" w:hAnsi="NewsGotT"/>
          <w:szCs w:val="24"/>
        </w:rPr>
      </w:pPr>
      <w:r w:rsidRPr="008F0733">
        <w:rPr>
          <w:rFonts w:ascii="NewsGotT" w:hAnsi="NewsGotT"/>
          <w:color w:val="767070"/>
          <w:w w:val="80"/>
          <w:szCs w:val="24"/>
        </w:rPr>
        <w:t xml:space="preserve">Ano Letivo 2021/2022 – 5º Ano Curricular </w:t>
      </w:r>
    </w:p>
    <w:p w14:paraId="41C7E3B3" w14:textId="77777777" w:rsidR="008F0733" w:rsidRPr="008F0733" w:rsidRDefault="008F0733" w:rsidP="008F0733">
      <w:pPr>
        <w:spacing w:before="6" w:line="240" w:lineRule="auto"/>
        <w:jc w:val="left"/>
        <w:rPr>
          <w:rFonts w:ascii="NewsGotT" w:hAnsi="NewsGotT"/>
          <w:szCs w:val="24"/>
        </w:rPr>
      </w:pPr>
    </w:p>
    <w:p w14:paraId="2C77254B" w14:textId="77777777" w:rsidR="008F0733" w:rsidRPr="008F0733" w:rsidRDefault="008F0733" w:rsidP="008F0733">
      <w:pPr>
        <w:spacing w:before="1" w:line="388" w:lineRule="auto"/>
        <w:ind w:left="3180" w:right="3040"/>
        <w:jc w:val="left"/>
        <w:rPr>
          <w:rFonts w:ascii="NewsGotT" w:hAnsi="NewsGotT"/>
          <w:color w:val="767070"/>
          <w:w w:val="75"/>
          <w:szCs w:val="24"/>
        </w:rPr>
      </w:pPr>
      <w:r w:rsidRPr="008F0733">
        <w:rPr>
          <w:rFonts w:ascii="NewsGotT" w:hAnsi="NewsGotT"/>
          <w:color w:val="767070"/>
          <w:w w:val="75"/>
          <w:szCs w:val="24"/>
        </w:rPr>
        <w:t>Trabalho efetuado</w:t>
      </w:r>
      <w:r w:rsidRPr="008F0733">
        <w:rPr>
          <w:rFonts w:ascii="NewsGotT" w:hAnsi="NewsGotT"/>
          <w:color w:val="767070"/>
          <w:spacing w:val="-26"/>
          <w:w w:val="75"/>
          <w:szCs w:val="24"/>
        </w:rPr>
        <w:t xml:space="preserve"> </w:t>
      </w:r>
      <w:r w:rsidRPr="008F0733">
        <w:rPr>
          <w:rFonts w:ascii="NewsGotT" w:hAnsi="NewsGotT"/>
          <w:color w:val="767070"/>
          <w:w w:val="75"/>
          <w:szCs w:val="24"/>
        </w:rPr>
        <w:t>sob</w:t>
      </w:r>
      <w:r w:rsidRPr="008F0733">
        <w:rPr>
          <w:rFonts w:ascii="NewsGotT" w:hAnsi="NewsGotT"/>
          <w:color w:val="767070"/>
          <w:spacing w:val="-27"/>
          <w:w w:val="75"/>
          <w:szCs w:val="24"/>
        </w:rPr>
        <w:t xml:space="preserve"> </w:t>
      </w:r>
      <w:r w:rsidRPr="008F0733">
        <w:rPr>
          <w:rFonts w:ascii="NewsGotT" w:hAnsi="NewsGotT"/>
          <w:color w:val="767070"/>
          <w:w w:val="75"/>
          <w:szCs w:val="24"/>
        </w:rPr>
        <w:t>a</w:t>
      </w:r>
      <w:r w:rsidRPr="008F0733">
        <w:rPr>
          <w:rFonts w:ascii="NewsGotT" w:hAnsi="NewsGotT"/>
          <w:color w:val="767070"/>
          <w:spacing w:val="-26"/>
          <w:w w:val="75"/>
          <w:szCs w:val="24"/>
        </w:rPr>
        <w:t xml:space="preserve"> </w:t>
      </w:r>
      <w:r w:rsidRPr="008F0733">
        <w:rPr>
          <w:rFonts w:ascii="NewsGotT" w:hAnsi="NewsGotT"/>
          <w:color w:val="767070"/>
          <w:w w:val="75"/>
          <w:szCs w:val="24"/>
        </w:rPr>
        <w:t>orientação</w:t>
      </w:r>
      <w:r w:rsidRPr="008F0733">
        <w:rPr>
          <w:rFonts w:ascii="NewsGotT" w:hAnsi="NewsGotT"/>
          <w:color w:val="767070"/>
          <w:spacing w:val="-26"/>
          <w:w w:val="75"/>
          <w:szCs w:val="24"/>
        </w:rPr>
        <w:t xml:space="preserve"> </w:t>
      </w:r>
      <w:r w:rsidRPr="008F0733">
        <w:rPr>
          <w:rFonts w:ascii="NewsGotT" w:hAnsi="NewsGotT"/>
          <w:color w:val="767070"/>
          <w:w w:val="75"/>
          <w:szCs w:val="24"/>
        </w:rPr>
        <w:t>do</w:t>
      </w:r>
    </w:p>
    <w:p w14:paraId="71DE6ADC" w14:textId="423F86ED" w:rsidR="008F0733" w:rsidRPr="008F0733" w:rsidRDefault="008F0733" w:rsidP="008F0733">
      <w:pPr>
        <w:spacing w:before="1" w:line="388" w:lineRule="auto"/>
        <w:ind w:left="3180" w:right="3040"/>
        <w:jc w:val="left"/>
        <w:rPr>
          <w:rFonts w:ascii="NewsGotT" w:hAnsi="NewsGotT"/>
          <w:b/>
          <w:bCs/>
          <w:color w:val="767070"/>
          <w:w w:val="75"/>
          <w:szCs w:val="24"/>
        </w:rPr>
      </w:pPr>
      <w:r w:rsidRPr="008F0733">
        <w:rPr>
          <w:rFonts w:ascii="NewsGotT" w:hAnsi="NewsGotT"/>
          <w:b/>
          <w:bCs/>
          <w:color w:val="767070"/>
          <w:w w:val="75"/>
          <w:szCs w:val="24"/>
        </w:rPr>
        <w:t>Professo</w:t>
      </w:r>
      <w:r>
        <w:rPr>
          <w:rFonts w:ascii="NewsGotT" w:hAnsi="NewsGotT"/>
          <w:b/>
          <w:bCs/>
          <w:color w:val="767070"/>
          <w:w w:val="75"/>
          <w:szCs w:val="24"/>
        </w:rPr>
        <w:t>r Manuel Filipe Vieira Torre dos Santos</w:t>
      </w:r>
    </w:p>
    <w:p w14:paraId="61302034" w14:textId="77777777" w:rsidR="008F0733" w:rsidRDefault="008F0733" w:rsidP="009F2809">
      <w:pPr>
        <w:spacing w:before="1" w:line="388" w:lineRule="auto"/>
        <w:ind w:left="3180" w:right="3040"/>
        <w:rPr>
          <w:rFonts w:ascii="NewsGotT" w:hAnsi="NewsGotT"/>
          <w:b/>
          <w:bCs/>
          <w:color w:val="767070"/>
          <w:w w:val="75"/>
          <w:szCs w:val="24"/>
        </w:rPr>
      </w:pPr>
    </w:p>
    <w:p w14:paraId="44602205" w14:textId="77777777" w:rsidR="006556AD" w:rsidRDefault="006556AD" w:rsidP="009F2809">
      <w:pPr>
        <w:spacing w:before="1" w:line="388" w:lineRule="auto"/>
        <w:ind w:left="3180" w:right="3040"/>
        <w:rPr>
          <w:rFonts w:ascii="NewsGotT" w:hAnsi="NewsGotT"/>
          <w:b/>
          <w:bCs/>
          <w:color w:val="767070"/>
          <w:w w:val="75"/>
          <w:szCs w:val="24"/>
        </w:rPr>
      </w:pPr>
    </w:p>
    <w:p w14:paraId="788F9AA7" w14:textId="77777777" w:rsidR="006556AD" w:rsidRDefault="006556AD" w:rsidP="009F2809">
      <w:pPr>
        <w:spacing w:before="1" w:line="388" w:lineRule="auto"/>
        <w:ind w:left="3180" w:right="3040"/>
        <w:rPr>
          <w:rFonts w:ascii="NewsGotT" w:hAnsi="NewsGotT"/>
          <w:b/>
          <w:bCs/>
          <w:color w:val="767070"/>
          <w:w w:val="75"/>
          <w:szCs w:val="24"/>
        </w:rPr>
      </w:pPr>
    </w:p>
    <w:p w14:paraId="2CD37D1C" w14:textId="77777777" w:rsidR="006556AD" w:rsidRDefault="006556AD" w:rsidP="009F2809">
      <w:pPr>
        <w:spacing w:before="1" w:line="388" w:lineRule="auto"/>
        <w:ind w:left="3180" w:right="3040"/>
        <w:rPr>
          <w:rFonts w:ascii="NewsGotT" w:hAnsi="NewsGotT"/>
          <w:b/>
          <w:bCs/>
          <w:color w:val="767070"/>
          <w:w w:val="75"/>
          <w:szCs w:val="24"/>
        </w:rPr>
      </w:pPr>
    </w:p>
    <w:p w14:paraId="0E8DFA96" w14:textId="77777777" w:rsidR="006556AD" w:rsidRDefault="006556AD" w:rsidP="009F2809">
      <w:pPr>
        <w:spacing w:before="1" w:line="388" w:lineRule="auto"/>
        <w:ind w:left="3180" w:right="3040"/>
        <w:rPr>
          <w:rFonts w:ascii="NewsGotT" w:hAnsi="NewsGotT"/>
          <w:b/>
          <w:bCs/>
          <w:color w:val="767070"/>
          <w:w w:val="75"/>
          <w:szCs w:val="24"/>
        </w:rPr>
      </w:pPr>
    </w:p>
    <w:p w14:paraId="76536C03" w14:textId="77777777" w:rsidR="006556AD" w:rsidRDefault="006556AD" w:rsidP="009F2809">
      <w:pPr>
        <w:spacing w:before="1" w:line="388" w:lineRule="auto"/>
        <w:ind w:left="3180" w:right="3040"/>
        <w:rPr>
          <w:rFonts w:ascii="NewsGotT" w:hAnsi="NewsGotT"/>
          <w:b/>
          <w:bCs/>
          <w:color w:val="767070"/>
          <w:w w:val="75"/>
          <w:szCs w:val="24"/>
        </w:rPr>
      </w:pPr>
    </w:p>
    <w:p w14:paraId="7CEA48CA" w14:textId="77777777" w:rsidR="006556AD" w:rsidRDefault="006556AD" w:rsidP="009F2809">
      <w:pPr>
        <w:spacing w:before="1" w:line="388" w:lineRule="auto"/>
        <w:ind w:left="3180" w:right="3040"/>
        <w:rPr>
          <w:rFonts w:ascii="NewsGotT" w:hAnsi="NewsGotT"/>
          <w:b/>
          <w:bCs/>
          <w:color w:val="767070"/>
          <w:w w:val="75"/>
          <w:szCs w:val="24"/>
        </w:rPr>
      </w:pPr>
    </w:p>
    <w:p w14:paraId="2562D7F2" w14:textId="796398CF" w:rsidR="006556AD" w:rsidRPr="009F2809" w:rsidRDefault="006556AD" w:rsidP="009F2809">
      <w:pPr>
        <w:spacing w:before="1" w:line="388" w:lineRule="auto"/>
        <w:ind w:left="3180" w:right="3040"/>
        <w:rPr>
          <w:rFonts w:ascii="NewsGotT" w:hAnsi="NewsGotT"/>
          <w:b/>
          <w:bCs/>
          <w:szCs w:val="24"/>
        </w:rPr>
        <w:sectPr w:rsidR="006556AD" w:rsidRPr="009F2809" w:rsidSect="0050646B">
          <w:footerReference w:type="default" r:id="rId10"/>
          <w:pgSz w:w="11910" w:h="16840"/>
          <w:pgMar w:top="0" w:right="1562" w:bottom="1680" w:left="1300" w:header="0" w:footer="1134" w:gutter="0"/>
          <w:cols w:space="720"/>
          <w:docGrid w:linePitch="299"/>
        </w:sectPr>
      </w:pPr>
    </w:p>
    <w:p w14:paraId="5C031CE1" w14:textId="77777777" w:rsidR="000F4B63" w:rsidRPr="00262EDC" w:rsidRDefault="00A01027" w:rsidP="006A6C7C">
      <w:pPr>
        <w:pStyle w:val="SemIndice"/>
      </w:pPr>
      <w:bookmarkStart w:id="1" w:name="_bookmark0"/>
      <w:bookmarkEnd w:id="1"/>
      <w:r w:rsidRPr="00262EDC">
        <w:lastRenderedPageBreak/>
        <w:t>DIREITOS DE AUTOR E CONDIÇÕES DE UTILIZAÇÃO DO TRABALHO POR TERCEIROS</w:t>
      </w:r>
    </w:p>
    <w:p w14:paraId="2C842904" w14:textId="77777777" w:rsidR="00F85C8B" w:rsidRDefault="00F85C8B" w:rsidP="00F85C8B">
      <w:pPr>
        <w:spacing w:line="355" w:lineRule="auto"/>
        <w:rPr>
          <w:rFonts w:ascii="NewsGotT" w:hAnsi="NewsGotT"/>
        </w:rPr>
      </w:pPr>
    </w:p>
    <w:p w14:paraId="3C2AC997" w14:textId="50497116" w:rsidR="009F2809" w:rsidRDefault="00883CF4" w:rsidP="006412CC">
      <w:pPr>
        <w:pStyle w:val="Corpodetexto"/>
      </w:pPr>
      <w:hyperlink r:id="rId11" w:history="1">
        <w:r w:rsidR="00F85C8B" w:rsidRPr="00F85C8B">
          <w:rPr>
            <w:rStyle w:val="Hiperligao"/>
          </w:rPr>
          <w:t>Formatação de Dissertações/Teses (uminho.pt)</w:t>
        </w:r>
      </w:hyperlink>
    </w:p>
    <w:p w14:paraId="71FDC3D4" w14:textId="77777777" w:rsidR="00F85C8B" w:rsidRDefault="00F85C8B" w:rsidP="006412CC">
      <w:pPr>
        <w:pStyle w:val="Corpodetexto"/>
      </w:pPr>
      <w:r>
        <w:t>É o anexo 3 deste link</w:t>
      </w:r>
    </w:p>
    <w:p w14:paraId="73CC391C" w14:textId="77777777" w:rsidR="006A6C7C" w:rsidRDefault="006A6C7C" w:rsidP="006412CC">
      <w:pPr>
        <w:pStyle w:val="Corpodetexto"/>
      </w:pPr>
    </w:p>
    <w:p w14:paraId="31A53F9E" w14:textId="2F4E8EE2" w:rsidR="006A6C7C" w:rsidRPr="00F85C8B" w:rsidRDefault="006A6C7C" w:rsidP="006412CC">
      <w:pPr>
        <w:pStyle w:val="Corpodetexto"/>
        <w:sectPr w:rsidR="006A6C7C" w:rsidRPr="00F85C8B" w:rsidSect="00DB78DF">
          <w:footerReference w:type="default" r:id="rId12"/>
          <w:pgSz w:w="11910" w:h="16840"/>
          <w:pgMar w:top="1418" w:right="1418" w:bottom="1418" w:left="1418" w:header="0" w:footer="998" w:gutter="0"/>
          <w:pgNumType w:start="3"/>
          <w:cols w:space="720"/>
        </w:sectPr>
      </w:pPr>
    </w:p>
    <w:p w14:paraId="2B866DD6" w14:textId="2CB3EB9F" w:rsidR="000F4B63" w:rsidRDefault="00A01027" w:rsidP="006A6C7C">
      <w:pPr>
        <w:pStyle w:val="SemIndice"/>
        <w:rPr>
          <w:w w:val="85"/>
        </w:rPr>
      </w:pPr>
      <w:bookmarkStart w:id="2" w:name="_bookmark1"/>
      <w:bookmarkEnd w:id="2"/>
      <w:r w:rsidRPr="00262EDC">
        <w:rPr>
          <w:w w:val="85"/>
        </w:rPr>
        <w:lastRenderedPageBreak/>
        <w:t>AGRADECIMENTOS</w:t>
      </w:r>
    </w:p>
    <w:p w14:paraId="0D62FFCB" w14:textId="77777777" w:rsidR="00107DB5" w:rsidRPr="00262EDC" w:rsidRDefault="00107DB5" w:rsidP="006412CC">
      <w:pPr>
        <w:pStyle w:val="Corpodetexto"/>
      </w:pPr>
    </w:p>
    <w:p w14:paraId="5F30719F" w14:textId="77777777" w:rsidR="000F4B63" w:rsidRPr="00262EDC" w:rsidRDefault="000F4B63" w:rsidP="006412CC">
      <w:pPr>
        <w:pStyle w:val="Corpodetexto"/>
      </w:pPr>
    </w:p>
    <w:p w14:paraId="56757526" w14:textId="77777777" w:rsidR="000F4B63" w:rsidRPr="00262EDC" w:rsidRDefault="000F4B63">
      <w:pPr>
        <w:spacing w:line="355" w:lineRule="auto"/>
        <w:rPr>
          <w:rFonts w:ascii="NewsGotT" w:hAnsi="NewsGotT"/>
        </w:rPr>
        <w:sectPr w:rsidR="000F4B63" w:rsidRPr="00262EDC" w:rsidSect="00107DB5">
          <w:pgSz w:w="11910" w:h="16840"/>
          <w:pgMar w:top="1418" w:right="1418" w:bottom="1418" w:left="1418" w:header="0" w:footer="998" w:gutter="0"/>
          <w:cols w:space="720"/>
        </w:sectPr>
      </w:pPr>
    </w:p>
    <w:p w14:paraId="731C2465" w14:textId="77777777" w:rsidR="000F4B63" w:rsidRPr="00262EDC" w:rsidRDefault="00A01027" w:rsidP="006A6C7C">
      <w:pPr>
        <w:pStyle w:val="SemIndice"/>
      </w:pPr>
      <w:bookmarkStart w:id="3" w:name="_bookmark2"/>
      <w:bookmarkEnd w:id="3"/>
      <w:r w:rsidRPr="00262EDC">
        <w:rPr>
          <w:w w:val="85"/>
        </w:rPr>
        <w:lastRenderedPageBreak/>
        <w:t>DECLARAÇÃO DE INTEGRIDADE</w:t>
      </w:r>
    </w:p>
    <w:p w14:paraId="19AD1E9F" w14:textId="414DBA56" w:rsidR="000F4B63" w:rsidRDefault="000F4B63" w:rsidP="006412CC">
      <w:pPr>
        <w:pStyle w:val="Corpodetexto"/>
      </w:pPr>
    </w:p>
    <w:p w14:paraId="27732AFE" w14:textId="77777777" w:rsidR="006E6A92" w:rsidRPr="006E6A92" w:rsidRDefault="006E6A92" w:rsidP="006412CC">
      <w:pPr>
        <w:pStyle w:val="Corpodetexto"/>
      </w:pPr>
      <w:r w:rsidRPr="006E6A92">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5DF23F7F" w14:textId="08450E25" w:rsidR="006E6A92" w:rsidRPr="00F85C8B" w:rsidRDefault="006E6A92" w:rsidP="006412CC">
      <w:pPr>
        <w:pStyle w:val="Corpodetexto"/>
      </w:pPr>
      <w:r w:rsidRPr="006E6A92">
        <w:t>Mais declaro que conheço e que respeitei o Código de Conduta Ética da Universidade do Minho.</w:t>
      </w:r>
    </w:p>
    <w:p w14:paraId="014B5021" w14:textId="77777777" w:rsidR="006E6A92" w:rsidRDefault="006E6A92">
      <w:pPr>
        <w:rPr>
          <w:rFonts w:ascii="NewsGotT" w:hAnsi="NewsGotT"/>
        </w:rPr>
      </w:pPr>
    </w:p>
    <w:p w14:paraId="65E21E44" w14:textId="4D8EFB4B" w:rsidR="006E6A92" w:rsidRPr="00F85C8B" w:rsidRDefault="006E6A92">
      <w:pPr>
        <w:rPr>
          <w:rFonts w:ascii="NewsGotT" w:hAnsi="NewsGotT"/>
        </w:rPr>
        <w:sectPr w:rsidR="006E6A92" w:rsidRPr="00F85C8B">
          <w:pgSz w:w="11910" w:h="16840"/>
          <w:pgMar w:top="1320" w:right="1160" w:bottom="1180" w:left="1300" w:header="0" w:footer="998" w:gutter="0"/>
          <w:cols w:space="720"/>
        </w:sectPr>
      </w:pPr>
    </w:p>
    <w:p w14:paraId="2EAFFF4E" w14:textId="7300871D" w:rsidR="000F4B63" w:rsidRPr="00DB78DF" w:rsidRDefault="006E6A92" w:rsidP="006A6C7C">
      <w:pPr>
        <w:pStyle w:val="SemIndice"/>
      </w:pPr>
      <w:r>
        <w:rPr>
          <w:w w:val="75"/>
        </w:rPr>
        <w:lastRenderedPageBreak/>
        <w:t>DASHBOARDS ANÁLITICOS PARA A INDÚSTRIA DAS SMART CITIES</w:t>
      </w:r>
    </w:p>
    <w:p w14:paraId="30E21CB1" w14:textId="77777777" w:rsidR="000F4B63" w:rsidRPr="00DB78DF" w:rsidRDefault="00A01027" w:rsidP="006412CC">
      <w:pPr>
        <w:pStyle w:val="Corpodetexto"/>
      </w:pPr>
      <w:bookmarkStart w:id="4" w:name="_bookmark3"/>
      <w:bookmarkEnd w:id="4"/>
      <w:r w:rsidRPr="00DB78DF">
        <w:rPr>
          <w:w w:val="85"/>
        </w:rPr>
        <w:t>RESUMO</w:t>
      </w:r>
    </w:p>
    <w:p w14:paraId="6D738578" w14:textId="77777777" w:rsidR="000F4B63" w:rsidRPr="00DB78DF" w:rsidRDefault="000F4B63" w:rsidP="006412CC">
      <w:pPr>
        <w:pStyle w:val="Corpodetexto"/>
      </w:pPr>
    </w:p>
    <w:p w14:paraId="6DCE4248" w14:textId="77777777" w:rsidR="00117BE0" w:rsidRDefault="00117BE0" w:rsidP="006412CC">
      <w:pPr>
        <w:pStyle w:val="Corpodetexto"/>
      </w:pPr>
      <w:r w:rsidRPr="006E6A92">
        <w:rPr>
          <w:highlight w:val="yellow"/>
        </w:rPr>
        <w:t xml:space="preserve">“Nesta página seguinte deve constar o título e o resumo do trabalho, em português. No final do resumo, devem ser apresentadas três a cinco </w:t>
      </w:r>
      <w:proofErr w:type="gramStart"/>
      <w:r w:rsidRPr="006E6A92">
        <w:rPr>
          <w:highlight w:val="yellow"/>
        </w:rPr>
        <w:t>palavras chave</w:t>
      </w:r>
      <w:proofErr w:type="gramEnd"/>
      <w:r w:rsidRPr="006E6A92">
        <w:rPr>
          <w:highlight w:val="yellow"/>
        </w:rPr>
        <w:t xml:space="preserve">, escritas por ordem alfabética. O resumo e as </w:t>
      </w:r>
      <w:proofErr w:type="gramStart"/>
      <w:r w:rsidRPr="006E6A92">
        <w:rPr>
          <w:highlight w:val="yellow"/>
        </w:rPr>
        <w:t>palavras chave</w:t>
      </w:r>
      <w:proofErr w:type="gramEnd"/>
      <w:r w:rsidRPr="006E6A92">
        <w:rPr>
          <w:highlight w:val="yellow"/>
        </w:rPr>
        <w:t xml:space="preserve"> deverão ter a extensão máxima de uma página.”</w:t>
      </w:r>
    </w:p>
    <w:p w14:paraId="1146C345" w14:textId="77777777" w:rsidR="00523E6C" w:rsidRDefault="00523E6C" w:rsidP="006412CC">
      <w:pPr>
        <w:pStyle w:val="Corpodetexto"/>
      </w:pPr>
    </w:p>
    <w:p w14:paraId="41452D78" w14:textId="77777777" w:rsidR="00523E6C" w:rsidRPr="004E7051" w:rsidRDefault="00523E6C" w:rsidP="006412CC">
      <w:pPr>
        <w:pStyle w:val="Corpodetexto"/>
        <w:rPr>
          <w:lang w:val="en-US"/>
        </w:rPr>
      </w:pPr>
      <w:r w:rsidRPr="00523E6C">
        <w:t>A presente dissertação desenvolveu-se no âmbito da Dissertação do 5º Ano do Mestrado Integrado em Engenharia e Gestão de Sistemas de Informação da Universidade do Minho.</w:t>
      </w:r>
      <w:r w:rsidR="002222E7">
        <w:t xml:space="preserve"> </w:t>
      </w:r>
      <w:r w:rsidR="002222E7" w:rsidRPr="004E7051">
        <w:rPr>
          <w:highlight w:val="yellow"/>
          <w:lang w:val="en-US"/>
        </w:rPr>
        <w:t>(…)</w:t>
      </w:r>
    </w:p>
    <w:p w14:paraId="6E108324" w14:textId="77777777" w:rsidR="00BA5D68" w:rsidRPr="004E7051" w:rsidRDefault="00BA5D68" w:rsidP="006412CC">
      <w:pPr>
        <w:pStyle w:val="Corpodetexto"/>
        <w:rPr>
          <w:lang w:val="en-US"/>
        </w:rPr>
      </w:pPr>
    </w:p>
    <w:p w14:paraId="2B923FB7" w14:textId="4591593C" w:rsidR="00BA5D68" w:rsidRPr="004E7051" w:rsidRDefault="004E7051" w:rsidP="006412CC">
      <w:pPr>
        <w:pStyle w:val="Corpodetexto"/>
        <w:rPr>
          <w:lang w:val="en-US"/>
        </w:rPr>
        <w:sectPr w:rsidR="00BA5D68" w:rsidRPr="004E7051">
          <w:pgSz w:w="11910" w:h="16840"/>
          <w:pgMar w:top="1320" w:right="1160" w:bottom="1180" w:left="1300" w:header="0" w:footer="998" w:gutter="0"/>
          <w:cols w:space="720"/>
        </w:sectPr>
      </w:pPr>
      <w:proofErr w:type="spellStart"/>
      <w:r w:rsidRPr="004E7051">
        <w:rPr>
          <w:highlight w:val="yellow"/>
          <w:lang w:val="en-US"/>
        </w:rPr>
        <w:t>Só</w:t>
      </w:r>
      <w:proofErr w:type="spellEnd"/>
      <w:r w:rsidRPr="004E7051">
        <w:rPr>
          <w:highlight w:val="yellow"/>
          <w:lang w:val="en-US"/>
        </w:rPr>
        <w:t xml:space="preserve"> para a </w:t>
      </w:r>
      <w:proofErr w:type="spellStart"/>
      <w:r w:rsidRPr="004E7051">
        <w:rPr>
          <w:highlight w:val="yellow"/>
          <w:lang w:val="en-US"/>
        </w:rPr>
        <w:t>tese</w:t>
      </w:r>
      <w:proofErr w:type="spellEnd"/>
      <w:r>
        <w:rPr>
          <w:lang w:val="en-US"/>
        </w:rPr>
        <w:t xml:space="preserve"> </w:t>
      </w:r>
    </w:p>
    <w:p w14:paraId="24A313E4" w14:textId="649AF7E8" w:rsidR="000F4B63" w:rsidRPr="004E7051" w:rsidRDefault="00BA5D68" w:rsidP="006A6C7C">
      <w:pPr>
        <w:pStyle w:val="SemIndice"/>
        <w:rPr>
          <w:lang w:val="en-US"/>
        </w:rPr>
      </w:pPr>
      <w:r w:rsidRPr="004E7051">
        <w:rPr>
          <w:w w:val="75"/>
          <w:lang w:val="en-US"/>
        </w:rPr>
        <w:lastRenderedPageBreak/>
        <w:t>ANALTYCAL DASHBOARDS FOR THE SMART CITIES INDUSTRY</w:t>
      </w:r>
    </w:p>
    <w:p w14:paraId="1F3EE573" w14:textId="77777777" w:rsidR="000F4B63" w:rsidRPr="004E7051" w:rsidRDefault="00A01027" w:rsidP="006412CC">
      <w:pPr>
        <w:pStyle w:val="Corpodetexto"/>
        <w:rPr>
          <w:lang w:val="en-US"/>
        </w:rPr>
      </w:pPr>
      <w:bookmarkStart w:id="5" w:name="_bookmark4"/>
      <w:bookmarkEnd w:id="5"/>
      <w:r w:rsidRPr="004E7051">
        <w:rPr>
          <w:w w:val="85"/>
          <w:lang w:val="en-US"/>
        </w:rPr>
        <w:t>ABSTRACT</w:t>
      </w:r>
    </w:p>
    <w:p w14:paraId="4AF53B87" w14:textId="77777777" w:rsidR="000F4B63" w:rsidRPr="004E7051" w:rsidRDefault="000F4B63" w:rsidP="006412CC">
      <w:pPr>
        <w:pStyle w:val="Corpodetexto"/>
        <w:rPr>
          <w:lang w:val="en-US"/>
        </w:rPr>
      </w:pPr>
    </w:p>
    <w:p w14:paraId="1F1AA3B7" w14:textId="77777777" w:rsidR="000F4B63" w:rsidRPr="004E7051" w:rsidRDefault="000F4B63">
      <w:pPr>
        <w:rPr>
          <w:rFonts w:ascii="NewsGotT" w:hAnsi="NewsGotT"/>
          <w:szCs w:val="24"/>
          <w:lang w:val="en-US"/>
        </w:rPr>
        <w:sectPr w:rsidR="000F4B63" w:rsidRPr="004E7051">
          <w:pgSz w:w="11910" w:h="16840"/>
          <w:pgMar w:top="1320" w:right="1160" w:bottom="1180" w:left="1300" w:header="0" w:footer="998" w:gutter="0"/>
          <w:cols w:space="720"/>
        </w:sectPr>
      </w:pPr>
    </w:p>
    <w:p w14:paraId="5C076976" w14:textId="0536437D" w:rsidR="000F4B63" w:rsidRPr="004E7051" w:rsidRDefault="00EA4577" w:rsidP="006A6C7C">
      <w:pPr>
        <w:pStyle w:val="SemIndice"/>
        <w:rPr>
          <w:lang w:val="en-US"/>
        </w:rPr>
      </w:pPr>
      <w:r w:rsidRPr="004E7051">
        <w:rPr>
          <w:lang w:val="en-US"/>
        </w:rPr>
        <w:lastRenderedPageBreak/>
        <w:t>ÍNDICE</w:t>
      </w:r>
    </w:p>
    <w:p w14:paraId="36373511" w14:textId="77777777" w:rsidR="000F4B63" w:rsidRPr="004E7051" w:rsidRDefault="000F4B63">
      <w:pPr>
        <w:jc w:val="center"/>
        <w:rPr>
          <w:rFonts w:ascii="NewsGotT" w:hAnsi="NewsGotT"/>
          <w:szCs w:val="24"/>
          <w:lang w:val="en-US"/>
        </w:rPr>
      </w:pPr>
    </w:p>
    <w:p w14:paraId="2365C6BC" w14:textId="59D407AC" w:rsidR="006A6C7C" w:rsidRPr="004E7051" w:rsidRDefault="006A6C7C" w:rsidP="006A6C7C">
      <w:pPr>
        <w:rPr>
          <w:rFonts w:ascii="NewsGotT" w:hAnsi="NewsGotT"/>
          <w:szCs w:val="24"/>
          <w:lang w:val="en-US"/>
        </w:rPr>
        <w:sectPr w:rsidR="006A6C7C" w:rsidRPr="004E7051">
          <w:pgSz w:w="11910" w:h="16840"/>
          <w:pgMar w:top="1320" w:right="1160" w:bottom="1461" w:left="1300" w:header="0" w:footer="998" w:gutter="0"/>
          <w:cols w:space="720"/>
        </w:sectPr>
      </w:pPr>
    </w:p>
    <w:sdt>
      <w:sdtPr>
        <w:rPr>
          <w:szCs w:val="22"/>
        </w:rPr>
        <w:id w:val="-1071956060"/>
        <w:docPartObj>
          <w:docPartGallery w:val="Table of Contents"/>
          <w:docPartUnique/>
        </w:docPartObj>
      </w:sdtPr>
      <w:sdtEndPr>
        <w:rPr>
          <w:b w:val="0"/>
          <w:bCs/>
          <w:szCs w:val="24"/>
        </w:rPr>
      </w:sdtEndPr>
      <w:sdtContent>
        <w:p w14:paraId="7672EB59" w14:textId="178291CD" w:rsidR="003911C7" w:rsidRDefault="003E55C3">
          <w:pPr>
            <w:pStyle w:val="ndice1"/>
            <w:tabs>
              <w:tab w:val="left" w:pos="720"/>
              <w:tab w:val="right" w:leader="dot" w:pos="9440"/>
            </w:tabs>
            <w:rPr>
              <w:rFonts w:asciiTheme="minorHAnsi" w:eastAsiaTheme="minorEastAsia" w:hAnsiTheme="minorHAnsi" w:cstheme="minorBidi"/>
              <w:b w:val="0"/>
              <w:noProof/>
              <w:sz w:val="22"/>
              <w:szCs w:val="22"/>
              <w:lang w:eastAsia="pt-PT"/>
            </w:rPr>
          </w:pPr>
          <w:r>
            <w:fldChar w:fldCharType="begin"/>
          </w:r>
          <w:r>
            <w:instrText xml:space="preserve"> TOC \o "1-5" \h \z \u </w:instrText>
          </w:r>
          <w:r>
            <w:fldChar w:fldCharType="separate"/>
          </w:r>
          <w:hyperlink w:anchor="_Toc98663375" w:history="1">
            <w:r w:rsidR="003911C7" w:rsidRPr="001A35F1">
              <w:rPr>
                <w:rStyle w:val="Hiperligao"/>
                <w:bCs/>
                <w:noProof/>
              </w:rPr>
              <w:t>1.</w:t>
            </w:r>
            <w:r w:rsidR="003911C7">
              <w:rPr>
                <w:rFonts w:asciiTheme="minorHAnsi" w:eastAsiaTheme="minorEastAsia" w:hAnsiTheme="minorHAnsi" w:cstheme="minorBidi"/>
                <w:b w:val="0"/>
                <w:noProof/>
                <w:sz w:val="22"/>
                <w:szCs w:val="22"/>
                <w:lang w:eastAsia="pt-PT"/>
              </w:rPr>
              <w:tab/>
            </w:r>
            <w:r w:rsidR="003911C7" w:rsidRPr="001A35F1">
              <w:rPr>
                <w:rStyle w:val="Hiperligao"/>
                <w:noProof/>
              </w:rPr>
              <w:t>Introdução</w:t>
            </w:r>
            <w:r w:rsidR="003911C7">
              <w:rPr>
                <w:noProof/>
                <w:webHidden/>
              </w:rPr>
              <w:tab/>
            </w:r>
            <w:r w:rsidR="003911C7">
              <w:rPr>
                <w:noProof/>
                <w:webHidden/>
              </w:rPr>
              <w:fldChar w:fldCharType="begin"/>
            </w:r>
            <w:r w:rsidR="003911C7">
              <w:rPr>
                <w:noProof/>
                <w:webHidden/>
              </w:rPr>
              <w:instrText xml:space="preserve"> PAGEREF _Toc98663375 \h </w:instrText>
            </w:r>
            <w:r w:rsidR="003911C7">
              <w:rPr>
                <w:noProof/>
                <w:webHidden/>
              </w:rPr>
            </w:r>
            <w:r w:rsidR="003911C7">
              <w:rPr>
                <w:noProof/>
                <w:webHidden/>
              </w:rPr>
              <w:fldChar w:fldCharType="separate"/>
            </w:r>
            <w:r w:rsidR="00734FCE">
              <w:rPr>
                <w:noProof/>
                <w:webHidden/>
              </w:rPr>
              <w:t>12</w:t>
            </w:r>
            <w:r w:rsidR="003911C7">
              <w:rPr>
                <w:noProof/>
                <w:webHidden/>
              </w:rPr>
              <w:fldChar w:fldCharType="end"/>
            </w:r>
          </w:hyperlink>
        </w:p>
        <w:p w14:paraId="31BBB516" w14:textId="0058C885" w:rsidR="003911C7" w:rsidRDefault="003911C7">
          <w:pPr>
            <w:pStyle w:val="ndice2"/>
            <w:tabs>
              <w:tab w:val="left" w:pos="1100"/>
              <w:tab w:val="right" w:leader="dot" w:pos="9440"/>
            </w:tabs>
            <w:rPr>
              <w:rFonts w:asciiTheme="minorHAnsi" w:eastAsiaTheme="minorEastAsia" w:hAnsiTheme="minorHAnsi" w:cstheme="minorBidi"/>
              <w:noProof/>
              <w:sz w:val="22"/>
              <w:szCs w:val="22"/>
              <w:lang w:eastAsia="pt-PT"/>
            </w:rPr>
          </w:pPr>
          <w:hyperlink w:anchor="_Toc98663376" w:history="1">
            <w:r w:rsidRPr="001A35F1">
              <w:rPr>
                <w:rStyle w:val="Hiperligao"/>
                <w:noProof/>
              </w:rPr>
              <w:t>1.1.</w:t>
            </w:r>
            <w:r>
              <w:rPr>
                <w:rFonts w:asciiTheme="minorHAnsi" w:eastAsiaTheme="minorEastAsia" w:hAnsiTheme="minorHAnsi" w:cstheme="minorBidi"/>
                <w:noProof/>
                <w:sz w:val="22"/>
                <w:szCs w:val="22"/>
                <w:lang w:eastAsia="pt-PT"/>
              </w:rPr>
              <w:tab/>
            </w:r>
            <w:r w:rsidRPr="001A35F1">
              <w:rPr>
                <w:rStyle w:val="Hiperligao"/>
                <w:noProof/>
              </w:rPr>
              <w:t>Contextualização do Projeto e Motivação</w:t>
            </w:r>
            <w:r>
              <w:rPr>
                <w:noProof/>
                <w:webHidden/>
              </w:rPr>
              <w:tab/>
            </w:r>
            <w:r>
              <w:rPr>
                <w:noProof/>
                <w:webHidden/>
              </w:rPr>
              <w:fldChar w:fldCharType="begin"/>
            </w:r>
            <w:r>
              <w:rPr>
                <w:noProof/>
                <w:webHidden/>
              </w:rPr>
              <w:instrText xml:space="preserve"> PAGEREF _Toc98663376 \h </w:instrText>
            </w:r>
            <w:r>
              <w:rPr>
                <w:noProof/>
                <w:webHidden/>
              </w:rPr>
            </w:r>
            <w:r>
              <w:rPr>
                <w:noProof/>
                <w:webHidden/>
              </w:rPr>
              <w:fldChar w:fldCharType="separate"/>
            </w:r>
            <w:r w:rsidR="00734FCE">
              <w:rPr>
                <w:noProof/>
                <w:webHidden/>
              </w:rPr>
              <w:t>12</w:t>
            </w:r>
            <w:r>
              <w:rPr>
                <w:noProof/>
                <w:webHidden/>
              </w:rPr>
              <w:fldChar w:fldCharType="end"/>
            </w:r>
          </w:hyperlink>
        </w:p>
        <w:p w14:paraId="091EDB4C" w14:textId="5873B4F8" w:rsidR="003911C7" w:rsidRDefault="003911C7">
          <w:pPr>
            <w:pStyle w:val="ndice2"/>
            <w:tabs>
              <w:tab w:val="left" w:pos="1100"/>
              <w:tab w:val="right" w:leader="dot" w:pos="9440"/>
            </w:tabs>
            <w:rPr>
              <w:rFonts w:asciiTheme="minorHAnsi" w:eastAsiaTheme="minorEastAsia" w:hAnsiTheme="minorHAnsi" w:cstheme="minorBidi"/>
              <w:noProof/>
              <w:sz w:val="22"/>
              <w:szCs w:val="22"/>
              <w:lang w:eastAsia="pt-PT"/>
            </w:rPr>
          </w:pPr>
          <w:hyperlink w:anchor="_Toc98663377" w:history="1">
            <w:r w:rsidRPr="001A35F1">
              <w:rPr>
                <w:rStyle w:val="Hiperligao"/>
                <w:noProof/>
              </w:rPr>
              <w:t>1.2.</w:t>
            </w:r>
            <w:r>
              <w:rPr>
                <w:rFonts w:asciiTheme="minorHAnsi" w:eastAsiaTheme="minorEastAsia" w:hAnsiTheme="minorHAnsi" w:cstheme="minorBidi"/>
                <w:noProof/>
                <w:sz w:val="22"/>
                <w:szCs w:val="22"/>
                <w:lang w:eastAsia="pt-PT"/>
              </w:rPr>
              <w:tab/>
            </w:r>
            <w:r w:rsidRPr="001A35F1">
              <w:rPr>
                <w:rStyle w:val="Hiperligao"/>
                <w:noProof/>
              </w:rPr>
              <w:t>Objetivos e Resultados Esperados</w:t>
            </w:r>
            <w:r>
              <w:rPr>
                <w:noProof/>
                <w:webHidden/>
              </w:rPr>
              <w:tab/>
            </w:r>
            <w:r>
              <w:rPr>
                <w:noProof/>
                <w:webHidden/>
              </w:rPr>
              <w:fldChar w:fldCharType="begin"/>
            </w:r>
            <w:r>
              <w:rPr>
                <w:noProof/>
                <w:webHidden/>
              </w:rPr>
              <w:instrText xml:space="preserve"> PAGEREF _Toc98663377 \h </w:instrText>
            </w:r>
            <w:r>
              <w:rPr>
                <w:noProof/>
                <w:webHidden/>
              </w:rPr>
            </w:r>
            <w:r>
              <w:rPr>
                <w:noProof/>
                <w:webHidden/>
              </w:rPr>
              <w:fldChar w:fldCharType="separate"/>
            </w:r>
            <w:r w:rsidR="00734FCE">
              <w:rPr>
                <w:noProof/>
                <w:webHidden/>
              </w:rPr>
              <w:t>13</w:t>
            </w:r>
            <w:r>
              <w:rPr>
                <w:noProof/>
                <w:webHidden/>
              </w:rPr>
              <w:fldChar w:fldCharType="end"/>
            </w:r>
          </w:hyperlink>
        </w:p>
        <w:p w14:paraId="7FCF9EF7" w14:textId="14A3C0D3" w:rsidR="003911C7" w:rsidRDefault="003911C7">
          <w:pPr>
            <w:pStyle w:val="ndice2"/>
            <w:tabs>
              <w:tab w:val="left" w:pos="1100"/>
              <w:tab w:val="right" w:leader="dot" w:pos="9440"/>
            </w:tabs>
            <w:rPr>
              <w:rFonts w:asciiTheme="minorHAnsi" w:eastAsiaTheme="minorEastAsia" w:hAnsiTheme="minorHAnsi" w:cstheme="minorBidi"/>
              <w:noProof/>
              <w:sz w:val="22"/>
              <w:szCs w:val="22"/>
              <w:lang w:eastAsia="pt-PT"/>
            </w:rPr>
          </w:pPr>
          <w:hyperlink w:anchor="_Toc98663378" w:history="1">
            <w:r w:rsidRPr="001A35F1">
              <w:rPr>
                <w:rStyle w:val="Hiperligao"/>
                <w:noProof/>
              </w:rPr>
              <w:t>1.3.</w:t>
            </w:r>
            <w:r>
              <w:rPr>
                <w:rFonts w:asciiTheme="minorHAnsi" w:eastAsiaTheme="minorEastAsia" w:hAnsiTheme="minorHAnsi" w:cstheme="minorBidi"/>
                <w:noProof/>
                <w:sz w:val="22"/>
                <w:szCs w:val="22"/>
                <w:lang w:eastAsia="pt-PT"/>
              </w:rPr>
              <w:tab/>
            </w:r>
            <w:r w:rsidRPr="001A35F1">
              <w:rPr>
                <w:rStyle w:val="Hiperligao"/>
                <w:noProof/>
              </w:rPr>
              <w:t>Estrutura do documento</w:t>
            </w:r>
            <w:r>
              <w:rPr>
                <w:noProof/>
                <w:webHidden/>
              </w:rPr>
              <w:tab/>
            </w:r>
            <w:r>
              <w:rPr>
                <w:noProof/>
                <w:webHidden/>
              </w:rPr>
              <w:fldChar w:fldCharType="begin"/>
            </w:r>
            <w:r>
              <w:rPr>
                <w:noProof/>
                <w:webHidden/>
              </w:rPr>
              <w:instrText xml:space="preserve"> PAGEREF _Toc98663378 \h </w:instrText>
            </w:r>
            <w:r>
              <w:rPr>
                <w:noProof/>
                <w:webHidden/>
              </w:rPr>
            </w:r>
            <w:r>
              <w:rPr>
                <w:noProof/>
                <w:webHidden/>
              </w:rPr>
              <w:fldChar w:fldCharType="separate"/>
            </w:r>
            <w:r w:rsidR="00734FCE">
              <w:rPr>
                <w:noProof/>
                <w:webHidden/>
              </w:rPr>
              <w:t>14</w:t>
            </w:r>
            <w:r>
              <w:rPr>
                <w:noProof/>
                <w:webHidden/>
              </w:rPr>
              <w:fldChar w:fldCharType="end"/>
            </w:r>
          </w:hyperlink>
        </w:p>
        <w:p w14:paraId="5B1257F3" w14:textId="6A4FAF23" w:rsidR="003911C7" w:rsidRDefault="003911C7">
          <w:pPr>
            <w:pStyle w:val="ndice1"/>
            <w:tabs>
              <w:tab w:val="left" w:pos="720"/>
              <w:tab w:val="right" w:leader="dot" w:pos="9440"/>
            </w:tabs>
            <w:rPr>
              <w:rFonts w:asciiTheme="minorHAnsi" w:eastAsiaTheme="minorEastAsia" w:hAnsiTheme="minorHAnsi" w:cstheme="minorBidi"/>
              <w:b w:val="0"/>
              <w:noProof/>
              <w:sz w:val="22"/>
              <w:szCs w:val="22"/>
              <w:lang w:eastAsia="pt-PT"/>
            </w:rPr>
          </w:pPr>
          <w:hyperlink w:anchor="_Toc98663379" w:history="1">
            <w:r w:rsidRPr="001A35F1">
              <w:rPr>
                <w:rStyle w:val="Hiperligao"/>
                <w:bCs/>
                <w:noProof/>
              </w:rPr>
              <w:t>2.</w:t>
            </w:r>
            <w:r>
              <w:rPr>
                <w:rFonts w:asciiTheme="minorHAnsi" w:eastAsiaTheme="minorEastAsia" w:hAnsiTheme="minorHAnsi" w:cstheme="minorBidi"/>
                <w:b w:val="0"/>
                <w:noProof/>
                <w:sz w:val="22"/>
                <w:szCs w:val="22"/>
                <w:lang w:eastAsia="pt-PT"/>
              </w:rPr>
              <w:tab/>
            </w:r>
            <w:r w:rsidRPr="001A35F1">
              <w:rPr>
                <w:rStyle w:val="Hiperligao"/>
                <w:noProof/>
              </w:rPr>
              <w:t>Revisão da Literatura</w:t>
            </w:r>
            <w:r>
              <w:rPr>
                <w:noProof/>
                <w:webHidden/>
              </w:rPr>
              <w:tab/>
            </w:r>
            <w:r>
              <w:rPr>
                <w:noProof/>
                <w:webHidden/>
              </w:rPr>
              <w:fldChar w:fldCharType="begin"/>
            </w:r>
            <w:r>
              <w:rPr>
                <w:noProof/>
                <w:webHidden/>
              </w:rPr>
              <w:instrText xml:space="preserve"> PAGEREF _Toc98663379 \h </w:instrText>
            </w:r>
            <w:r>
              <w:rPr>
                <w:noProof/>
                <w:webHidden/>
              </w:rPr>
            </w:r>
            <w:r>
              <w:rPr>
                <w:noProof/>
                <w:webHidden/>
              </w:rPr>
              <w:fldChar w:fldCharType="separate"/>
            </w:r>
            <w:r w:rsidR="00734FCE">
              <w:rPr>
                <w:noProof/>
                <w:webHidden/>
              </w:rPr>
              <w:t>15</w:t>
            </w:r>
            <w:r>
              <w:rPr>
                <w:noProof/>
                <w:webHidden/>
              </w:rPr>
              <w:fldChar w:fldCharType="end"/>
            </w:r>
          </w:hyperlink>
        </w:p>
        <w:p w14:paraId="69C4E69B" w14:textId="01B14E1A" w:rsidR="003911C7" w:rsidRDefault="003911C7">
          <w:pPr>
            <w:pStyle w:val="ndice2"/>
            <w:tabs>
              <w:tab w:val="left" w:pos="1100"/>
              <w:tab w:val="right" w:leader="dot" w:pos="9440"/>
            </w:tabs>
            <w:rPr>
              <w:rFonts w:asciiTheme="minorHAnsi" w:eastAsiaTheme="minorEastAsia" w:hAnsiTheme="minorHAnsi" w:cstheme="minorBidi"/>
              <w:noProof/>
              <w:sz w:val="22"/>
              <w:szCs w:val="22"/>
              <w:lang w:eastAsia="pt-PT"/>
            </w:rPr>
          </w:pPr>
          <w:hyperlink w:anchor="_Toc98663380" w:history="1">
            <w:r w:rsidRPr="001A35F1">
              <w:rPr>
                <w:rStyle w:val="Hiperligao"/>
                <w:noProof/>
              </w:rPr>
              <w:t>2.1.</w:t>
            </w:r>
            <w:r>
              <w:rPr>
                <w:rFonts w:asciiTheme="minorHAnsi" w:eastAsiaTheme="minorEastAsia" w:hAnsiTheme="minorHAnsi" w:cstheme="minorBidi"/>
                <w:noProof/>
                <w:sz w:val="22"/>
                <w:szCs w:val="22"/>
                <w:lang w:eastAsia="pt-PT"/>
              </w:rPr>
              <w:tab/>
            </w:r>
            <w:r w:rsidRPr="001A35F1">
              <w:rPr>
                <w:rStyle w:val="Hiperligao"/>
                <w:noProof/>
              </w:rPr>
              <w:t>Estratégia de Pesquisa</w:t>
            </w:r>
            <w:r>
              <w:rPr>
                <w:noProof/>
                <w:webHidden/>
              </w:rPr>
              <w:tab/>
            </w:r>
            <w:r>
              <w:rPr>
                <w:noProof/>
                <w:webHidden/>
              </w:rPr>
              <w:fldChar w:fldCharType="begin"/>
            </w:r>
            <w:r>
              <w:rPr>
                <w:noProof/>
                <w:webHidden/>
              </w:rPr>
              <w:instrText xml:space="preserve"> PAGEREF _Toc98663380 \h </w:instrText>
            </w:r>
            <w:r>
              <w:rPr>
                <w:noProof/>
                <w:webHidden/>
              </w:rPr>
            </w:r>
            <w:r>
              <w:rPr>
                <w:noProof/>
                <w:webHidden/>
              </w:rPr>
              <w:fldChar w:fldCharType="separate"/>
            </w:r>
            <w:r w:rsidR="00734FCE">
              <w:rPr>
                <w:noProof/>
                <w:webHidden/>
              </w:rPr>
              <w:t>15</w:t>
            </w:r>
            <w:r>
              <w:rPr>
                <w:noProof/>
                <w:webHidden/>
              </w:rPr>
              <w:fldChar w:fldCharType="end"/>
            </w:r>
          </w:hyperlink>
        </w:p>
        <w:p w14:paraId="41CFC6A3" w14:textId="5365A77A" w:rsidR="003911C7" w:rsidRDefault="003911C7">
          <w:pPr>
            <w:pStyle w:val="ndice2"/>
            <w:tabs>
              <w:tab w:val="left" w:pos="1100"/>
              <w:tab w:val="right" w:leader="dot" w:pos="9440"/>
            </w:tabs>
            <w:rPr>
              <w:rFonts w:asciiTheme="minorHAnsi" w:eastAsiaTheme="minorEastAsia" w:hAnsiTheme="minorHAnsi" w:cstheme="minorBidi"/>
              <w:noProof/>
              <w:sz w:val="22"/>
              <w:szCs w:val="22"/>
              <w:lang w:eastAsia="pt-PT"/>
            </w:rPr>
          </w:pPr>
          <w:hyperlink w:anchor="_Toc98663381" w:history="1">
            <w:r w:rsidRPr="001A35F1">
              <w:rPr>
                <w:rStyle w:val="Hiperligao"/>
                <w:noProof/>
              </w:rPr>
              <w:t>2.2.</w:t>
            </w:r>
            <w:r>
              <w:rPr>
                <w:rFonts w:asciiTheme="minorHAnsi" w:eastAsiaTheme="minorEastAsia" w:hAnsiTheme="minorHAnsi" w:cstheme="minorBidi"/>
                <w:noProof/>
                <w:sz w:val="22"/>
                <w:szCs w:val="22"/>
                <w:lang w:eastAsia="pt-PT"/>
              </w:rPr>
              <w:tab/>
            </w:r>
            <w:r w:rsidRPr="001A35F1">
              <w:rPr>
                <w:rStyle w:val="Hiperligao"/>
                <w:noProof/>
              </w:rPr>
              <w:t>Estado da Arte</w:t>
            </w:r>
            <w:r>
              <w:rPr>
                <w:noProof/>
                <w:webHidden/>
              </w:rPr>
              <w:tab/>
            </w:r>
            <w:r>
              <w:rPr>
                <w:noProof/>
                <w:webHidden/>
              </w:rPr>
              <w:fldChar w:fldCharType="begin"/>
            </w:r>
            <w:r>
              <w:rPr>
                <w:noProof/>
                <w:webHidden/>
              </w:rPr>
              <w:instrText xml:space="preserve"> PAGEREF _Toc98663381 \h </w:instrText>
            </w:r>
            <w:r>
              <w:rPr>
                <w:noProof/>
                <w:webHidden/>
              </w:rPr>
            </w:r>
            <w:r>
              <w:rPr>
                <w:noProof/>
                <w:webHidden/>
              </w:rPr>
              <w:fldChar w:fldCharType="separate"/>
            </w:r>
            <w:r w:rsidR="00734FCE">
              <w:rPr>
                <w:noProof/>
                <w:webHidden/>
              </w:rPr>
              <w:t>16</w:t>
            </w:r>
            <w:r>
              <w:rPr>
                <w:noProof/>
                <w:webHidden/>
              </w:rPr>
              <w:fldChar w:fldCharType="end"/>
            </w:r>
          </w:hyperlink>
        </w:p>
        <w:p w14:paraId="5B043E7E" w14:textId="364C5F40" w:rsidR="003911C7" w:rsidRDefault="003911C7">
          <w:pPr>
            <w:pStyle w:val="ndice3"/>
            <w:tabs>
              <w:tab w:val="left" w:pos="1320"/>
              <w:tab w:val="right" w:leader="dot" w:pos="9440"/>
            </w:tabs>
            <w:rPr>
              <w:rFonts w:asciiTheme="minorHAnsi" w:eastAsiaTheme="minorEastAsia" w:hAnsiTheme="minorHAnsi" w:cstheme="minorBidi"/>
              <w:noProof/>
              <w:sz w:val="22"/>
              <w:lang w:eastAsia="pt-PT"/>
            </w:rPr>
          </w:pPr>
          <w:hyperlink w:anchor="_Toc98663382" w:history="1">
            <w:r w:rsidRPr="001A35F1">
              <w:rPr>
                <w:rStyle w:val="Hiperligao"/>
                <w:noProof/>
              </w:rPr>
              <w:t>2.2.1.</w:t>
            </w:r>
            <w:r>
              <w:rPr>
                <w:rFonts w:asciiTheme="minorHAnsi" w:eastAsiaTheme="minorEastAsia" w:hAnsiTheme="minorHAnsi" w:cstheme="minorBidi"/>
                <w:noProof/>
                <w:sz w:val="22"/>
                <w:lang w:eastAsia="pt-PT"/>
              </w:rPr>
              <w:tab/>
            </w:r>
            <w:r w:rsidRPr="001A35F1">
              <w:rPr>
                <w:rStyle w:val="Hiperligao"/>
                <w:noProof/>
              </w:rPr>
              <w:t>Evolução da Indústria</w:t>
            </w:r>
            <w:r>
              <w:rPr>
                <w:noProof/>
                <w:webHidden/>
              </w:rPr>
              <w:tab/>
            </w:r>
            <w:r>
              <w:rPr>
                <w:noProof/>
                <w:webHidden/>
              </w:rPr>
              <w:fldChar w:fldCharType="begin"/>
            </w:r>
            <w:r>
              <w:rPr>
                <w:noProof/>
                <w:webHidden/>
              </w:rPr>
              <w:instrText xml:space="preserve"> PAGEREF _Toc98663382 \h </w:instrText>
            </w:r>
            <w:r>
              <w:rPr>
                <w:noProof/>
                <w:webHidden/>
              </w:rPr>
            </w:r>
            <w:r>
              <w:rPr>
                <w:noProof/>
                <w:webHidden/>
              </w:rPr>
              <w:fldChar w:fldCharType="separate"/>
            </w:r>
            <w:r w:rsidR="00734FCE">
              <w:rPr>
                <w:noProof/>
                <w:webHidden/>
              </w:rPr>
              <w:t>16</w:t>
            </w:r>
            <w:r>
              <w:rPr>
                <w:noProof/>
                <w:webHidden/>
              </w:rPr>
              <w:fldChar w:fldCharType="end"/>
            </w:r>
          </w:hyperlink>
        </w:p>
        <w:p w14:paraId="4CDE5B76" w14:textId="2C7E6360" w:rsidR="003911C7" w:rsidRDefault="003911C7">
          <w:pPr>
            <w:pStyle w:val="ndice4"/>
            <w:tabs>
              <w:tab w:val="left" w:pos="1760"/>
              <w:tab w:val="right" w:leader="dot" w:pos="9440"/>
            </w:tabs>
            <w:rPr>
              <w:rFonts w:asciiTheme="minorHAnsi" w:eastAsiaTheme="minorEastAsia" w:hAnsiTheme="minorHAnsi" w:cstheme="minorBidi"/>
              <w:noProof/>
              <w:sz w:val="22"/>
              <w:lang w:eastAsia="pt-PT"/>
            </w:rPr>
          </w:pPr>
          <w:hyperlink w:anchor="_Toc98663383" w:history="1">
            <w:r w:rsidRPr="001A35F1">
              <w:rPr>
                <w:rStyle w:val="Hiperligao"/>
                <w:noProof/>
              </w:rPr>
              <w:t>2.2.1.1.</w:t>
            </w:r>
            <w:r>
              <w:rPr>
                <w:rFonts w:asciiTheme="minorHAnsi" w:eastAsiaTheme="minorEastAsia" w:hAnsiTheme="minorHAnsi" w:cstheme="minorBidi"/>
                <w:noProof/>
                <w:sz w:val="22"/>
                <w:lang w:eastAsia="pt-PT"/>
              </w:rPr>
              <w:tab/>
            </w:r>
            <w:r w:rsidRPr="001A35F1">
              <w:rPr>
                <w:rStyle w:val="Hiperligao"/>
                <w:noProof/>
              </w:rPr>
              <w:t>1º Revolução Industrial</w:t>
            </w:r>
            <w:r>
              <w:rPr>
                <w:noProof/>
                <w:webHidden/>
              </w:rPr>
              <w:tab/>
            </w:r>
            <w:r>
              <w:rPr>
                <w:noProof/>
                <w:webHidden/>
              </w:rPr>
              <w:fldChar w:fldCharType="begin"/>
            </w:r>
            <w:r>
              <w:rPr>
                <w:noProof/>
                <w:webHidden/>
              </w:rPr>
              <w:instrText xml:space="preserve"> PAGEREF _Toc98663383 \h </w:instrText>
            </w:r>
            <w:r>
              <w:rPr>
                <w:noProof/>
                <w:webHidden/>
              </w:rPr>
            </w:r>
            <w:r>
              <w:rPr>
                <w:noProof/>
                <w:webHidden/>
              </w:rPr>
              <w:fldChar w:fldCharType="separate"/>
            </w:r>
            <w:r w:rsidR="00734FCE">
              <w:rPr>
                <w:noProof/>
                <w:webHidden/>
              </w:rPr>
              <w:t>16</w:t>
            </w:r>
            <w:r>
              <w:rPr>
                <w:noProof/>
                <w:webHidden/>
              </w:rPr>
              <w:fldChar w:fldCharType="end"/>
            </w:r>
          </w:hyperlink>
        </w:p>
        <w:p w14:paraId="0967A918" w14:textId="153A3F5A" w:rsidR="003911C7" w:rsidRDefault="003911C7">
          <w:pPr>
            <w:pStyle w:val="ndice4"/>
            <w:tabs>
              <w:tab w:val="left" w:pos="1760"/>
              <w:tab w:val="right" w:leader="dot" w:pos="9440"/>
            </w:tabs>
            <w:rPr>
              <w:rFonts w:asciiTheme="minorHAnsi" w:eastAsiaTheme="minorEastAsia" w:hAnsiTheme="minorHAnsi" w:cstheme="minorBidi"/>
              <w:noProof/>
              <w:sz w:val="22"/>
              <w:lang w:eastAsia="pt-PT"/>
            </w:rPr>
          </w:pPr>
          <w:hyperlink w:anchor="_Toc98663384" w:history="1">
            <w:r w:rsidRPr="001A35F1">
              <w:rPr>
                <w:rStyle w:val="Hiperligao"/>
                <w:noProof/>
              </w:rPr>
              <w:t>2.2.1.2.</w:t>
            </w:r>
            <w:r>
              <w:rPr>
                <w:rFonts w:asciiTheme="minorHAnsi" w:eastAsiaTheme="minorEastAsia" w:hAnsiTheme="minorHAnsi" w:cstheme="minorBidi"/>
                <w:noProof/>
                <w:sz w:val="22"/>
                <w:lang w:eastAsia="pt-PT"/>
              </w:rPr>
              <w:tab/>
            </w:r>
            <w:r w:rsidRPr="001A35F1">
              <w:rPr>
                <w:rStyle w:val="Hiperligao"/>
                <w:noProof/>
              </w:rPr>
              <w:t>2º Revolução Industrial</w:t>
            </w:r>
            <w:r>
              <w:rPr>
                <w:noProof/>
                <w:webHidden/>
              </w:rPr>
              <w:tab/>
            </w:r>
            <w:r>
              <w:rPr>
                <w:noProof/>
                <w:webHidden/>
              </w:rPr>
              <w:fldChar w:fldCharType="begin"/>
            </w:r>
            <w:r>
              <w:rPr>
                <w:noProof/>
                <w:webHidden/>
              </w:rPr>
              <w:instrText xml:space="preserve"> PAGEREF _Toc98663384 \h </w:instrText>
            </w:r>
            <w:r>
              <w:rPr>
                <w:noProof/>
                <w:webHidden/>
              </w:rPr>
            </w:r>
            <w:r>
              <w:rPr>
                <w:noProof/>
                <w:webHidden/>
              </w:rPr>
              <w:fldChar w:fldCharType="separate"/>
            </w:r>
            <w:r w:rsidR="00734FCE">
              <w:rPr>
                <w:noProof/>
                <w:webHidden/>
              </w:rPr>
              <w:t>17</w:t>
            </w:r>
            <w:r>
              <w:rPr>
                <w:noProof/>
                <w:webHidden/>
              </w:rPr>
              <w:fldChar w:fldCharType="end"/>
            </w:r>
          </w:hyperlink>
        </w:p>
        <w:p w14:paraId="68CEAE6C" w14:textId="04D83AEF" w:rsidR="003911C7" w:rsidRDefault="003911C7">
          <w:pPr>
            <w:pStyle w:val="ndice4"/>
            <w:tabs>
              <w:tab w:val="left" w:pos="1760"/>
              <w:tab w:val="right" w:leader="dot" w:pos="9440"/>
            </w:tabs>
            <w:rPr>
              <w:rFonts w:asciiTheme="minorHAnsi" w:eastAsiaTheme="minorEastAsia" w:hAnsiTheme="minorHAnsi" w:cstheme="minorBidi"/>
              <w:noProof/>
              <w:sz w:val="22"/>
              <w:lang w:eastAsia="pt-PT"/>
            </w:rPr>
          </w:pPr>
          <w:hyperlink w:anchor="_Toc98663385" w:history="1">
            <w:r w:rsidRPr="001A35F1">
              <w:rPr>
                <w:rStyle w:val="Hiperligao"/>
                <w:noProof/>
              </w:rPr>
              <w:t>2.2.1.3.</w:t>
            </w:r>
            <w:r>
              <w:rPr>
                <w:rFonts w:asciiTheme="minorHAnsi" w:eastAsiaTheme="minorEastAsia" w:hAnsiTheme="minorHAnsi" w:cstheme="minorBidi"/>
                <w:noProof/>
                <w:sz w:val="22"/>
                <w:lang w:eastAsia="pt-PT"/>
              </w:rPr>
              <w:tab/>
            </w:r>
            <w:r w:rsidRPr="001A35F1">
              <w:rPr>
                <w:rStyle w:val="Hiperligao"/>
                <w:noProof/>
              </w:rPr>
              <w:t>3º Revolução Industrial</w:t>
            </w:r>
            <w:r>
              <w:rPr>
                <w:noProof/>
                <w:webHidden/>
              </w:rPr>
              <w:tab/>
            </w:r>
            <w:r>
              <w:rPr>
                <w:noProof/>
                <w:webHidden/>
              </w:rPr>
              <w:fldChar w:fldCharType="begin"/>
            </w:r>
            <w:r>
              <w:rPr>
                <w:noProof/>
                <w:webHidden/>
              </w:rPr>
              <w:instrText xml:space="preserve"> PAGEREF _Toc98663385 \h </w:instrText>
            </w:r>
            <w:r>
              <w:rPr>
                <w:noProof/>
                <w:webHidden/>
              </w:rPr>
            </w:r>
            <w:r>
              <w:rPr>
                <w:noProof/>
                <w:webHidden/>
              </w:rPr>
              <w:fldChar w:fldCharType="separate"/>
            </w:r>
            <w:r w:rsidR="00734FCE">
              <w:rPr>
                <w:noProof/>
                <w:webHidden/>
              </w:rPr>
              <w:t>18</w:t>
            </w:r>
            <w:r>
              <w:rPr>
                <w:noProof/>
                <w:webHidden/>
              </w:rPr>
              <w:fldChar w:fldCharType="end"/>
            </w:r>
          </w:hyperlink>
        </w:p>
        <w:p w14:paraId="5C06419F" w14:textId="65975D43" w:rsidR="003911C7" w:rsidRDefault="003911C7">
          <w:pPr>
            <w:pStyle w:val="ndice4"/>
            <w:tabs>
              <w:tab w:val="left" w:pos="1760"/>
              <w:tab w:val="right" w:leader="dot" w:pos="9440"/>
            </w:tabs>
            <w:rPr>
              <w:rFonts w:asciiTheme="minorHAnsi" w:eastAsiaTheme="minorEastAsia" w:hAnsiTheme="minorHAnsi" w:cstheme="minorBidi"/>
              <w:noProof/>
              <w:sz w:val="22"/>
              <w:lang w:eastAsia="pt-PT"/>
            </w:rPr>
          </w:pPr>
          <w:hyperlink w:anchor="_Toc98663386" w:history="1">
            <w:r w:rsidRPr="001A35F1">
              <w:rPr>
                <w:rStyle w:val="Hiperligao"/>
                <w:noProof/>
              </w:rPr>
              <w:t>2.2.1.4.</w:t>
            </w:r>
            <w:r>
              <w:rPr>
                <w:rFonts w:asciiTheme="minorHAnsi" w:eastAsiaTheme="minorEastAsia" w:hAnsiTheme="minorHAnsi" w:cstheme="minorBidi"/>
                <w:noProof/>
                <w:sz w:val="22"/>
                <w:lang w:eastAsia="pt-PT"/>
              </w:rPr>
              <w:tab/>
            </w:r>
            <w:r w:rsidRPr="001A35F1">
              <w:rPr>
                <w:rStyle w:val="Hiperligao"/>
                <w:noProof/>
              </w:rPr>
              <w:t>4º Revolução Industrial</w:t>
            </w:r>
            <w:r>
              <w:rPr>
                <w:noProof/>
                <w:webHidden/>
              </w:rPr>
              <w:tab/>
            </w:r>
            <w:r>
              <w:rPr>
                <w:noProof/>
                <w:webHidden/>
              </w:rPr>
              <w:fldChar w:fldCharType="begin"/>
            </w:r>
            <w:r>
              <w:rPr>
                <w:noProof/>
                <w:webHidden/>
              </w:rPr>
              <w:instrText xml:space="preserve"> PAGEREF _Toc98663386 \h </w:instrText>
            </w:r>
            <w:r>
              <w:rPr>
                <w:noProof/>
                <w:webHidden/>
              </w:rPr>
            </w:r>
            <w:r>
              <w:rPr>
                <w:noProof/>
                <w:webHidden/>
              </w:rPr>
              <w:fldChar w:fldCharType="separate"/>
            </w:r>
            <w:r w:rsidR="00734FCE">
              <w:rPr>
                <w:noProof/>
                <w:webHidden/>
              </w:rPr>
              <w:t>18</w:t>
            </w:r>
            <w:r>
              <w:rPr>
                <w:noProof/>
                <w:webHidden/>
              </w:rPr>
              <w:fldChar w:fldCharType="end"/>
            </w:r>
          </w:hyperlink>
        </w:p>
        <w:p w14:paraId="7710492D" w14:textId="447D4D2B" w:rsidR="003911C7" w:rsidRDefault="003911C7">
          <w:pPr>
            <w:pStyle w:val="ndice3"/>
            <w:tabs>
              <w:tab w:val="left" w:pos="1320"/>
              <w:tab w:val="right" w:leader="dot" w:pos="9440"/>
            </w:tabs>
            <w:rPr>
              <w:rFonts w:asciiTheme="minorHAnsi" w:eastAsiaTheme="minorEastAsia" w:hAnsiTheme="minorHAnsi" w:cstheme="minorBidi"/>
              <w:noProof/>
              <w:sz w:val="22"/>
              <w:lang w:eastAsia="pt-PT"/>
            </w:rPr>
          </w:pPr>
          <w:hyperlink w:anchor="_Toc98663387" w:history="1">
            <w:r w:rsidRPr="001A35F1">
              <w:rPr>
                <w:rStyle w:val="Hiperligao"/>
                <w:noProof/>
              </w:rPr>
              <w:t>2.2.2.</w:t>
            </w:r>
            <w:r>
              <w:rPr>
                <w:rFonts w:asciiTheme="minorHAnsi" w:eastAsiaTheme="minorEastAsia" w:hAnsiTheme="minorHAnsi" w:cstheme="minorBidi"/>
                <w:noProof/>
                <w:sz w:val="22"/>
                <w:lang w:eastAsia="pt-PT"/>
              </w:rPr>
              <w:tab/>
            </w:r>
            <w:r w:rsidRPr="001A35F1">
              <w:rPr>
                <w:rStyle w:val="Hiperligao"/>
                <w:noProof/>
              </w:rPr>
              <w:t>Pilares da Indústria 4.0</w:t>
            </w:r>
            <w:r>
              <w:rPr>
                <w:noProof/>
                <w:webHidden/>
              </w:rPr>
              <w:tab/>
            </w:r>
            <w:r>
              <w:rPr>
                <w:noProof/>
                <w:webHidden/>
              </w:rPr>
              <w:fldChar w:fldCharType="begin"/>
            </w:r>
            <w:r>
              <w:rPr>
                <w:noProof/>
                <w:webHidden/>
              </w:rPr>
              <w:instrText xml:space="preserve"> PAGEREF _Toc98663387 \h </w:instrText>
            </w:r>
            <w:r>
              <w:rPr>
                <w:noProof/>
                <w:webHidden/>
              </w:rPr>
            </w:r>
            <w:r>
              <w:rPr>
                <w:noProof/>
                <w:webHidden/>
              </w:rPr>
              <w:fldChar w:fldCharType="separate"/>
            </w:r>
            <w:r w:rsidR="00734FCE">
              <w:rPr>
                <w:noProof/>
                <w:webHidden/>
              </w:rPr>
              <w:t>18</w:t>
            </w:r>
            <w:r>
              <w:rPr>
                <w:noProof/>
                <w:webHidden/>
              </w:rPr>
              <w:fldChar w:fldCharType="end"/>
            </w:r>
          </w:hyperlink>
        </w:p>
        <w:p w14:paraId="46D42A13" w14:textId="0971B50F" w:rsidR="003911C7" w:rsidRDefault="003911C7">
          <w:pPr>
            <w:pStyle w:val="ndice3"/>
            <w:tabs>
              <w:tab w:val="left" w:pos="1320"/>
              <w:tab w:val="right" w:leader="dot" w:pos="9440"/>
            </w:tabs>
            <w:rPr>
              <w:rFonts w:asciiTheme="minorHAnsi" w:eastAsiaTheme="minorEastAsia" w:hAnsiTheme="minorHAnsi" w:cstheme="minorBidi"/>
              <w:noProof/>
              <w:sz w:val="22"/>
              <w:lang w:eastAsia="pt-PT"/>
            </w:rPr>
          </w:pPr>
          <w:hyperlink w:anchor="_Toc98663388" w:history="1">
            <w:r w:rsidRPr="001A35F1">
              <w:rPr>
                <w:rStyle w:val="Hiperligao"/>
                <w:noProof/>
              </w:rPr>
              <w:t>2.2.3.</w:t>
            </w:r>
            <w:r>
              <w:rPr>
                <w:rFonts w:asciiTheme="minorHAnsi" w:eastAsiaTheme="minorEastAsia" w:hAnsiTheme="minorHAnsi" w:cstheme="minorBidi"/>
                <w:noProof/>
                <w:sz w:val="22"/>
                <w:lang w:eastAsia="pt-PT"/>
              </w:rPr>
              <w:tab/>
            </w:r>
            <w:r w:rsidRPr="001A35F1">
              <w:rPr>
                <w:rStyle w:val="Hiperligao"/>
                <w:noProof/>
              </w:rPr>
              <w:t>A Indústria das Cidades Inteligentes</w:t>
            </w:r>
            <w:r>
              <w:rPr>
                <w:noProof/>
                <w:webHidden/>
              </w:rPr>
              <w:tab/>
            </w:r>
            <w:r>
              <w:rPr>
                <w:noProof/>
                <w:webHidden/>
              </w:rPr>
              <w:fldChar w:fldCharType="begin"/>
            </w:r>
            <w:r>
              <w:rPr>
                <w:noProof/>
                <w:webHidden/>
              </w:rPr>
              <w:instrText xml:space="preserve"> PAGEREF _Toc98663388 \h </w:instrText>
            </w:r>
            <w:r>
              <w:rPr>
                <w:noProof/>
                <w:webHidden/>
              </w:rPr>
            </w:r>
            <w:r>
              <w:rPr>
                <w:noProof/>
                <w:webHidden/>
              </w:rPr>
              <w:fldChar w:fldCharType="separate"/>
            </w:r>
            <w:r w:rsidR="00734FCE">
              <w:rPr>
                <w:noProof/>
                <w:webHidden/>
              </w:rPr>
              <w:t>21</w:t>
            </w:r>
            <w:r>
              <w:rPr>
                <w:noProof/>
                <w:webHidden/>
              </w:rPr>
              <w:fldChar w:fldCharType="end"/>
            </w:r>
          </w:hyperlink>
        </w:p>
        <w:p w14:paraId="545EF5F0" w14:textId="11D98119" w:rsidR="003911C7" w:rsidRDefault="003911C7">
          <w:pPr>
            <w:pStyle w:val="ndice4"/>
            <w:tabs>
              <w:tab w:val="left" w:pos="1760"/>
              <w:tab w:val="right" w:leader="dot" w:pos="9440"/>
            </w:tabs>
            <w:rPr>
              <w:rFonts w:asciiTheme="minorHAnsi" w:eastAsiaTheme="minorEastAsia" w:hAnsiTheme="minorHAnsi" w:cstheme="minorBidi"/>
              <w:noProof/>
              <w:sz w:val="22"/>
              <w:lang w:eastAsia="pt-PT"/>
            </w:rPr>
          </w:pPr>
          <w:hyperlink w:anchor="_Toc98663389" w:history="1">
            <w:r w:rsidRPr="001A35F1">
              <w:rPr>
                <w:rStyle w:val="Hiperligao"/>
                <w:noProof/>
              </w:rPr>
              <w:t>2.2.3.1.</w:t>
            </w:r>
            <w:r>
              <w:rPr>
                <w:rFonts w:asciiTheme="minorHAnsi" w:eastAsiaTheme="minorEastAsia" w:hAnsiTheme="minorHAnsi" w:cstheme="minorBidi"/>
                <w:noProof/>
                <w:sz w:val="22"/>
                <w:lang w:eastAsia="pt-PT"/>
              </w:rPr>
              <w:tab/>
            </w:r>
            <w:r w:rsidRPr="001A35F1">
              <w:rPr>
                <w:rStyle w:val="Hiperligao"/>
                <w:noProof/>
              </w:rPr>
              <w:t>Das Cidades tradicionais às Sustentáveis e Inteligentes</w:t>
            </w:r>
            <w:r>
              <w:rPr>
                <w:noProof/>
                <w:webHidden/>
              </w:rPr>
              <w:tab/>
            </w:r>
            <w:r>
              <w:rPr>
                <w:noProof/>
                <w:webHidden/>
              </w:rPr>
              <w:fldChar w:fldCharType="begin"/>
            </w:r>
            <w:r>
              <w:rPr>
                <w:noProof/>
                <w:webHidden/>
              </w:rPr>
              <w:instrText xml:space="preserve"> PAGEREF _Toc98663389 \h </w:instrText>
            </w:r>
            <w:r>
              <w:rPr>
                <w:noProof/>
                <w:webHidden/>
              </w:rPr>
            </w:r>
            <w:r>
              <w:rPr>
                <w:noProof/>
                <w:webHidden/>
              </w:rPr>
              <w:fldChar w:fldCharType="separate"/>
            </w:r>
            <w:r w:rsidR="00734FCE">
              <w:rPr>
                <w:noProof/>
                <w:webHidden/>
              </w:rPr>
              <w:t>21</w:t>
            </w:r>
            <w:r>
              <w:rPr>
                <w:noProof/>
                <w:webHidden/>
              </w:rPr>
              <w:fldChar w:fldCharType="end"/>
            </w:r>
          </w:hyperlink>
        </w:p>
        <w:p w14:paraId="5A0DECA0" w14:textId="380AF29F" w:rsidR="003911C7" w:rsidRDefault="003911C7">
          <w:pPr>
            <w:pStyle w:val="ndice4"/>
            <w:tabs>
              <w:tab w:val="left" w:pos="1760"/>
              <w:tab w:val="right" w:leader="dot" w:pos="9440"/>
            </w:tabs>
            <w:rPr>
              <w:rFonts w:asciiTheme="minorHAnsi" w:eastAsiaTheme="minorEastAsia" w:hAnsiTheme="minorHAnsi" w:cstheme="minorBidi"/>
              <w:noProof/>
              <w:sz w:val="22"/>
              <w:lang w:eastAsia="pt-PT"/>
            </w:rPr>
          </w:pPr>
          <w:hyperlink w:anchor="_Toc98663390" w:history="1">
            <w:r w:rsidRPr="001A35F1">
              <w:rPr>
                <w:rStyle w:val="Hiperligao"/>
                <w:noProof/>
              </w:rPr>
              <w:t>2.2.3.2.</w:t>
            </w:r>
            <w:r>
              <w:rPr>
                <w:rFonts w:asciiTheme="minorHAnsi" w:eastAsiaTheme="minorEastAsia" w:hAnsiTheme="minorHAnsi" w:cstheme="minorBidi"/>
                <w:noProof/>
                <w:sz w:val="22"/>
                <w:lang w:eastAsia="pt-PT"/>
              </w:rPr>
              <w:tab/>
            </w:r>
            <w:r w:rsidRPr="001A35F1">
              <w:rPr>
                <w:rStyle w:val="Hiperligao"/>
                <w:noProof/>
              </w:rPr>
              <w:t>Vantagens e Desvantagens das Cidades Inteligentes</w:t>
            </w:r>
            <w:r>
              <w:rPr>
                <w:noProof/>
                <w:webHidden/>
              </w:rPr>
              <w:tab/>
            </w:r>
            <w:r>
              <w:rPr>
                <w:noProof/>
                <w:webHidden/>
              </w:rPr>
              <w:fldChar w:fldCharType="begin"/>
            </w:r>
            <w:r>
              <w:rPr>
                <w:noProof/>
                <w:webHidden/>
              </w:rPr>
              <w:instrText xml:space="preserve"> PAGEREF _Toc98663390 \h </w:instrText>
            </w:r>
            <w:r>
              <w:rPr>
                <w:noProof/>
                <w:webHidden/>
              </w:rPr>
            </w:r>
            <w:r>
              <w:rPr>
                <w:noProof/>
                <w:webHidden/>
              </w:rPr>
              <w:fldChar w:fldCharType="separate"/>
            </w:r>
            <w:r w:rsidR="00734FCE">
              <w:rPr>
                <w:noProof/>
                <w:webHidden/>
              </w:rPr>
              <w:t>23</w:t>
            </w:r>
            <w:r>
              <w:rPr>
                <w:noProof/>
                <w:webHidden/>
              </w:rPr>
              <w:fldChar w:fldCharType="end"/>
            </w:r>
          </w:hyperlink>
        </w:p>
        <w:p w14:paraId="633B9A4D" w14:textId="0C558166" w:rsidR="003911C7" w:rsidRDefault="003911C7">
          <w:pPr>
            <w:pStyle w:val="ndice5"/>
            <w:tabs>
              <w:tab w:val="left" w:pos="2091"/>
              <w:tab w:val="right" w:leader="dot" w:pos="9440"/>
            </w:tabs>
            <w:rPr>
              <w:rFonts w:asciiTheme="minorHAnsi" w:eastAsiaTheme="minorEastAsia" w:hAnsiTheme="minorHAnsi" w:cstheme="minorBidi"/>
              <w:noProof/>
              <w:sz w:val="22"/>
              <w:lang w:eastAsia="pt-PT"/>
            </w:rPr>
          </w:pPr>
          <w:hyperlink w:anchor="_Toc98663391" w:history="1">
            <w:r w:rsidRPr="001A35F1">
              <w:rPr>
                <w:rStyle w:val="Hiperligao"/>
                <w:noProof/>
              </w:rPr>
              <w:t>2.2.3.2.1.</w:t>
            </w:r>
            <w:r>
              <w:rPr>
                <w:rFonts w:asciiTheme="minorHAnsi" w:eastAsiaTheme="minorEastAsia" w:hAnsiTheme="minorHAnsi" w:cstheme="minorBidi"/>
                <w:noProof/>
                <w:sz w:val="22"/>
                <w:lang w:eastAsia="pt-PT"/>
              </w:rPr>
              <w:tab/>
            </w:r>
            <w:r w:rsidRPr="001A35F1">
              <w:rPr>
                <w:rStyle w:val="Hiperligao"/>
                <w:noProof/>
              </w:rPr>
              <w:t>Vantagens</w:t>
            </w:r>
            <w:r>
              <w:rPr>
                <w:noProof/>
                <w:webHidden/>
              </w:rPr>
              <w:tab/>
            </w:r>
            <w:r>
              <w:rPr>
                <w:noProof/>
                <w:webHidden/>
              </w:rPr>
              <w:fldChar w:fldCharType="begin"/>
            </w:r>
            <w:r>
              <w:rPr>
                <w:noProof/>
                <w:webHidden/>
              </w:rPr>
              <w:instrText xml:space="preserve"> PAGEREF _Toc98663391 \h </w:instrText>
            </w:r>
            <w:r>
              <w:rPr>
                <w:noProof/>
                <w:webHidden/>
              </w:rPr>
            </w:r>
            <w:r>
              <w:rPr>
                <w:noProof/>
                <w:webHidden/>
              </w:rPr>
              <w:fldChar w:fldCharType="separate"/>
            </w:r>
            <w:r w:rsidR="00734FCE">
              <w:rPr>
                <w:noProof/>
                <w:webHidden/>
              </w:rPr>
              <w:t>23</w:t>
            </w:r>
            <w:r>
              <w:rPr>
                <w:noProof/>
                <w:webHidden/>
              </w:rPr>
              <w:fldChar w:fldCharType="end"/>
            </w:r>
          </w:hyperlink>
        </w:p>
        <w:p w14:paraId="009B768F" w14:textId="27F6A065" w:rsidR="003911C7" w:rsidRDefault="003911C7">
          <w:pPr>
            <w:pStyle w:val="ndice5"/>
            <w:tabs>
              <w:tab w:val="left" w:pos="2091"/>
              <w:tab w:val="right" w:leader="dot" w:pos="9440"/>
            </w:tabs>
            <w:rPr>
              <w:rFonts w:asciiTheme="minorHAnsi" w:eastAsiaTheme="minorEastAsia" w:hAnsiTheme="minorHAnsi" w:cstheme="minorBidi"/>
              <w:noProof/>
              <w:sz w:val="22"/>
              <w:lang w:eastAsia="pt-PT"/>
            </w:rPr>
          </w:pPr>
          <w:hyperlink w:anchor="_Toc98663392" w:history="1">
            <w:r w:rsidRPr="001A35F1">
              <w:rPr>
                <w:rStyle w:val="Hiperligao"/>
                <w:noProof/>
              </w:rPr>
              <w:t>2.2.3.2.2.</w:t>
            </w:r>
            <w:r>
              <w:rPr>
                <w:rFonts w:asciiTheme="minorHAnsi" w:eastAsiaTheme="minorEastAsia" w:hAnsiTheme="minorHAnsi" w:cstheme="minorBidi"/>
                <w:noProof/>
                <w:sz w:val="22"/>
                <w:lang w:eastAsia="pt-PT"/>
              </w:rPr>
              <w:tab/>
            </w:r>
            <w:r w:rsidRPr="001A35F1">
              <w:rPr>
                <w:rStyle w:val="Hiperligao"/>
                <w:noProof/>
              </w:rPr>
              <w:t>Desvantagens</w:t>
            </w:r>
            <w:r>
              <w:rPr>
                <w:noProof/>
                <w:webHidden/>
              </w:rPr>
              <w:tab/>
            </w:r>
            <w:r>
              <w:rPr>
                <w:noProof/>
                <w:webHidden/>
              </w:rPr>
              <w:fldChar w:fldCharType="begin"/>
            </w:r>
            <w:r>
              <w:rPr>
                <w:noProof/>
                <w:webHidden/>
              </w:rPr>
              <w:instrText xml:space="preserve"> PAGEREF _Toc98663392 \h </w:instrText>
            </w:r>
            <w:r>
              <w:rPr>
                <w:noProof/>
                <w:webHidden/>
              </w:rPr>
            </w:r>
            <w:r>
              <w:rPr>
                <w:noProof/>
                <w:webHidden/>
              </w:rPr>
              <w:fldChar w:fldCharType="separate"/>
            </w:r>
            <w:r w:rsidR="00734FCE">
              <w:rPr>
                <w:noProof/>
                <w:webHidden/>
              </w:rPr>
              <w:t>24</w:t>
            </w:r>
            <w:r>
              <w:rPr>
                <w:noProof/>
                <w:webHidden/>
              </w:rPr>
              <w:fldChar w:fldCharType="end"/>
            </w:r>
          </w:hyperlink>
        </w:p>
        <w:p w14:paraId="672005B8" w14:textId="6BC5D522" w:rsidR="003911C7" w:rsidRDefault="003911C7">
          <w:pPr>
            <w:pStyle w:val="ndice3"/>
            <w:tabs>
              <w:tab w:val="left" w:pos="1320"/>
              <w:tab w:val="right" w:leader="dot" w:pos="9440"/>
            </w:tabs>
            <w:rPr>
              <w:rFonts w:asciiTheme="minorHAnsi" w:eastAsiaTheme="minorEastAsia" w:hAnsiTheme="minorHAnsi" w:cstheme="minorBidi"/>
              <w:noProof/>
              <w:sz w:val="22"/>
              <w:lang w:eastAsia="pt-PT"/>
            </w:rPr>
          </w:pPr>
          <w:hyperlink w:anchor="_Toc98663393" w:history="1">
            <w:r w:rsidRPr="001A35F1">
              <w:rPr>
                <w:rStyle w:val="Hiperligao"/>
                <w:noProof/>
              </w:rPr>
              <w:t>2.2.4.</w:t>
            </w:r>
            <w:r>
              <w:rPr>
                <w:rFonts w:asciiTheme="minorHAnsi" w:eastAsiaTheme="minorEastAsia" w:hAnsiTheme="minorHAnsi" w:cstheme="minorBidi"/>
                <w:noProof/>
                <w:sz w:val="22"/>
                <w:lang w:eastAsia="pt-PT"/>
              </w:rPr>
              <w:tab/>
            </w:r>
            <w:r w:rsidRPr="001A35F1">
              <w:rPr>
                <w:rStyle w:val="Hiperligao"/>
                <w:noProof/>
              </w:rPr>
              <w:t>Projetos na Indústria 4.0 que impactam a decisão</w:t>
            </w:r>
            <w:r>
              <w:rPr>
                <w:noProof/>
                <w:webHidden/>
              </w:rPr>
              <w:tab/>
            </w:r>
            <w:r>
              <w:rPr>
                <w:noProof/>
                <w:webHidden/>
              </w:rPr>
              <w:fldChar w:fldCharType="begin"/>
            </w:r>
            <w:r>
              <w:rPr>
                <w:noProof/>
                <w:webHidden/>
              </w:rPr>
              <w:instrText xml:space="preserve"> PAGEREF _Toc98663393 \h </w:instrText>
            </w:r>
            <w:r>
              <w:rPr>
                <w:noProof/>
                <w:webHidden/>
              </w:rPr>
            </w:r>
            <w:r>
              <w:rPr>
                <w:noProof/>
                <w:webHidden/>
              </w:rPr>
              <w:fldChar w:fldCharType="separate"/>
            </w:r>
            <w:r w:rsidR="00734FCE">
              <w:rPr>
                <w:noProof/>
                <w:webHidden/>
              </w:rPr>
              <w:t>25</w:t>
            </w:r>
            <w:r>
              <w:rPr>
                <w:noProof/>
                <w:webHidden/>
              </w:rPr>
              <w:fldChar w:fldCharType="end"/>
            </w:r>
          </w:hyperlink>
        </w:p>
        <w:p w14:paraId="52883F68" w14:textId="37391593" w:rsidR="003911C7" w:rsidRDefault="003911C7">
          <w:pPr>
            <w:pStyle w:val="ndice4"/>
            <w:tabs>
              <w:tab w:val="left" w:pos="1760"/>
              <w:tab w:val="right" w:leader="dot" w:pos="9440"/>
            </w:tabs>
            <w:rPr>
              <w:rFonts w:asciiTheme="minorHAnsi" w:eastAsiaTheme="minorEastAsia" w:hAnsiTheme="minorHAnsi" w:cstheme="minorBidi"/>
              <w:noProof/>
              <w:sz w:val="22"/>
              <w:lang w:eastAsia="pt-PT"/>
            </w:rPr>
          </w:pPr>
          <w:hyperlink w:anchor="_Toc98663394" w:history="1">
            <w:r w:rsidRPr="001A35F1">
              <w:rPr>
                <w:rStyle w:val="Hiperligao"/>
                <w:noProof/>
              </w:rPr>
              <w:t>2.2.4.1.</w:t>
            </w:r>
            <w:r>
              <w:rPr>
                <w:rFonts w:asciiTheme="minorHAnsi" w:eastAsiaTheme="minorEastAsia" w:hAnsiTheme="minorHAnsi" w:cstheme="minorBidi"/>
                <w:noProof/>
                <w:sz w:val="22"/>
                <w:lang w:eastAsia="pt-PT"/>
              </w:rPr>
              <w:tab/>
            </w:r>
            <w:r w:rsidRPr="001A35F1">
              <w:rPr>
                <w:rStyle w:val="Hiperligao"/>
                <w:noProof/>
              </w:rPr>
              <w:t>Área Textil</w:t>
            </w:r>
            <w:r>
              <w:rPr>
                <w:noProof/>
                <w:webHidden/>
              </w:rPr>
              <w:tab/>
            </w:r>
            <w:r>
              <w:rPr>
                <w:noProof/>
                <w:webHidden/>
              </w:rPr>
              <w:fldChar w:fldCharType="begin"/>
            </w:r>
            <w:r>
              <w:rPr>
                <w:noProof/>
                <w:webHidden/>
              </w:rPr>
              <w:instrText xml:space="preserve"> PAGEREF _Toc98663394 \h </w:instrText>
            </w:r>
            <w:r>
              <w:rPr>
                <w:noProof/>
                <w:webHidden/>
              </w:rPr>
            </w:r>
            <w:r>
              <w:rPr>
                <w:noProof/>
                <w:webHidden/>
              </w:rPr>
              <w:fldChar w:fldCharType="separate"/>
            </w:r>
            <w:r w:rsidR="00734FCE">
              <w:rPr>
                <w:noProof/>
                <w:webHidden/>
              </w:rPr>
              <w:t>29</w:t>
            </w:r>
            <w:r>
              <w:rPr>
                <w:noProof/>
                <w:webHidden/>
              </w:rPr>
              <w:fldChar w:fldCharType="end"/>
            </w:r>
          </w:hyperlink>
        </w:p>
        <w:p w14:paraId="4FF55CBC" w14:textId="508B69E9" w:rsidR="003911C7" w:rsidRDefault="003911C7">
          <w:pPr>
            <w:pStyle w:val="ndice5"/>
            <w:tabs>
              <w:tab w:val="left" w:pos="2091"/>
              <w:tab w:val="right" w:leader="dot" w:pos="9440"/>
            </w:tabs>
            <w:rPr>
              <w:rFonts w:asciiTheme="minorHAnsi" w:eastAsiaTheme="minorEastAsia" w:hAnsiTheme="minorHAnsi" w:cstheme="minorBidi"/>
              <w:noProof/>
              <w:sz w:val="22"/>
              <w:lang w:eastAsia="pt-PT"/>
            </w:rPr>
          </w:pPr>
          <w:hyperlink w:anchor="_Toc98663395" w:history="1">
            <w:r w:rsidRPr="001A35F1">
              <w:rPr>
                <w:rStyle w:val="Hiperligao"/>
                <w:noProof/>
              </w:rPr>
              <w:t>2.2.4.1.1.</w:t>
            </w:r>
            <w:r>
              <w:rPr>
                <w:rFonts w:asciiTheme="minorHAnsi" w:eastAsiaTheme="minorEastAsia" w:hAnsiTheme="minorHAnsi" w:cstheme="minorBidi"/>
                <w:noProof/>
                <w:sz w:val="22"/>
                <w:lang w:eastAsia="pt-PT"/>
              </w:rPr>
              <w:tab/>
            </w:r>
            <w:r w:rsidRPr="001A35F1">
              <w:rPr>
                <w:rStyle w:val="Hiperligao"/>
                <w:noProof/>
              </w:rPr>
              <w:t>Casos de Sucesso</w:t>
            </w:r>
            <w:r>
              <w:rPr>
                <w:noProof/>
                <w:webHidden/>
              </w:rPr>
              <w:tab/>
            </w:r>
            <w:r>
              <w:rPr>
                <w:noProof/>
                <w:webHidden/>
              </w:rPr>
              <w:fldChar w:fldCharType="begin"/>
            </w:r>
            <w:r>
              <w:rPr>
                <w:noProof/>
                <w:webHidden/>
              </w:rPr>
              <w:instrText xml:space="preserve"> PAGEREF _Toc98663395 \h </w:instrText>
            </w:r>
            <w:r>
              <w:rPr>
                <w:noProof/>
                <w:webHidden/>
              </w:rPr>
            </w:r>
            <w:r>
              <w:rPr>
                <w:noProof/>
                <w:webHidden/>
              </w:rPr>
              <w:fldChar w:fldCharType="separate"/>
            </w:r>
            <w:r w:rsidR="00734FCE">
              <w:rPr>
                <w:noProof/>
                <w:webHidden/>
              </w:rPr>
              <w:t>30</w:t>
            </w:r>
            <w:r>
              <w:rPr>
                <w:noProof/>
                <w:webHidden/>
              </w:rPr>
              <w:fldChar w:fldCharType="end"/>
            </w:r>
          </w:hyperlink>
        </w:p>
        <w:p w14:paraId="12F37DFA" w14:textId="124CFA14" w:rsidR="003911C7" w:rsidRDefault="003911C7">
          <w:pPr>
            <w:pStyle w:val="ndice4"/>
            <w:tabs>
              <w:tab w:val="left" w:pos="1760"/>
              <w:tab w:val="right" w:leader="dot" w:pos="9440"/>
            </w:tabs>
            <w:rPr>
              <w:rFonts w:asciiTheme="minorHAnsi" w:eastAsiaTheme="minorEastAsia" w:hAnsiTheme="minorHAnsi" w:cstheme="minorBidi"/>
              <w:noProof/>
              <w:sz w:val="22"/>
              <w:lang w:eastAsia="pt-PT"/>
            </w:rPr>
          </w:pPr>
          <w:hyperlink w:anchor="_Toc98663396" w:history="1">
            <w:r w:rsidRPr="001A35F1">
              <w:rPr>
                <w:rStyle w:val="Hiperligao"/>
                <w:noProof/>
              </w:rPr>
              <w:t>2.2.4.2.</w:t>
            </w:r>
            <w:r>
              <w:rPr>
                <w:rFonts w:asciiTheme="minorHAnsi" w:eastAsiaTheme="minorEastAsia" w:hAnsiTheme="minorHAnsi" w:cstheme="minorBidi"/>
                <w:noProof/>
                <w:sz w:val="22"/>
                <w:lang w:eastAsia="pt-PT"/>
              </w:rPr>
              <w:tab/>
            </w:r>
            <w:r w:rsidRPr="001A35F1">
              <w:rPr>
                <w:rStyle w:val="Hiperligao"/>
                <w:noProof/>
              </w:rPr>
              <w:t>Área Automóvel</w:t>
            </w:r>
            <w:r>
              <w:rPr>
                <w:noProof/>
                <w:webHidden/>
              </w:rPr>
              <w:tab/>
            </w:r>
            <w:r>
              <w:rPr>
                <w:noProof/>
                <w:webHidden/>
              </w:rPr>
              <w:fldChar w:fldCharType="begin"/>
            </w:r>
            <w:r>
              <w:rPr>
                <w:noProof/>
                <w:webHidden/>
              </w:rPr>
              <w:instrText xml:space="preserve"> PAGEREF _Toc98663396 \h </w:instrText>
            </w:r>
            <w:r>
              <w:rPr>
                <w:noProof/>
                <w:webHidden/>
              </w:rPr>
            </w:r>
            <w:r>
              <w:rPr>
                <w:noProof/>
                <w:webHidden/>
              </w:rPr>
              <w:fldChar w:fldCharType="separate"/>
            </w:r>
            <w:r w:rsidR="00734FCE">
              <w:rPr>
                <w:noProof/>
                <w:webHidden/>
              </w:rPr>
              <w:t>33</w:t>
            </w:r>
            <w:r>
              <w:rPr>
                <w:noProof/>
                <w:webHidden/>
              </w:rPr>
              <w:fldChar w:fldCharType="end"/>
            </w:r>
          </w:hyperlink>
        </w:p>
        <w:p w14:paraId="2234A5F5" w14:textId="7CC9E483" w:rsidR="003911C7" w:rsidRDefault="003911C7">
          <w:pPr>
            <w:pStyle w:val="ndice5"/>
            <w:tabs>
              <w:tab w:val="left" w:pos="2091"/>
              <w:tab w:val="right" w:leader="dot" w:pos="9440"/>
            </w:tabs>
            <w:rPr>
              <w:rFonts w:asciiTheme="minorHAnsi" w:eastAsiaTheme="minorEastAsia" w:hAnsiTheme="minorHAnsi" w:cstheme="minorBidi"/>
              <w:noProof/>
              <w:sz w:val="22"/>
              <w:lang w:eastAsia="pt-PT"/>
            </w:rPr>
          </w:pPr>
          <w:hyperlink w:anchor="_Toc98663397" w:history="1">
            <w:r w:rsidRPr="001A35F1">
              <w:rPr>
                <w:rStyle w:val="Hiperligao"/>
                <w:noProof/>
              </w:rPr>
              <w:t>2.2.4.2.1.</w:t>
            </w:r>
            <w:r>
              <w:rPr>
                <w:rFonts w:asciiTheme="minorHAnsi" w:eastAsiaTheme="minorEastAsia" w:hAnsiTheme="minorHAnsi" w:cstheme="minorBidi"/>
                <w:noProof/>
                <w:sz w:val="22"/>
                <w:lang w:eastAsia="pt-PT"/>
              </w:rPr>
              <w:tab/>
            </w:r>
            <w:r w:rsidRPr="001A35F1">
              <w:rPr>
                <w:rStyle w:val="Hiperligao"/>
                <w:noProof/>
              </w:rPr>
              <w:t>Casos de Sucesso</w:t>
            </w:r>
            <w:r>
              <w:rPr>
                <w:noProof/>
                <w:webHidden/>
              </w:rPr>
              <w:tab/>
            </w:r>
            <w:r>
              <w:rPr>
                <w:noProof/>
                <w:webHidden/>
              </w:rPr>
              <w:fldChar w:fldCharType="begin"/>
            </w:r>
            <w:r>
              <w:rPr>
                <w:noProof/>
                <w:webHidden/>
              </w:rPr>
              <w:instrText xml:space="preserve"> PAGEREF _Toc98663397 \h </w:instrText>
            </w:r>
            <w:r>
              <w:rPr>
                <w:noProof/>
                <w:webHidden/>
              </w:rPr>
            </w:r>
            <w:r>
              <w:rPr>
                <w:noProof/>
                <w:webHidden/>
              </w:rPr>
              <w:fldChar w:fldCharType="separate"/>
            </w:r>
            <w:r w:rsidR="00734FCE">
              <w:rPr>
                <w:noProof/>
                <w:webHidden/>
              </w:rPr>
              <w:t>33</w:t>
            </w:r>
            <w:r>
              <w:rPr>
                <w:noProof/>
                <w:webHidden/>
              </w:rPr>
              <w:fldChar w:fldCharType="end"/>
            </w:r>
          </w:hyperlink>
        </w:p>
        <w:p w14:paraId="58CF5C14" w14:textId="70BE2A2F" w:rsidR="003911C7" w:rsidRDefault="003911C7">
          <w:pPr>
            <w:pStyle w:val="ndice4"/>
            <w:tabs>
              <w:tab w:val="left" w:pos="1760"/>
              <w:tab w:val="right" w:leader="dot" w:pos="9440"/>
            </w:tabs>
            <w:rPr>
              <w:rFonts w:asciiTheme="minorHAnsi" w:eastAsiaTheme="minorEastAsia" w:hAnsiTheme="minorHAnsi" w:cstheme="minorBidi"/>
              <w:noProof/>
              <w:sz w:val="22"/>
              <w:lang w:eastAsia="pt-PT"/>
            </w:rPr>
          </w:pPr>
          <w:hyperlink w:anchor="_Toc98663398" w:history="1">
            <w:r w:rsidRPr="001A35F1">
              <w:rPr>
                <w:rStyle w:val="Hiperligao"/>
                <w:noProof/>
              </w:rPr>
              <w:t>2.2.4.3.</w:t>
            </w:r>
            <w:r>
              <w:rPr>
                <w:rFonts w:asciiTheme="minorHAnsi" w:eastAsiaTheme="minorEastAsia" w:hAnsiTheme="minorHAnsi" w:cstheme="minorBidi"/>
                <w:noProof/>
                <w:sz w:val="22"/>
                <w:lang w:eastAsia="pt-PT"/>
              </w:rPr>
              <w:tab/>
            </w:r>
            <w:r w:rsidRPr="001A35F1">
              <w:rPr>
                <w:rStyle w:val="Hiperligao"/>
                <w:noProof/>
              </w:rPr>
              <w:t>Cidades Inteligentes</w:t>
            </w:r>
            <w:r>
              <w:rPr>
                <w:noProof/>
                <w:webHidden/>
              </w:rPr>
              <w:tab/>
            </w:r>
            <w:r>
              <w:rPr>
                <w:noProof/>
                <w:webHidden/>
              </w:rPr>
              <w:fldChar w:fldCharType="begin"/>
            </w:r>
            <w:r>
              <w:rPr>
                <w:noProof/>
                <w:webHidden/>
              </w:rPr>
              <w:instrText xml:space="preserve"> PAGEREF _Toc98663398 \h </w:instrText>
            </w:r>
            <w:r>
              <w:rPr>
                <w:noProof/>
                <w:webHidden/>
              </w:rPr>
            </w:r>
            <w:r>
              <w:rPr>
                <w:noProof/>
                <w:webHidden/>
              </w:rPr>
              <w:fldChar w:fldCharType="separate"/>
            </w:r>
            <w:r w:rsidR="00734FCE">
              <w:rPr>
                <w:noProof/>
                <w:webHidden/>
              </w:rPr>
              <w:t>37</w:t>
            </w:r>
            <w:r>
              <w:rPr>
                <w:noProof/>
                <w:webHidden/>
              </w:rPr>
              <w:fldChar w:fldCharType="end"/>
            </w:r>
          </w:hyperlink>
        </w:p>
        <w:p w14:paraId="260C4E53" w14:textId="29F69E44" w:rsidR="003911C7" w:rsidRDefault="003911C7">
          <w:pPr>
            <w:pStyle w:val="ndice5"/>
            <w:tabs>
              <w:tab w:val="left" w:pos="2091"/>
              <w:tab w:val="right" w:leader="dot" w:pos="9440"/>
            </w:tabs>
            <w:rPr>
              <w:rFonts w:asciiTheme="minorHAnsi" w:eastAsiaTheme="minorEastAsia" w:hAnsiTheme="minorHAnsi" w:cstheme="minorBidi"/>
              <w:noProof/>
              <w:sz w:val="22"/>
              <w:lang w:eastAsia="pt-PT"/>
            </w:rPr>
          </w:pPr>
          <w:hyperlink w:anchor="_Toc98663399" w:history="1">
            <w:r w:rsidRPr="001A35F1">
              <w:rPr>
                <w:rStyle w:val="Hiperligao"/>
                <w:noProof/>
              </w:rPr>
              <w:t>2.2.4.3.1.</w:t>
            </w:r>
            <w:r>
              <w:rPr>
                <w:rFonts w:asciiTheme="minorHAnsi" w:eastAsiaTheme="minorEastAsia" w:hAnsiTheme="minorHAnsi" w:cstheme="minorBidi"/>
                <w:noProof/>
                <w:sz w:val="22"/>
                <w:lang w:eastAsia="pt-PT"/>
              </w:rPr>
              <w:tab/>
            </w:r>
            <w:r w:rsidRPr="001A35F1">
              <w:rPr>
                <w:rStyle w:val="Hiperligao"/>
                <w:noProof/>
              </w:rPr>
              <w:t>Casos de Sucesso</w:t>
            </w:r>
            <w:r>
              <w:rPr>
                <w:noProof/>
                <w:webHidden/>
              </w:rPr>
              <w:tab/>
            </w:r>
            <w:r>
              <w:rPr>
                <w:noProof/>
                <w:webHidden/>
              </w:rPr>
              <w:fldChar w:fldCharType="begin"/>
            </w:r>
            <w:r>
              <w:rPr>
                <w:noProof/>
                <w:webHidden/>
              </w:rPr>
              <w:instrText xml:space="preserve"> PAGEREF _Toc98663399 \h </w:instrText>
            </w:r>
            <w:r>
              <w:rPr>
                <w:noProof/>
                <w:webHidden/>
              </w:rPr>
            </w:r>
            <w:r>
              <w:rPr>
                <w:noProof/>
                <w:webHidden/>
              </w:rPr>
              <w:fldChar w:fldCharType="separate"/>
            </w:r>
            <w:r w:rsidR="00734FCE">
              <w:rPr>
                <w:noProof/>
                <w:webHidden/>
              </w:rPr>
              <w:t>38</w:t>
            </w:r>
            <w:r>
              <w:rPr>
                <w:noProof/>
                <w:webHidden/>
              </w:rPr>
              <w:fldChar w:fldCharType="end"/>
            </w:r>
          </w:hyperlink>
        </w:p>
        <w:p w14:paraId="41257E93" w14:textId="4187213C" w:rsidR="003911C7" w:rsidRDefault="003911C7">
          <w:pPr>
            <w:pStyle w:val="ndice3"/>
            <w:tabs>
              <w:tab w:val="left" w:pos="1320"/>
              <w:tab w:val="right" w:leader="dot" w:pos="9440"/>
            </w:tabs>
            <w:rPr>
              <w:rFonts w:asciiTheme="minorHAnsi" w:eastAsiaTheme="minorEastAsia" w:hAnsiTheme="minorHAnsi" w:cstheme="minorBidi"/>
              <w:noProof/>
              <w:sz w:val="22"/>
              <w:lang w:eastAsia="pt-PT"/>
            </w:rPr>
          </w:pPr>
          <w:hyperlink w:anchor="_Toc98663400" w:history="1">
            <w:r w:rsidRPr="001A35F1">
              <w:rPr>
                <w:rStyle w:val="Hiperligao"/>
                <w:noProof/>
              </w:rPr>
              <w:t>2.2.5.</w:t>
            </w:r>
            <w:r>
              <w:rPr>
                <w:rFonts w:asciiTheme="minorHAnsi" w:eastAsiaTheme="minorEastAsia" w:hAnsiTheme="minorHAnsi" w:cstheme="minorBidi"/>
                <w:noProof/>
                <w:sz w:val="22"/>
                <w:lang w:eastAsia="pt-PT"/>
              </w:rPr>
              <w:tab/>
            </w:r>
            <w:r w:rsidRPr="001A35F1">
              <w:rPr>
                <w:rStyle w:val="Hiperligao"/>
                <w:noProof/>
              </w:rPr>
              <w:t>A indústria das Cidades 4.0</w:t>
            </w:r>
            <w:r>
              <w:rPr>
                <w:noProof/>
                <w:webHidden/>
              </w:rPr>
              <w:tab/>
            </w:r>
            <w:r>
              <w:rPr>
                <w:noProof/>
                <w:webHidden/>
              </w:rPr>
              <w:fldChar w:fldCharType="begin"/>
            </w:r>
            <w:r>
              <w:rPr>
                <w:noProof/>
                <w:webHidden/>
              </w:rPr>
              <w:instrText xml:space="preserve"> PAGEREF _Toc98663400 \h </w:instrText>
            </w:r>
            <w:r>
              <w:rPr>
                <w:noProof/>
                <w:webHidden/>
              </w:rPr>
            </w:r>
            <w:r>
              <w:rPr>
                <w:noProof/>
                <w:webHidden/>
              </w:rPr>
              <w:fldChar w:fldCharType="separate"/>
            </w:r>
            <w:r w:rsidR="00734FCE">
              <w:rPr>
                <w:noProof/>
                <w:webHidden/>
              </w:rPr>
              <w:t>42</w:t>
            </w:r>
            <w:r>
              <w:rPr>
                <w:noProof/>
                <w:webHidden/>
              </w:rPr>
              <w:fldChar w:fldCharType="end"/>
            </w:r>
          </w:hyperlink>
        </w:p>
        <w:p w14:paraId="56759EA0" w14:textId="041592AB" w:rsidR="003911C7" w:rsidRDefault="003911C7">
          <w:pPr>
            <w:pStyle w:val="ndice4"/>
            <w:tabs>
              <w:tab w:val="left" w:pos="1760"/>
              <w:tab w:val="right" w:leader="dot" w:pos="9440"/>
            </w:tabs>
            <w:rPr>
              <w:rFonts w:asciiTheme="minorHAnsi" w:eastAsiaTheme="minorEastAsia" w:hAnsiTheme="minorHAnsi" w:cstheme="minorBidi"/>
              <w:noProof/>
              <w:sz w:val="22"/>
              <w:lang w:eastAsia="pt-PT"/>
            </w:rPr>
          </w:pPr>
          <w:hyperlink w:anchor="_Toc98663401" w:history="1">
            <w:r w:rsidRPr="001A35F1">
              <w:rPr>
                <w:rStyle w:val="Hiperligao"/>
                <w:noProof/>
              </w:rPr>
              <w:t>2.2.5.1.</w:t>
            </w:r>
            <w:r>
              <w:rPr>
                <w:rFonts w:asciiTheme="minorHAnsi" w:eastAsiaTheme="minorEastAsia" w:hAnsiTheme="minorHAnsi" w:cstheme="minorBidi"/>
                <w:noProof/>
                <w:sz w:val="22"/>
                <w:lang w:eastAsia="pt-PT"/>
              </w:rPr>
              <w:tab/>
            </w:r>
            <w:r w:rsidRPr="001A35F1">
              <w:rPr>
                <w:rStyle w:val="Hiperligao"/>
                <w:noProof/>
              </w:rPr>
              <w:t>Parques de Estacionamento</w:t>
            </w:r>
            <w:r>
              <w:rPr>
                <w:noProof/>
                <w:webHidden/>
              </w:rPr>
              <w:tab/>
            </w:r>
            <w:r>
              <w:rPr>
                <w:noProof/>
                <w:webHidden/>
              </w:rPr>
              <w:fldChar w:fldCharType="begin"/>
            </w:r>
            <w:r>
              <w:rPr>
                <w:noProof/>
                <w:webHidden/>
              </w:rPr>
              <w:instrText xml:space="preserve"> PAGEREF _Toc98663401 \h </w:instrText>
            </w:r>
            <w:r>
              <w:rPr>
                <w:noProof/>
                <w:webHidden/>
              </w:rPr>
            </w:r>
            <w:r>
              <w:rPr>
                <w:noProof/>
                <w:webHidden/>
              </w:rPr>
              <w:fldChar w:fldCharType="separate"/>
            </w:r>
            <w:r w:rsidR="00734FCE">
              <w:rPr>
                <w:noProof/>
                <w:webHidden/>
              </w:rPr>
              <w:t>42</w:t>
            </w:r>
            <w:r>
              <w:rPr>
                <w:noProof/>
                <w:webHidden/>
              </w:rPr>
              <w:fldChar w:fldCharType="end"/>
            </w:r>
          </w:hyperlink>
        </w:p>
        <w:p w14:paraId="79533611" w14:textId="38A5820C" w:rsidR="003911C7" w:rsidRDefault="003911C7">
          <w:pPr>
            <w:pStyle w:val="ndice4"/>
            <w:tabs>
              <w:tab w:val="left" w:pos="1760"/>
              <w:tab w:val="right" w:leader="dot" w:pos="9440"/>
            </w:tabs>
            <w:rPr>
              <w:rFonts w:asciiTheme="minorHAnsi" w:eastAsiaTheme="minorEastAsia" w:hAnsiTheme="minorHAnsi" w:cstheme="minorBidi"/>
              <w:noProof/>
              <w:sz w:val="22"/>
              <w:lang w:eastAsia="pt-PT"/>
            </w:rPr>
          </w:pPr>
          <w:hyperlink w:anchor="_Toc98663402" w:history="1">
            <w:r w:rsidRPr="001A35F1">
              <w:rPr>
                <w:rStyle w:val="Hiperligao"/>
                <w:noProof/>
              </w:rPr>
              <w:t>2.2.5.2.</w:t>
            </w:r>
            <w:r>
              <w:rPr>
                <w:rFonts w:asciiTheme="minorHAnsi" w:eastAsiaTheme="minorEastAsia" w:hAnsiTheme="minorHAnsi" w:cstheme="minorBidi"/>
                <w:noProof/>
                <w:sz w:val="22"/>
                <w:lang w:eastAsia="pt-PT"/>
              </w:rPr>
              <w:tab/>
            </w:r>
            <w:r w:rsidRPr="001A35F1">
              <w:rPr>
                <w:rStyle w:val="Hiperligao"/>
                <w:noProof/>
              </w:rPr>
              <w:t>Taxa de ocupação nos transportes públicos</w:t>
            </w:r>
            <w:r>
              <w:rPr>
                <w:noProof/>
                <w:webHidden/>
              </w:rPr>
              <w:tab/>
            </w:r>
            <w:r>
              <w:rPr>
                <w:noProof/>
                <w:webHidden/>
              </w:rPr>
              <w:fldChar w:fldCharType="begin"/>
            </w:r>
            <w:r>
              <w:rPr>
                <w:noProof/>
                <w:webHidden/>
              </w:rPr>
              <w:instrText xml:space="preserve"> PAGEREF _Toc98663402 \h </w:instrText>
            </w:r>
            <w:r>
              <w:rPr>
                <w:noProof/>
                <w:webHidden/>
              </w:rPr>
            </w:r>
            <w:r>
              <w:rPr>
                <w:noProof/>
                <w:webHidden/>
              </w:rPr>
              <w:fldChar w:fldCharType="separate"/>
            </w:r>
            <w:r w:rsidR="00734FCE">
              <w:rPr>
                <w:noProof/>
                <w:webHidden/>
              </w:rPr>
              <w:t>45</w:t>
            </w:r>
            <w:r>
              <w:rPr>
                <w:noProof/>
                <w:webHidden/>
              </w:rPr>
              <w:fldChar w:fldCharType="end"/>
            </w:r>
          </w:hyperlink>
        </w:p>
        <w:p w14:paraId="084E1122" w14:textId="4400A152" w:rsidR="003911C7" w:rsidRDefault="003911C7">
          <w:pPr>
            <w:pStyle w:val="ndice2"/>
            <w:tabs>
              <w:tab w:val="left" w:pos="1100"/>
              <w:tab w:val="right" w:leader="dot" w:pos="9440"/>
            </w:tabs>
            <w:rPr>
              <w:rFonts w:asciiTheme="minorHAnsi" w:eastAsiaTheme="minorEastAsia" w:hAnsiTheme="minorHAnsi" w:cstheme="minorBidi"/>
              <w:noProof/>
              <w:sz w:val="22"/>
              <w:szCs w:val="22"/>
              <w:lang w:eastAsia="pt-PT"/>
            </w:rPr>
          </w:pPr>
          <w:hyperlink w:anchor="_Toc98663403" w:history="1">
            <w:r w:rsidRPr="001A35F1">
              <w:rPr>
                <w:rStyle w:val="Hiperligao"/>
                <w:noProof/>
              </w:rPr>
              <w:t>2.3.</w:t>
            </w:r>
            <w:r>
              <w:rPr>
                <w:rFonts w:asciiTheme="minorHAnsi" w:eastAsiaTheme="minorEastAsia" w:hAnsiTheme="minorHAnsi" w:cstheme="minorBidi"/>
                <w:noProof/>
                <w:sz w:val="22"/>
                <w:szCs w:val="22"/>
                <w:lang w:eastAsia="pt-PT"/>
              </w:rPr>
              <w:tab/>
            </w:r>
            <w:r w:rsidRPr="001A35F1">
              <w:rPr>
                <w:rStyle w:val="Hiperligao"/>
                <w:noProof/>
              </w:rPr>
              <w:t>Visão Crítica do Estado da Arte</w:t>
            </w:r>
            <w:r>
              <w:rPr>
                <w:noProof/>
                <w:webHidden/>
              </w:rPr>
              <w:tab/>
            </w:r>
            <w:r>
              <w:rPr>
                <w:noProof/>
                <w:webHidden/>
              </w:rPr>
              <w:fldChar w:fldCharType="begin"/>
            </w:r>
            <w:r>
              <w:rPr>
                <w:noProof/>
                <w:webHidden/>
              </w:rPr>
              <w:instrText xml:space="preserve"> PAGEREF _Toc98663403 \h </w:instrText>
            </w:r>
            <w:r>
              <w:rPr>
                <w:noProof/>
                <w:webHidden/>
              </w:rPr>
            </w:r>
            <w:r>
              <w:rPr>
                <w:noProof/>
                <w:webHidden/>
              </w:rPr>
              <w:fldChar w:fldCharType="separate"/>
            </w:r>
            <w:r w:rsidR="00734FCE">
              <w:rPr>
                <w:noProof/>
                <w:webHidden/>
              </w:rPr>
              <w:t>48</w:t>
            </w:r>
            <w:r>
              <w:rPr>
                <w:noProof/>
                <w:webHidden/>
              </w:rPr>
              <w:fldChar w:fldCharType="end"/>
            </w:r>
          </w:hyperlink>
        </w:p>
        <w:p w14:paraId="35F3E8A5" w14:textId="2A218329" w:rsidR="003911C7" w:rsidRDefault="003911C7">
          <w:pPr>
            <w:pStyle w:val="ndice1"/>
            <w:tabs>
              <w:tab w:val="left" w:pos="720"/>
              <w:tab w:val="right" w:leader="dot" w:pos="9440"/>
            </w:tabs>
            <w:rPr>
              <w:rFonts w:asciiTheme="minorHAnsi" w:eastAsiaTheme="minorEastAsia" w:hAnsiTheme="minorHAnsi" w:cstheme="minorBidi"/>
              <w:b w:val="0"/>
              <w:noProof/>
              <w:sz w:val="22"/>
              <w:szCs w:val="22"/>
              <w:lang w:eastAsia="pt-PT"/>
            </w:rPr>
          </w:pPr>
          <w:hyperlink w:anchor="_Toc98663404" w:history="1">
            <w:r w:rsidRPr="001A35F1">
              <w:rPr>
                <w:rStyle w:val="Hiperligao"/>
                <w:bCs/>
                <w:noProof/>
              </w:rPr>
              <w:t>3.</w:t>
            </w:r>
            <w:r>
              <w:rPr>
                <w:rFonts w:asciiTheme="minorHAnsi" w:eastAsiaTheme="minorEastAsia" w:hAnsiTheme="minorHAnsi" w:cstheme="minorBidi"/>
                <w:b w:val="0"/>
                <w:noProof/>
                <w:sz w:val="22"/>
                <w:szCs w:val="22"/>
                <w:lang w:eastAsia="pt-PT"/>
              </w:rPr>
              <w:tab/>
            </w:r>
            <w:r w:rsidRPr="001A35F1">
              <w:rPr>
                <w:rStyle w:val="Hiperligao"/>
                <w:noProof/>
              </w:rPr>
              <w:t>Abordagem Metodológica, Materiais e Métodos</w:t>
            </w:r>
            <w:r>
              <w:rPr>
                <w:noProof/>
                <w:webHidden/>
              </w:rPr>
              <w:tab/>
            </w:r>
            <w:r>
              <w:rPr>
                <w:noProof/>
                <w:webHidden/>
              </w:rPr>
              <w:fldChar w:fldCharType="begin"/>
            </w:r>
            <w:r>
              <w:rPr>
                <w:noProof/>
                <w:webHidden/>
              </w:rPr>
              <w:instrText xml:space="preserve"> PAGEREF _Toc98663404 \h </w:instrText>
            </w:r>
            <w:r>
              <w:rPr>
                <w:noProof/>
                <w:webHidden/>
              </w:rPr>
            </w:r>
            <w:r>
              <w:rPr>
                <w:noProof/>
                <w:webHidden/>
              </w:rPr>
              <w:fldChar w:fldCharType="separate"/>
            </w:r>
            <w:r w:rsidR="00734FCE">
              <w:rPr>
                <w:noProof/>
                <w:webHidden/>
              </w:rPr>
              <w:t>49</w:t>
            </w:r>
            <w:r>
              <w:rPr>
                <w:noProof/>
                <w:webHidden/>
              </w:rPr>
              <w:fldChar w:fldCharType="end"/>
            </w:r>
          </w:hyperlink>
        </w:p>
        <w:p w14:paraId="6930CA9F" w14:textId="4F127E44" w:rsidR="003911C7" w:rsidRDefault="003911C7">
          <w:pPr>
            <w:pStyle w:val="ndice2"/>
            <w:tabs>
              <w:tab w:val="left" w:pos="1100"/>
              <w:tab w:val="right" w:leader="dot" w:pos="9440"/>
            </w:tabs>
            <w:rPr>
              <w:rFonts w:asciiTheme="minorHAnsi" w:eastAsiaTheme="minorEastAsia" w:hAnsiTheme="minorHAnsi" w:cstheme="minorBidi"/>
              <w:noProof/>
              <w:sz w:val="22"/>
              <w:szCs w:val="22"/>
              <w:lang w:eastAsia="pt-PT"/>
            </w:rPr>
          </w:pPr>
          <w:hyperlink w:anchor="_Toc98663405" w:history="1">
            <w:r w:rsidRPr="001A35F1">
              <w:rPr>
                <w:rStyle w:val="Hiperligao"/>
                <w:noProof/>
              </w:rPr>
              <w:t>3.1.</w:t>
            </w:r>
            <w:r>
              <w:rPr>
                <w:rFonts w:asciiTheme="minorHAnsi" w:eastAsiaTheme="minorEastAsia" w:hAnsiTheme="minorHAnsi" w:cstheme="minorBidi"/>
                <w:noProof/>
                <w:sz w:val="22"/>
                <w:szCs w:val="22"/>
                <w:lang w:eastAsia="pt-PT"/>
              </w:rPr>
              <w:tab/>
            </w:r>
            <w:r w:rsidRPr="001A35F1">
              <w:rPr>
                <w:rStyle w:val="Hiperligao"/>
                <w:noProof/>
              </w:rPr>
              <w:t>Metodologias de Investigação</w:t>
            </w:r>
            <w:r>
              <w:rPr>
                <w:noProof/>
                <w:webHidden/>
              </w:rPr>
              <w:tab/>
            </w:r>
            <w:r>
              <w:rPr>
                <w:noProof/>
                <w:webHidden/>
              </w:rPr>
              <w:fldChar w:fldCharType="begin"/>
            </w:r>
            <w:r>
              <w:rPr>
                <w:noProof/>
                <w:webHidden/>
              </w:rPr>
              <w:instrText xml:space="preserve"> PAGEREF _Toc98663405 \h </w:instrText>
            </w:r>
            <w:r>
              <w:rPr>
                <w:noProof/>
                <w:webHidden/>
              </w:rPr>
            </w:r>
            <w:r>
              <w:rPr>
                <w:noProof/>
                <w:webHidden/>
              </w:rPr>
              <w:fldChar w:fldCharType="separate"/>
            </w:r>
            <w:r w:rsidR="00734FCE">
              <w:rPr>
                <w:noProof/>
                <w:webHidden/>
              </w:rPr>
              <w:t>49</w:t>
            </w:r>
            <w:r>
              <w:rPr>
                <w:noProof/>
                <w:webHidden/>
              </w:rPr>
              <w:fldChar w:fldCharType="end"/>
            </w:r>
          </w:hyperlink>
        </w:p>
        <w:p w14:paraId="0FDA16F2" w14:textId="1C703734" w:rsidR="003911C7" w:rsidRDefault="003911C7">
          <w:pPr>
            <w:pStyle w:val="ndice2"/>
            <w:tabs>
              <w:tab w:val="left" w:pos="1100"/>
              <w:tab w:val="right" w:leader="dot" w:pos="9440"/>
            </w:tabs>
            <w:rPr>
              <w:rFonts w:asciiTheme="minorHAnsi" w:eastAsiaTheme="minorEastAsia" w:hAnsiTheme="minorHAnsi" w:cstheme="minorBidi"/>
              <w:noProof/>
              <w:sz w:val="22"/>
              <w:szCs w:val="22"/>
              <w:lang w:eastAsia="pt-PT"/>
            </w:rPr>
          </w:pPr>
          <w:hyperlink w:anchor="_Toc98663406" w:history="1">
            <w:r w:rsidRPr="001A35F1">
              <w:rPr>
                <w:rStyle w:val="Hiperligao"/>
                <w:noProof/>
              </w:rPr>
              <w:t>3.2.</w:t>
            </w:r>
            <w:r>
              <w:rPr>
                <w:rFonts w:asciiTheme="minorHAnsi" w:eastAsiaTheme="minorEastAsia" w:hAnsiTheme="minorHAnsi" w:cstheme="minorBidi"/>
                <w:noProof/>
                <w:sz w:val="22"/>
                <w:szCs w:val="22"/>
                <w:lang w:eastAsia="pt-PT"/>
              </w:rPr>
              <w:tab/>
            </w:r>
            <w:r w:rsidRPr="001A35F1">
              <w:rPr>
                <w:rStyle w:val="Hiperligao"/>
                <w:noProof/>
              </w:rPr>
              <w:t>Metodologias Práticas</w:t>
            </w:r>
            <w:r>
              <w:rPr>
                <w:noProof/>
                <w:webHidden/>
              </w:rPr>
              <w:tab/>
            </w:r>
            <w:r>
              <w:rPr>
                <w:noProof/>
                <w:webHidden/>
              </w:rPr>
              <w:fldChar w:fldCharType="begin"/>
            </w:r>
            <w:r>
              <w:rPr>
                <w:noProof/>
                <w:webHidden/>
              </w:rPr>
              <w:instrText xml:space="preserve"> PAGEREF _Toc98663406 \h </w:instrText>
            </w:r>
            <w:r>
              <w:rPr>
                <w:noProof/>
                <w:webHidden/>
              </w:rPr>
            </w:r>
            <w:r>
              <w:rPr>
                <w:noProof/>
                <w:webHidden/>
              </w:rPr>
              <w:fldChar w:fldCharType="separate"/>
            </w:r>
            <w:r w:rsidR="00734FCE">
              <w:rPr>
                <w:noProof/>
                <w:webHidden/>
              </w:rPr>
              <w:t>49</w:t>
            </w:r>
            <w:r>
              <w:rPr>
                <w:noProof/>
                <w:webHidden/>
              </w:rPr>
              <w:fldChar w:fldCharType="end"/>
            </w:r>
          </w:hyperlink>
        </w:p>
        <w:p w14:paraId="3CAF0BF2" w14:textId="36D664B2" w:rsidR="003911C7" w:rsidRDefault="003911C7">
          <w:pPr>
            <w:pStyle w:val="ndice2"/>
            <w:tabs>
              <w:tab w:val="left" w:pos="1100"/>
              <w:tab w:val="right" w:leader="dot" w:pos="9440"/>
            </w:tabs>
            <w:rPr>
              <w:rFonts w:asciiTheme="minorHAnsi" w:eastAsiaTheme="minorEastAsia" w:hAnsiTheme="minorHAnsi" w:cstheme="minorBidi"/>
              <w:noProof/>
              <w:sz w:val="22"/>
              <w:szCs w:val="22"/>
              <w:lang w:eastAsia="pt-PT"/>
            </w:rPr>
          </w:pPr>
          <w:hyperlink w:anchor="_Toc98663407" w:history="1">
            <w:r w:rsidRPr="001A35F1">
              <w:rPr>
                <w:rStyle w:val="Hiperligao"/>
                <w:noProof/>
              </w:rPr>
              <w:t>3.3.</w:t>
            </w:r>
            <w:r>
              <w:rPr>
                <w:rFonts w:asciiTheme="minorHAnsi" w:eastAsiaTheme="minorEastAsia" w:hAnsiTheme="minorHAnsi" w:cstheme="minorBidi"/>
                <w:noProof/>
                <w:sz w:val="22"/>
                <w:szCs w:val="22"/>
                <w:lang w:eastAsia="pt-PT"/>
              </w:rPr>
              <w:tab/>
            </w:r>
            <w:r w:rsidRPr="001A35F1">
              <w:rPr>
                <w:rStyle w:val="Hiperligao"/>
                <w:noProof/>
              </w:rPr>
              <w:t>Lista de Ferramentas</w:t>
            </w:r>
            <w:r>
              <w:rPr>
                <w:noProof/>
                <w:webHidden/>
              </w:rPr>
              <w:tab/>
            </w:r>
            <w:r>
              <w:rPr>
                <w:noProof/>
                <w:webHidden/>
              </w:rPr>
              <w:fldChar w:fldCharType="begin"/>
            </w:r>
            <w:r>
              <w:rPr>
                <w:noProof/>
                <w:webHidden/>
              </w:rPr>
              <w:instrText xml:space="preserve"> PAGEREF _Toc98663407 \h </w:instrText>
            </w:r>
            <w:r>
              <w:rPr>
                <w:noProof/>
                <w:webHidden/>
              </w:rPr>
            </w:r>
            <w:r>
              <w:rPr>
                <w:noProof/>
                <w:webHidden/>
              </w:rPr>
              <w:fldChar w:fldCharType="separate"/>
            </w:r>
            <w:r w:rsidR="00734FCE">
              <w:rPr>
                <w:noProof/>
                <w:webHidden/>
              </w:rPr>
              <w:t>49</w:t>
            </w:r>
            <w:r>
              <w:rPr>
                <w:noProof/>
                <w:webHidden/>
              </w:rPr>
              <w:fldChar w:fldCharType="end"/>
            </w:r>
          </w:hyperlink>
        </w:p>
        <w:p w14:paraId="226A0813" w14:textId="44E50270" w:rsidR="003911C7" w:rsidRDefault="003911C7">
          <w:pPr>
            <w:pStyle w:val="ndice1"/>
            <w:tabs>
              <w:tab w:val="left" w:pos="720"/>
              <w:tab w:val="right" w:leader="dot" w:pos="9440"/>
            </w:tabs>
            <w:rPr>
              <w:rFonts w:asciiTheme="minorHAnsi" w:eastAsiaTheme="minorEastAsia" w:hAnsiTheme="minorHAnsi" w:cstheme="minorBidi"/>
              <w:b w:val="0"/>
              <w:noProof/>
              <w:sz w:val="22"/>
              <w:szCs w:val="22"/>
              <w:lang w:eastAsia="pt-PT"/>
            </w:rPr>
          </w:pPr>
          <w:hyperlink w:anchor="_Toc98663408" w:history="1">
            <w:r w:rsidRPr="001A35F1">
              <w:rPr>
                <w:rStyle w:val="Hiperligao"/>
                <w:bCs/>
                <w:noProof/>
              </w:rPr>
              <w:t>4.</w:t>
            </w:r>
            <w:r>
              <w:rPr>
                <w:rFonts w:asciiTheme="minorHAnsi" w:eastAsiaTheme="minorEastAsia" w:hAnsiTheme="minorHAnsi" w:cstheme="minorBidi"/>
                <w:b w:val="0"/>
                <w:noProof/>
                <w:sz w:val="22"/>
                <w:szCs w:val="22"/>
                <w:lang w:eastAsia="pt-PT"/>
              </w:rPr>
              <w:tab/>
            </w:r>
            <w:r w:rsidRPr="001A35F1">
              <w:rPr>
                <w:rStyle w:val="Hiperligao"/>
                <w:noProof/>
              </w:rPr>
              <w:t>Trabalho Desenvolvido</w:t>
            </w:r>
            <w:r>
              <w:rPr>
                <w:noProof/>
                <w:webHidden/>
              </w:rPr>
              <w:tab/>
            </w:r>
            <w:r>
              <w:rPr>
                <w:noProof/>
                <w:webHidden/>
              </w:rPr>
              <w:fldChar w:fldCharType="begin"/>
            </w:r>
            <w:r>
              <w:rPr>
                <w:noProof/>
                <w:webHidden/>
              </w:rPr>
              <w:instrText xml:space="preserve"> PAGEREF _Toc98663408 \h </w:instrText>
            </w:r>
            <w:r>
              <w:rPr>
                <w:noProof/>
                <w:webHidden/>
              </w:rPr>
            </w:r>
            <w:r>
              <w:rPr>
                <w:noProof/>
                <w:webHidden/>
              </w:rPr>
              <w:fldChar w:fldCharType="separate"/>
            </w:r>
            <w:r w:rsidR="00734FCE">
              <w:rPr>
                <w:noProof/>
                <w:webHidden/>
              </w:rPr>
              <w:t>50</w:t>
            </w:r>
            <w:r>
              <w:rPr>
                <w:noProof/>
                <w:webHidden/>
              </w:rPr>
              <w:fldChar w:fldCharType="end"/>
            </w:r>
          </w:hyperlink>
        </w:p>
        <w:p w14:paraId="58C48D7A" w14:textId="0208C66D" w:rsidR="003911C7" w:rsidRDefault="003911C7">
          <w:pPr>
            <w:pStyle w:val="ndice1"/>
            <w:tabs>
              <w:tab w:val="left" w:pos="720"/>
              <w:tab w:val="right" w:leader="dot" w:pos="9440"/>
            </w:tabs>
            <w:rPr>
              <w:rFonts w:asciiTheme="minorHAnsi" w:eastAsiaTheme="minorEastAsia" w:hAnsiTheme="minorHAnsi" w:cstheme="minorBidi"/>
              <w:b w:val="0"/>
              <w:noProof/>
              <w:sz w:val="22"/>
              <w:szCs w:val="22"/>
              <w:lang w:eastAsia="pt-PT"/>
            </w:rPr>
          </w:pPr>
          <w:hyperlink w:anchor="_Toc98663409" w:history="1">
            <w:r w:rsidRPr="001A35F1">
              <w:rPr>
                <w:rStyle w:val="Hiperligao"/>
                <w:bCs/>
                <w:noProof/>
              </w:rPr>
              <w:t>5.</w:t>
            </w:r>
            <w:r>
              <w:rPr>
                <w:rFonts w:asciiTheme="minorHAnsi" w:eastAsiaTheme="minorEastAsia" w:hAnsiTheme="minorHAnsi" w:cstheme="minorBidi"/>
                <w:b w:val="0"/>
                <w:noProof/>
                <w:sz w:val="22"/>
                <w:szCs w:val="22"/>
                <w:lang w:eastAsia="pt-PT"/>
              </w:rPr>
              <w:tab/>
            </w:r>
            <w:r w:rsidRPr="001A35F1">
              <w:rPr>
                <w:rStyle w:val="Hiperligao"/>
                <w:noProof/>
              </w:rPr>
              <w:t>Plano de Atividades</w:t>
            </w:r>
            <w:r>
              <w:rPr>
                <w:noProof/>
                <w:webHidden/>
              </w:rPr>
              <w:tab/>
            </w:r>
            <w:r>
              <w:rPr>
                <w:noProof/>
                <w:webHidden/>
              </w:rPr>
              <w:fldChar w:fldCharType="begin"/>
            </w:r>
            <w:r>
              <w:rPr>
                <w:noProof/>
                <w:webHidden/>
              </w:rPr>
              <w:instrText xml:space="preserve"> PAGEREF _Toc98663409 \h </w:instrText>
            </w:r>
            <w:r>
              <w:rPr>
                <w:noProof/>
                <w:webHidden/>
              </w:rPr>
            </w:r>
            <w:r>
              <w:rPr>
                <w:noProof/>
                <w:webHidden/>
              </w:rPr>
              <w:fldChar w:fldCharType="separate"/>
            </w:r>
            <w:r w:rsidR="00734FCE">
              <w:rPr>
                <w:noProof/>
                <w:webHidden/>
              </w:rPr>
              <w:t>51</w:t>
            </w:r>
            <w:r>
              <w:rPr>
                <w:noProof/>
                <w:webHidden/>
              </w:rPr>
              <w:fldChar w:fldCharType="end"/>
            </w:r>
          </w:hyperlink>
        </w:p>
        <w:p w14:paraId="07747397" w14:textId="132B4CC0" w:rsidR="003911C7" w:rsidRDefault="003911C7">
          <w:pPr>
            <w:pStyle w:val="ndice2"/>
            <w:tabs>
              <w:tab w:val="right" w:leader="dot" w:pos="9440"/>
            </w:tabs>
            <w:rPr>
              <w:rFonts w:asciiTheme="minorHAnsi" w:eastAsiaTheme="minorEastAsia" w:hAnsiTheme="minorHAnsi" w:cstheme="minorBidi"/>
              <w:noProof/>
              <w:sz w:val="22"/>
              <w:szCs w:val="22"/>
              <w:lang w:eastAsia="pt-PT"/>
            </w:rPr>
          </w:pPr>
          <w:hyperlink w:anchor="_Toc98663410" w:history="1">
            <w:r w:rsidRPr="001A35F1">
              <w:rPr>
                <w:rStyle w:val="Hiperligao"/>
                <w:noProof/>
              </w:rPr>
              <w:t>5.1.  Planeamento</w:t>
            </w:r>
            <w:r>
              <w:rPr>
                <w:noProof/>
                <w:webHidden/>
              </w:rPr>
              <w:tab/>
            </w:r>
            <w:r>
              <w:rPr>
                <w:noProof/>
                <w:webHidden/>
              </w:rPr>
              <w:fldChar w:fldCharType="begin"/>
            </w:r>
            <w:r>
              <w:rPr>
                <w:noProof/>
                <w:webHidden/>
              </w:rPr>
              <w:instrText xml:space="preserve"> PAGEREF _Toc98663410 \h </w:instrText>
            </w:r>
            <w:r>
              <w:rPr>
                <w:noProof/>
                <w:webHidden/>
              </w:rPr>
            </w:r>
            <w:r>
              <w:rPr>
                <w:noProof/>
                <w:webHidden/>
              </w:rPr>
              <w:fldChar w:fldCharType="separate"/>
            </w:r>
            <w:r w:rsidR="00734FCE">
              <w:rPr>
                <w:noProof/>
                <w:webHidden/>
              </w:rPr>
              <w:t>51</w:t>
            </w:r>
            <w:r>
              <w:rPr>
                <w:noProof/>
                <w:webHidden/>
              </w:rPr>
              <w:fldChar w:fldCharType="end"/>
            </w:r>
          </w:hyperlink>
        </w:p>
        <w:p w14:paraId="19831B69" w14:textId="59008633" w:rsidR="003911C7" w:rsidRDefault="003911C7">
          <w:pPr>
            <w:pStyle w:val="ndice2"/>
            <w:tabs>
              <w:tab w:val="right" w:leader="dot" w:pos="9440"/>
            </w:tabs>
            <w:rPr>
              <w:rFonts w:asciiTheme="minorHAnsi" w:eastAsiaTheme="minorEastAsia" w:hAnsiTheme="minorHAnsi" w:cstheme="minorBidi"/>
              <w:noProof/>
              <w:sz w:val="22"/>
              <w:szCs w:val="22"/>
              <w:lang w:eastAsia="pt-PT"/>
            </w:rPr>
          </w:pPr>
          <w:hyperlink w:anchor="_Toc98663411" w:history="1">
            <w:r w:rsidRPr="001A35F1">
              <w:rPr>
                <w:rStyle w:val="Hiperligao"/>
                <w:noProof/>
              </w:rPr>
              <w:t>5.2.  Diagrama de Gantt</w:t>
            </w:r>
            <w:r>
              <w:rPr>
                <w:noProof/>
                <w:webHidden/>
              </w:rPr>
              <w:tab/>
            </w:r>
            <w:r>
              <w:rPr>
                <w:noProof/>
                <w:webHidden/>
              </w:rPr>
              <w:fldChar w:fldCharType="begin"/>
            </w:r>
            <w:r>
              <w:rPr>
                <w:noProof/>
                <w:webHidden/>
              </w:rPr>
              <w:instrText xml:space="preserve"> PAGEREF _Toc98663411 \h </w:instrText>
            </w:r>
            <w:r>
              <w:rPr>
                <w:noProof/>
                <w:webHidden/>
              </w:rPr>
            </w:r>
            <w:r>
              <w:rPr>
                <w:noProof/>
                <w:webHidden/>
              </w:rPr>
              <w:fldChar w:fldCharType="separate"/>
            </w:r>
            <w:r w:rsidR="00734FCE">
              <w:rPr>
                <w:noProof/>
                <w:webHidden/>
              </w:rPr>
              <w:t>51</w:t>
            </w:r>
            <w:r>
              <w:rPr>
                <w:noProof/>
                <w:webHidden/>
              </w:rPr>
              <w:fldChar w:fldCharType="end"/>
            </w:r>
          </w:hyperlink>
        </w:p>
        <w:p w14:paraId="55BF3D6C" w14:textId="3AC5E1C0" w:rsidR="003911C7" w:rsidRDefault="003911C7">
          <w:pPr>
            <w:pStyle w:val="ndice2"/>
            <w:tabs>
              <w:tab w:val="right" w:leader="dot" w:pos="9440"/>
            </w:tabs>
            <w:rPr>
              <w:rFonts w:asciiTheme="minorHAnsi" w:eastAsiaTheme="minorEastAsia" w:hAnsiTheme="minorHAnsi" w:cstheme="minorBidi"/>
              <w:noProof/>
              <w:sz w:val="22"/>
              <w:szCs w:val="22"/>
              <w:lang w:eastAsia="pt-PT"/>
            </w:rPr>
          </w:pPr>
          <w:hyperlink w:anchor="_Toc98663412" w:history="1">
            <w:r w:rsidRPr="001A35F1">
              <w:rPr>
                <w:rStyle w:val="Hiperligao"/>
                <w:noProof/>
              </w:rPr>
              <w:t>5.3. Tabela de Riscos</w:t>
            </w:r>
            <w:r>
              <w:rPr>
                <w:noProof/>
                <w:webHidden/>
              </w:rPr>
              <w:tab/>
            </w:r>
            <w:r>
              <w:rPr>
                <w:noProof/>
                <w:webHidden/>
              </w:rPr>
              <w:fldChar w:fldCharType="begin"/>
            </w:r>
            <w:r>
              <w:rPr>
                <w:noProof/>
                <w:webHidden/>
              </w:rPr>
              <w:instrText xml:space="preserve"> PAGEREF _Toc98663412 \h </w:instrText>
            </w:r>
            <w:r>
              <w:rPr>
                <w:noProof/>
                <w:webHidden/>
              </w:rPr>
            </w:r>
            <w:r>
              <w:rPr>
                <w:noProof/>
                <w:webHidden/>
              </w:rPr>
              <w:fldChar w:fldCharType="separate"/>
            </w:r>
            <w:r w:rsidR="00734FCE">
              <w:rPr>
                <w:noProof/>
                <w:webHidden/>
              </w:rPr>
              <w:t>51</w:t>
            </w:r>
            <w:r>
              <w:rPr>
                <w:noProof/>
                <w:webHidden/>
              </w:rPr>
              <w:fldChar w:fldCharType="end"/>
            </w:r>
          </w:hyperlink>
        </w:p>
        <w:p w14:paraId="24A42D81" w14:textId="43E38CAE" w:rsidR="003911C7" w:rsidRDefault="003911C7">
          <w:pPr>
            <w:pStyle w:val="ndice1"/>
            <w:tabs>
              <w:tab w:val="left" w:pos="720"/>
              <w:tab w:val="right" w:leader="dot" w:pos="9440"/>
            </w:tabs>
            <w:rPr>
              <w:rFonts w:asciiTheme="minorHAnsi" w:eastAsiaTheme="minorEastAsia" w:hAnsiTheme="minorHAnsi" w:cstheme="minorBidi"/>
              <w:b w:val="0"/>
              <w:noProof/>
              <w:sz w:val="22"/>
              <w:szCs w:val="22"/>
              <w:lang w:eastAsia="pt-PT"/>
            </w:rPr>
          </w:pPr>
          <w:hyperlink w:anchor="_Toc98663413" w:history="1">
            <w:r w:rsidRPr="001A35F1">
              <w:rPr>
                <w:rStyle w:val="Hiperligao"/>
                <w:bCs/>
                <w:noProof/>
              </w:rPr>
              <w:t>6.</w:t>
            </w:r>
            <w:r>
              <w:rPr>
                <w:rFonts w:asciiTheme="minorHAnsi" w:eastAsiaTheme="minorEastAsia" w:hAnsiTheme="minorHAnsi" w:cstheme="minorBidi"/>
                <w:b w:val="0"/>
                <w:noProof/>
                <w:sz w:val="22"/>
                <w:szCs w:val="22"/>
                <w:lang w:eastAsia="pt-PT"/>
              </w:rPr>
              <w:tab/>
            </w:r>
            <w:r w:rsidRPr="001A35F1">
              <w:rPr>
                <w:rStyle w:val="Hiperligao"/>
                <w:noProof/>
              </w:rPr>
              <w:t>Conclusão</w:t>
            </w:r>
            <w:r>
              <w:rPr>
                <w:noProof/>
                <w:webHidden/>
              </w:rPr>
              <w:tab/>
            </w:r>
            <w:r>
              <w:rPr>
                <w:noProof/>
                <w:webHidden/>
              </w:rPr>
              <w:fldChar w:fldCharType="begin"/>
            </w:r>
            <w:r>
              <w:rPr>
                <w:noProof/>
                <w:webHidden/>
              </w:rPr>
              <w:instrText xml:space="preserve"> PAGEREF _Toc98663413 \h </w:instrText>
            </w:r>
            <w:r>
              <w:rPr>
                <w:noProof/>
                <w:webHidden/>
              </w:rPr>
            </w:r>
            <w:r>
              <w:rPr>
                <w:noProof/>
                <w:webHidden/>
              </w:rPr>
              <w:fldChar w:fldCharType="separate"/>
            </w:r>
            <w:r w:rsidR="00734FCE">
              <w:rPr>
                <w:noProof/>
                <w:webHidden/>
              </w:rPr>
              <w:t>52</w:t>
            </w:r>
            <w:r>
              <w:rPr>
                <w:noProof/>
                <w:webHidden/>
              </w:rPr>
              <w:fldChar w:fldCharType="end"/>
            </w:r>
          </w:hyperlink>
        </w:p>
        <w:p w14:paraId="5D4F8535" w14:textId="49727C76" w:rsidR="00D07D1D" w:rsidRDefault="003E55C3" w:rsidP="003E55C3">
          <w:pPr>
            <w:pStyle w:val="ndice1"/>
            <w:tabs>
              <w:tab w:val="left" w:pos="720"/>
              <w:tab w:val="right" w:leader="dot" w:pos="9440"/>
            </w:tabs>
          </w:pPr>
          <w:r>
            <w:fldChar w:fldCharType="end"/>
          </w:r>
        </w:p>
      </w:sdtContent>
    </w:sdt>
    <w:p w14:paraId="31904B71" w14:textId="77777777" w:rsidR="000F4B63" w:rsidRPr="00DB78DF" w:rsidRDefault="000F4B63">
      <w:pPr>
        <w:spacing w:line="355" w:lineRule="auto"/>
        <w:rPr>
          <w:rFonts w:ascii="NewsGotT" w:hAnsi="NewsGotT"/>
          <w:szCs w:val="24"/>
          <w:lang w:val="en-US"/>
        </w:rPr>
        <w:sectPr w:rsidR="000F4B63" w:rsidRPr="00DB78DF">
          <w:type w:val="continuous"/>
          <w:pgSz w:w="11910" w:h="16840"/>
          <w:pgMar w:top="1340" w:right="1160" w:bottom="1461" w:left="1300" w:header="720" w:footer="720" w:gutter="0"/>
          <w:cols w:space="720"/>
        </w:sectPr>
      </w:pPr>
    </w:p>
    <w:p w14:paraId="07AAEC05" w14:textId="02073B85" w:rsidR="000F4B63" w:rsidRPr="00DB78DF" w:rsidRDefault="00EA4577" w:rsidP="006A6C7C">
      <w:pPr>
        <w:pStyle w:val="SemIndice"/>
      </w:pPr>
      <w:bookmarkStart w:id="6" w:name="_bookmark5"/>
      <w:bookmarkEnd w:id="6"/>
      <w:r w:rsidRPr="00DB78DF">
        <w:lastRenderedPageBreak/>
        <w:t>LISTA DE ABREVIATURAS</w:t>
      </w:r>
    </w:p>
    <w:p w14:paraId="36329E49" w14:textId="21E762AB" w:rsidR="000E1657" w:rsidRPr="000E1657" w:rsidRDefault="000E1657" w:rsidP="000E1657">
      <w:pPr>
        <w:pStyle w:val="Corpodetexto"/>
      </w:pPr>
      <w:proofErr w:type="spellStart"/>
      <w:r w:rsidRPr="000E1657">
        <w:rPr>
          <w:b/>
          <w:bCs/>
          <w:i/>
          <w:iCs/>
        </w:rPr>
        <w:t>CeNTI</w:t>
      </w:r>
      <w:proofErr w:type="spellEnd"/>
      <w:r w:rsidRPr="000E1657">
        <w:rPr>
          <w:b/>
          <w:bCs/>
          <w:i/>
          <w:iCs/>
        </w:rPr>
        <w:t xml:space="preserve"> </w:t>
      </w:r>
      <w:r>
        <w:t xml:space="preserve">- </w:t>
      </w:r>
      <w:r w:rsidRPr="000E1657">
        <w:t>Centro de Nanotecnologia e Materiais Técnicos, Funcionais e Inteligentes</w:t>
      </w:r>
    </w:p>
    <w:p w14:paraId="691DB538" w14:textId="03C35A0E" w:rsidR="000F4B63" w:rsidRPr="000E1657" w:rsidRDefault="000E1657" w:rsidP="000E1657">
      <w:pPr>
        <w:pStyle w:val="Corpodetexto"/>
      </w:pPr>
      <w:r w:rsidRPr="000E1657">
        <w:rPr>
          <w:b/>
          <w:bCs/>
          <w:i/>
          <w:iCs/>
        </w:rPr>
        <w:t>CMVNF</w:t>
      </w:r>
      <w:r>
        <w:rPr>
          <w:b/>
          <w:bCs/>
          <w:i/>
          <w:iCs/>
        </w:rPr>
        <w:t xml:space="preserve"> </w:t>
      </w:r>
      <w:r w:rsidRPr="000E1657">
        <w:t>-</w:t>
      </w:r>
      <w:r>
        <w:rPr>
          <w:b/>
          <w:bCs/>
          <w:i/>
          <w:iCs/>
        </w:rPr>
        <w:t xml:space="preserve"> </w:t>
      </w:r>
      <w:r w:rsidRPr="000E1657">
        <w:t>Câmara Municipal de Vila Nova de Famalicão</w:t>
      </w:r>
    </w:p>
    <w:p w14:paraId="7A9EAC50" w14:textId="4C0B8861" w:rsidR="00256478" w:rsidRPr="005E38EC" w:rsidRDefault="00256478" w:rsidP="000E1657">
      <w:pPr>
        <w:pStyle w:val="Corpodetexto"/>
      </w:pPr>
      <w:r w:rsidRPr="00F40A80">
        <w:rPr>
          <w:b/>
          <w:bCs/>
          <w:i/>
          <w:iCs/>
        </w:rPr>
        <w:t>DW</w:t>
      </w:r>
      <w:r w:rsidR="005E38EC" w:rsidRPr="00F40A80">
        <w:rPr>
          <w:b/>
          <w:bCs/>
          <w:i/>
          <w:iCs/>
        </w:rPr>
        <w:t xml:space="preserve"> </w:t>
      </w:r>
      <w:r w:rsidR="005E38EC" w:rsidRPr="005E38EC">
        <w:t>– Armazém de dados</w:t>
      </w:r>
    </w:p>
    <w:p w14:paraId="34458148" w14:textId="3E874409" w:rsidR="00256478" w:rsidRPr="005E38EC" w:rsidRDefault="00256478" w:rsidP="000E1657">
      <w:pPr>
        <w:pStyle w:val="Corpodetexto"/>
      </w:pPr>
      <w:proofErr w:type="spellStart"/>
      <w:r w:rsidRPr="00F40A80">
        <w:rPr>
          <w:b/>
          <w:bCs/>
          <w:i/>
          <w:iCs/>
        </w:rPr>
        <w:t>IoT</w:t>
      </w:r>
      <w:proofErr w:type="spellEnd"/>
      <w:r w:rsidR="005E38EC" w:rsidRPr="00F40A80">
        <w:rPr>
          <w:i/>
          <w:iCs/>
        </w:rPr>
        <w:t xml:space="preserve"> </w:t>
      </w:r>
      <w:r w:rsidR="005E38EC" w:rsidRPr="005E38EC">
        <w:t>– Internet d</w:t>
      </w:r>
      <w:r w:rsidR="005E38EC">
        <w:t>as coisas</w:t>
      </w:r>
    </w:p>
    <w:p w14:paraId="697D89AF" w14:textId="3557634B" w:rsidR="00256478" w:rsidRPr="006A6C7C" w:rsidRDefault="00256478" w:rsidP="006412CC">
      <w:pPr>
        <w:pStyle w:val="Corpodetexto"/>
      </w:pPr>
      <w:r w:rsidRPr="00F40A80">
        <w:rPr>
          <w:b/>
          <w:bCs/>
          <w:i/>
          <w:iCs/>
        </w:rPr>
        <w:t>DS</w:t>
      </w:r>
      <w:r w:rsidR="00886525">
        <w:t xml:space="preserve"> – Ciência de dados</w:t>
      </w:r>
    </w:p>
    <w:p w14:paraId="1017F94F" w14:textId="0FD8E1FA" w:rsidR="00256478" w:rsidRPr="006A6C7C" w:rsidRDefault="00256478" w:rsidP="006412CC">
      <w:pPr>
        <w:pStyle w:val="Corpodetexto"/>
      </w:pPr>
      <w:r w:rsidRPr="00F40A80">
        <w:rPr>
          <w:b/>
          <w:bCs/>
          <w:i/>
          <w:iCs/>
        </w:rPr>
        <w:t>KPI’S</w:t>
      </w:r>
      <w:r w:rsidR="005E38EC">
        <w:t xml:space="preserve"> – </w:t>
      </w:r>
      <w:proofErr w:type="gramStart"/>
      <w:r w:rsidR="005E38EC">
        <w:t>Indicadore</w:t>
      </w:r>
      <w:r w:rsidR="00EF5D70">
        <w:t xml:space="preserve">s </w:t>
      </w:r>
      <w:r w:rsidR="005E38EC">
        <w:t>chave</w:t>
      </w:r>
      <w:r w:rsidR="00EF5D70">
        <w:t>s</w:t>
      </w:r>
      <w:proofErr w:type="gramEnd"/>
      <w:r w:rsidR="005E38EC">
        <w:t xml:space="preserve"> de desempenho</w:t>
      </w:r>
    </w:p>
    <w:p w14:paraId="3729501A" w14:textId="2B81D6A3" w:rsidR="00256478" w:rsidRPr="006A6C7C" w:rsidRDefault="00256478" w:rsidP="006412CC">
      <w:pPr>
        <w:pStyle w:val="Corpodetexto"/>
      </w:pPr>
      <w:r w:rsidRPr="00F40A80">
        <w:rPr>
          <w:b/>
          <w:bCs/>
          <w:i/>
          <w:iCs/>
        </w:rPr>
        <w:t>ETL</w:t>
      </w:r>
      <w:r w:rsidR="005E38EC" w:rsidRPr="00F40A80">
        <w:rPr>
          <w:i/>
          <w:iCs/>
        </w:rPr>
        <w:t xml:space="preserve"> </w:t>
      </w:r>
      <w:r w:rsidR="005E38EC">
        <w:t>– Extrair, transformar e carregar</w:t>
      </w:r>
    </w:p>
    <w:p w14:paraId="46F2CEB0" w14:textId="416625A2" w:rsidR="00256478" w:rsidRPr="006A6C7C" w:rsidRDefault="00256478" w:rsidP="006412CC">
      <w:pPr>
        <w:pStyle w:val="Corpodetexto"/>
      </w:pPr>
      <w:r w:rsidRPr="00F40A80">
        <w:rPr>
          <w:b/>
          <w:bCs/>
          <w:i/>
          <w:iCs/>
        </w:rPr>
        <w:t>SQL</w:t>
      </w:r>
      <w:r w:rsidR="005E38EC">
        <w:t xml:space="preserve"> – Linguagem de Consulta Estruturada </w:t>
      </w:r>
    </w:p>
    <w:p w14:paraId="6BF00D3A" w14:textId="580ACAC4" w:rsidR="00256478" w:rsidRPr="006A6C7C" w:rsidRDefault="00256478" w:rsidP="006412CC">
      <w:pPr>
        <w:pStyle w:val="Corpodetexto"/>
      </w:pPr>
      <w:proofErr w:type="spellStart"/>
      <w:r w:rsidRPr="00F40A80">
        <w:rPr>
          <w:b/>
          <w:bCs/>
          <w:i/>
          <w:iCs/>
        </w:rPr>
        <w:t>NoSQ</w:t>
      </w:r>
      <w:r w:rsidR="005E38EC" w:rsidRPr="00065058">
        <w:rPr>
          <w:b/>
          <w:bCs/>
        </w:rPr>
        <w:t>l</w:t>
      </w:r>
      <w:proofErr w:type="spellEnd"/>
      <w:r w:rsidR="005E38EC" w:rsidRPr="00065058">
        <w:rPr>
          <w:b/>
          <w:bCs/>
        </w:rPr>
        <w:t xml:space="preserve"> </w:t>
      </w:r>
      <w:r w:rsidR="005E38EC">
        <w:t xml:space="preserve">– Bancos de dados não relacionais </w:t>
      </w:r>
    </w:p>
    <w:p w14:paraId="5415CAD6" w14:textId="36116D1F" w:rsidR="00256478" w:rsidRPr="006A6C7C" w:rsidRDefault="00256478" w:rsidP="006412CC">
      <w:pPr>
        <w:pStyle w:val="Corpodetexto"/>
      </w:pPr>
      <w:r w:rsidRPr="00F40A80">
        <w:rPr>
          <w:b/>
          <w:bCs/>
          <w:i/>
          <w:iCs/>
        </w:rPr>
        <w:t>V2X</w:t>
      </w:r>
      <w:r w:rsidR="00A14CF6" w:rsidRPr="00F40A80">
        <w:rPr>
          <w:b/>
          <w:bCs/>
          <w:i/>
          <w:iCs/>
        </w:rPr>
        <w:t xml:space="preserve">/ </w:t>
      </w:r>
      <w:r w:rsidRPr="00F40A80">
        <w:rPr>
          <w:b/>
          <w:bCs/>
          <w:i/>
          <w:iCs/>
        </w:rPr>
        <w:t>V2V</w:t>
      </w:r>
      <w:r w:rsidR="00A14CF6" w:rsidRPr="00F40A80">
        <w:rPr>
          <w:b/>
          <w:bCs/>
          <w:i/>
          <w:iCs/>
        </w:rPr>
        <w:t>/</w:t>
      </w:r>
      <w:r w:rsidRPr="00F40A80">
        <w:rPr>
          <w:b/>
          <w:bCs/>
          <w:i/>
          <w:iCs/>
        </w:rPr>
        <w:t xml:space="preserve"> V2I</w:t>
      </w:r>
      <w:r w:rsidR="00A14CF6" w:rsidRPr="00065058">
        <w:rPr>
          <w:b/>
          <w:bCs/>
        </w:rPr>
        <w:t xml:space="preserve"> </w:t>
      </w:r>
      <w:r w:rsidR="00A14CF6">
        <w:t>– Veículo para tudo; veículo para veículo, veículo para infraestrutura</w:t>
      </w:r>
    </w:p>
    <w:p w14:paraId="78B0867C" w14:textId="5EC0B556" w:rsidR="00256478" w:rsidRPr="00886525" w:rsidRDefault="00256478" w:rsidP="006412CC">
      <w:pPr>
        <w:pStyle w:val="Corpodetexto"/>
      </w:pPr>
      <w:r w:rsidRPr="00F40A80">
        <w:rPr>
          <w:b/>
          <w:bCs/>
          <w:i/>
          <w:iCs/>
        </w:rPr>
        <w:t>WSNS</w:t>
      </w:r>
      <w:r w:rsidR="00886525" w:rsidRPr="00065058">
        <w:rPr>
          <w:b/>
          <w:bCs/>
        </w:rPr>
        <w:t xml:space="preserve"> </w:t>
      </w:r>
      <w:r w:rsidR="00886525" w:rsidRPr="00886525">
        <w:t xml:space="preserve">– Redes de sensores sem fio </w:t>
      </w:r>
    </w:p>
    <w:p w14:paraId="27243B4F" w14:textId="67A79442" w:rsidR="00256478" w:rsidRDefault="00256478" w:rsidP="006412CC">
      <w:pPr>
        <w:pStyle w:val="Corpodetexto"/>
      </w:pPr>
      <w:proofErr w:type="spellStart"/>
      <w:r w:rsidRPr="00F40A80">
        <w:rPr>
          <w:b/>
          <w:bCs/>
          <w:i/>
          <w:iCs/>
        </w:rPr>
        <w:t>VANETs</w:t>
      </w:r>
      <w:proofErr w:type="spellEnd"/>
      <w:r w:rsidR="00886525" w:rsidRPr="00F40A80">
        <w:rPr>
          <w:b/>
          <w:bCs/>
          <w:i/>
          <w:iCs/>
        </w:rPr>
        <w:t xml:space="preserve"> </w:t>
      </w:r>
      <w:r w:rsidR="00886525" w:rsidRPr="00EF5D70">
        <w:t xml:space="preserve">– </w:t>
      </w:r>
      <w:r w:rsidR="00EF5D70">
        <w:t>R</w:t>
      </w:r>
      <w:r w:rsidR="00886525" w:rsidRPr="00EF5D70">
        <w:t xml:space="preserve">edes </w:t>
      </w:r>
      <w:proofErr w:type="spellStart"/>
      <w:r w:rsidR="00886525" w:rsidRPr="00EF5D70">
        <w:t>ad-hoc</w:t>
      </w:r>
      <w:proofErr w:type="spellEnd"/>
      <w:r w:rsidR="00886525" w:rsidRPr="00EF5D70">
        <w:t xml:space="preserve"> veiculares</w:t>
      </w:r>
    </w:p>
    <w:p w14:paraId="22EF9BF8" w14:textId="1459EC4C" w:rsidR="008A4E51" w:rsidRDefault="008A4E51" w:rsidP="006412CC">
      <w:pPr>
        <w:pStyle w:val="Corpodetexto"/>
      </w:pPr>
      <w:r w:rsidRPr="008A4E51">
        <w:rPr>
          <w:b/>
          <w:bCs/>
          <w:i/>
          <w:iCs/>
        </w:rPr>
        <w:t xml:space="preserve">RFID </w:t>
      </w:r>
      <w:r>
        <w:t xml:space="preserve">- </w:t>
      </w:r>
      <w:r w:rsidRPr="008A4E51">
        <w:t>Identificação por radiofrequência</w:t>
      </w:r>
    </w:p>
    <w:p w14:paraId="58CACC0B" w14:textId="02469334" w:rsidR="008A4E51" w:rsidRPr="00EF5D70" w:rsidRDefault="008A4E51" w:rsidP="006412CC">
      <w:pPr>
        <w:pStyle w:val="Corpodetexto"/>
      </w:pPr>
      <w:proofErr w:type="spellStart"/>
      <w:r w:rsidRPr="008A4E51">
        <w:rPr>
          <w:b/>
          <w:bCs/>
          <w:i/>
          <w:iCs/>
        </w:rPr>
        <w:t>RSUs</w:t>
      </w:r>
      <w:proofErr w:type="spellEnd"/>
      <w:r>
        <w:t xml:space="preserve"> - Unidades de infraestrutura a beira da estrada</w:t>
      </w:r>
    </w:p>
    <w:p w14:paraId="34040DB5" w14:textId="50AD12E0" w:rsidR="00256478" w:rsidRPr="00886525" w:rsidRDefault="00256478" w:rsidP="006412CC">
      <w:pPr>
        <w:pStyle w:val="Corpodetexto"/>
      </w:pPr>
      <w:r w:rsidRPr="00F40A80">
        <w:rPr>
          <w:b/>
          <w:bCs/>
          <w:i/>
          <w:iCs/>
        </w:rPr>
        <w:t>M2M</w:t>
      </w:r>
      <w:r w:rsidR="00886525" w:rsidRPr="00F40A80">
        <w:rPr>
          <w:i/>
          <w:iCs/>
        </w:rPr>
        <w:t xml:space="preserve"> </w:t>
      </w:r>
      <w:r w:rsidR="00886525" w:rsidRPr="00886525">
        <w:t>– Máquina com M</w:t>
      </w:r>
      <w:r w:rsidR="00886525">
        <w:t>áquina</w:t>
      </w:r>
    </w:p>
    <w:p w14:paraId="1A8EA196" w14:textId="27694A12" w:rsidR="00256478" w:rsidRPr="009D30C0" w:rsidRDefault="00256478" w:rsidP="006412CC">
      <w:pPr>
        <w:pStyle w:val="Corpodetexto"/>
      </w:pPr>
      <w:r w:rsidRPr="00F40A80">
        <w:rPr>
          <w:b/>
          <w:bCs/>
          <w:i/>
          <w:iCs/>
        </w:rPr>
        <w:t>DLS</w:t>
      </w:r>
      <w:r w:rsidR="00E85265" w:rsidRPr="00065058">
        <w:rPr>
          <w:b/>
          <w:bCs/>
        </w:rPr>
        <w:t xml:space="preserve"> </w:t>
      </w:r>
      <w:r w:rsidR="00E85265" w:rsidRPr="009D30C0">
        <w:t xml:space="preserve">- Digital Light </w:t>
      </w:r>
      <w:proofErr w:type="spellStart"/>
      <w:r w:rsidR="00E85265" w:rsidRPr="009D30C0">
        <w:t>SynthesisTM</w:t>
      </w:r>
      <w:proofErr w:type="spellEnd"/>
    </w:p>
    <w:p w14:paraId="6CD9C03F" w14:textId="10286693" w:rsidR="00256478" w:rsidRPr="00E85265" w:rsidRDefault="00256478" w:rsidP="006412CC">
      <w:pPr>
        <w:pStyle w:val="Corpodetexto"/>
      </w:pPr>
      <w:r w:rsidRPr="00F40A80">
        <w:rPr>
          <w:b/>
          <w:bCs/>
          <w:i/>
          <w:iCs/>
        </w:rPr>
        <w:t>CLIP</w:t>
      </w:r>
      <w:r w:rsidR="00E85265" w:rsidRPr="00E85265">
        <w:t xml:space="preserve"> – Processo </w:t>
      </w:r>
      <w:r w:rsidR="00E85265">
        <w:t xml:space="preserve">fotoquímico </w:t>
      </w:r>
    </w:p>
    <w:p w14:paraId="78B11909" w14:textId="73232C52" w:rsidR="00256478" w:rsidRPr="00E85265" w:rsidRDefault="00256478" w:rsidP="006412CC">
      <w:pPr>
        <w:pStyle w:val="Corpodetexto"/>
      </w:pPr>
      <w:r w:rsidRPr="00F40A80">
        <w:rPr>
          <w:b/>
          <w:bCs/>
          <w:i/>
          <w:iCs/>
        </w:rPr>
        <w:t>TPU &amp; PLA</w:t>
      </w:r>
      <w:r w:rsidR="00E85265" w:rsidRPr="00065058">
        <w:rPr>
          <w:b/>
          <w:bCs/>
        </w:rPr>
        <w:t xml:space="preserve"> </w:t>
      </w:r>
      <w:r w:rsidR="00E85265">
        <w:t xml:space="preserve">– Tipos de plástico biodegradáveis </w:t>
      </w:r>
    </w:p>
    <w:p w14:paraId="3D1A5AB1" w14:textId="5B6A8DFB" w:rsidR="00256478" w:rsidRPr="00E85265" w:rsidRDefault="00256478" w:rsidP="006412CC">
      <w:pPr>
        <w:pStyle w:val="Corpodetexto"/>
      </w:pPr>
      <w:r w:rsidRPr="00F40A80">
        <w:rPr>
          <w:b/>
          <w:bCs/>
          <w:i/>
          <w:iCs/>
        </w:rPr>
        <w:t>GPS SKM53</w:t>
      </w:r>
      <w:r w:rsidRPr="00065058">
        <w:rPr>
          <w:b/>
          <w:bCs/>
        </w:rPr>
        <w:t xml:space="preserve"> </w:t>
      </w:r>
      <w:r w:rsidR="00E85265" w:rsidRPr="00E85265">
        <w:t>- Sistema de Posicionamento Global</w:t>
      </w:r>
      <w:r w:rsidR="00E85265">
        <w:t xml:space="preserve"> SKM53</w:t>
      </w:r>
    </w:p>
    <w:p w14:paraId="41A62E29" w14:textId="270D6F75" w:rsidR="00B71516" w:rsidRDefault="00B71516" w:rsidP="006412CC">
      <w:pPr>
        <w:pStyle w:val="Corpodetexto"/>
      </w:pPr>
      <w:r w:rsidRPr="00FE14EB">
        <w:rPr>
          <w:b/>
          <w:bCs/>
          <w:i/>
          <w:iCs/>
          <w:highlight w:val="yellow"/>
        </w:rPr>
        <w:t>CFTV</w:t>
      </w:r>
      <w:r w:rsidR="00E85265" w:rsidRPr="00FE14EB">
        <w:rPr>
          <w:b/>
          <w:bCs/>
          <w:highlight w:val="yellow"/>
        </w:rPr>
        <w:t xml:space="preserve"> </w:t>
      </w:r>
      <w:r w:rsidR="00E85265" w:rsidRPr="00FE14EB">
        <w:rPr>
          <w:highlight w:val="yellow"/>
        </w:rPr>
        <w:t>– Tipo de câmara</w:t>
      </w:r>
    </w:p>
    <w:p w14:paraId="24EA5EB5" w14:textId="0191902B" w:rsidR="00B71516" w:rsidRDefault="00B71516" w:rsidP="006412CC">
      <w:pPr>
        <w:pStyle w:val="Corpodetexto"/>
      </w:pPr>
      <w:r w:rsidRPr="00F40A80">
        <w:rPr>
          <w:b/>
          <w:bCs/>
          <w:i/>
          <w:iCs/>
        </w:rPr>
        <w:t>IA</w:t>
      </w:r>
      <w:r>
        <w:t xml:space="preserve"> – Inteligência Artificial </w:t>
      </w:r>
    </w:p>
    <w:p w14:paraId="485473F9" w14:textId="7975DFD8" w:rsidR="00533FC1" w:rsidRDefault="00533FC1" w:rsidP="006412CC">
      <w:pPr>
        <w:pStyle w:val="Corpodetexto"/>
      </w:pPr>
      <w:r w:rsidRPr="00533FC1">
        <w:rPr>
          <w:b/>
          <w:bCs/>
          <w:i/>
          <w:iCs/>
        </w:rPr>
        <w:t xml:space="preserve">BI </w:t>
      </w:r>
      <w:r>
        <w:t xml:space="preserve">- </w:t>
      </w:r>
      <w:r w:rsidRPr="00533FC1">
        <w:t>Inteligência empresarial</w:t>
      </w:r>
    </w:p>
    <w:p w14:paraId="476B98F1" w14:textId="4E1444A8" w:rsidR="00021EDD" w:rsidRPr="006A6C7C" w:rsidRDefault="00021EDD" w:rsidP="006412CC">
      <w:pPr>
        <w:pStyle w:val="Corpodetexto"/>
      </w:pPr>
      <w:r w:rsidRPr="00F40A80">
        <w:rPr>
          <w:b/>
          <w:bCs/>
          <w:i/>
          <w:iCs/>
        </w:rPr>
        <w:t>APC</w:t>
      </w:r>
      <w:r>
        <w:t xml:space="preserve"> – Contagem automática de passageiros</w:t>
      </w:r>
    </w:p>
    <w:p w14:paraId="5ABC361C" w14:textId="77777777" w:rsidR="0015238A" w:rsidRDefault="0015238A" w:rsidP="00D07D1D">
      <w:pPr>
        <w:spacing w:line="484" w:lineRule="auto"/>
        <w:rPr>
          <w:rFonts w:ascii="NewsGotT" w:hAnsi="NewsGotT"/>
          <w:szCs w:val="24"/>
        </w:rPr>
      </w:pPr>
    </w:p>
    <w:p w14:paraId="38150341" w14:textId="1FD5737D" w:rsidR="0015238A" w:rsidRPr="00D07D1D" w:rsidRDefault="0015238A" w:rsidP="00D07D1D">
      <w:pPr>
        <w:spacing w:line="484" w:lineRule="auto"/>
        <w:rPr>
          <w:rFonts w:ascii="NewsGotT" w:hAnsi="NewsGotT"/>
          <w:szCs w:val="24"/>
        </w:rPr>
        <w:sectPr w:rsidR="0015238A" w:rsidRPr="00D07D1D">
          <w:pgSz w:w="11910" w:h="16840"/>
          <w:pgMar w:top="1320" w:right="1160" w:bottom="1180" w:left="1300" w:header="0" w:footer="998" w:gutter="0"/>
          <w:cols w:space="720"/>
        </w:sectPr>
      </w:pPr>
    </w:p>
    <w:p w14:paraId="192AABD5" w14:textId="66527D61" w:rsidR="000F4B63" w:rsidRPr="00DB78DF" w:rsidRDefault="00EA4577" w:rsidP="006A6C7C">
      <w:pPr>
        <w:pStyle w:val="SemIndice"/>
      </w:pPr>
      <w:bookmarkStart w:id="7" w:name="_bookmark6"/>
      <w:bookmarkEnd w:id="7"/>
      <w:r w:rsidRPr="00DB78DF">
        <w:rPr>
          <w:w w:val="85"/>
        </w:rPr>
        <w:lastRenderedPageBreak/>
        <w:t>LISTA DE TABELAS E FIGURAS</w:t>
      </w:r>
    </w:p>
    <w:p w14:paraId="150ECE58" w14:textId="77777777" w:rsidR="000F4B63" w:rsidRPr="00DB78DF" w:rsidRDefault="000F4B63" w:rsidP="006412CC">
      <w:pPr>
        <w:pStyle w:val="Corpodetexto"/>
      </w:pPr>
    </w:p>
    <w:p w14:paraId="2A371F3D" w14:textId="5C7F2C9E" w:rsidR="00F3452A" w:rsidRPr="00DB78DF" w:rsidRDefault="00F3452A" w:rsidP="009B3ABF">
      <w:pPr>
        <w:pStyle w:val="ndice1"/>
        <w:sectPr w:rsidR="00F3452A" w:rsidRPr="00DB78DF">
          <w:pgSz w:w="11910" w:h="16840"/>
          <w:pgMar w:top="1340" w:right="1160" w:bottom="1180" w:left="1300" w:header="0" w:footer="998" w:gutter="0"/>
          <w:cols w:space="720"/>
        </w:sectPr>
      </w:pPr>
    </w:p>
    <w:p w14:paraId="72F5DC30" w14:textId="73C3CFED" w:rsidR="000F4B63" w:rsidRPr="00963816" w:rsidRDefault="00A01027" w:rsidP="00115234">
      <w:pPr>
        <w:pStyle w:val="Ttulo1"/>
      </w:pPr>
      <w:bookmarkStart w:id="8" w:name="_bookmark7"/>
      <w:bookmarkStart w:id="9" w:name="_Toc98663375"/>
      <w:bookmarkEnd w:id="8"/>
      <w:r w:rsidRPr="00963816">
        <w:lastRenderedPageBreak/>
        <w:t>I</w:t>
      </w:r>
      <w:r w:rsidR="00806906" w:rsidRPr="00963816">
        <w:t>ntrodução</w:t>
      </w:r>
      <w:bookmarkEnd w:id="9"/>
    </w:p>
    <w:p w14:paraId="369FDB85" w14:textId="7E0451A0" w:rsidR="0081537C" w:rsidRPr="0081537C" w:rsidRDefault="009D30C0" w:rsidP="002E3118">
      <w:pPr>
        <w:pStyle w:val="Ttulo2"/>
        <w:numPr>
          <w:ilvl w:val="1"/>
          <w:numId w:val="10"/>
        </w:numPr>
      </w:pPr>
      <w:r>
        <w:t xml:space="preserve"> </w:t>
      </w:r>
      <w:bookmarkStart w:id="10" w:name="_Toc98663376"/>
      <w:r w:rsidR="00C21ECE" w:rsidRPr="00921214">
        <w:t>Contextualização do Projeto e Motivação</w:t>
      </w:r>
      <w:bookmarkEnd w:id="10"/>
    </w:p>
    <w:p w14:paraId="5934874D" w14:textId="724A6C16" w:rsidR="0081537C" w:rsidRDefault="0081537C" w:rsidP="006412CC">
      <w:pPr>
        <w:pStyle w:val="Corpodetexto"/>
        <w:rPr>
          <w:b/>
          <w:bCs/>
        </w:rPr>
      </w:pPr>
      <w:r>
        <w:t>Nos últimos anos as novas tecnologias inundaram e transformaram diversas áreas industriais, comerciais e sociais. Com o foco e os objetivos bem definidos estamos perante um aglomerar de oportunidades para alcançar o sucesso e aumentar a produtividade dos processos.</w:t>
      </w:r>
      <w:r w:rsidR="00B63584">
        <w:t xml:space="preserve"> </w:t>
      </w:r>
      <w:r>
        <w:t xml:space="preserve">Tudo isto </w:t>
      </w:r>
      <w:r w:rsidR="00B63584">
        <w:t>é desencadeado</w:t>
      </w:r>
      <w:r>
        <w:t xml:space="preserve"> com a quarta revolução industrial (Indústria 4.0) onde nasce uma iniciativa estratégica de alta tecnologia que alia uma estrutura onde os sistemas </w:t>
      </w:r>
      <w:proofErr w:type="spellStart"/>
      <w:r>
        <w:t>ciber</w:t>
      </w:r>
      <w:proofErr w:type="spellEnd"/>
      <w:r>
        <w:t>-físicos através da Internet das coisas comunicam e fornecem informações em tempo real. Através da computação em nuvem estas chegam ao ser humano e providenciam informações que influenciam a tomada de decisões</w:t>
      </w:r>
      <w:r w:rsidR="00317BB9">
        <w:t xml:space="preserve"> </w:t>
      </w:r>
      <w:r w:rsidR="006556DD" w:rsidRPr="006556DD">
        <w:rPr>
          <w:b/>
          <w:bCs/>
        </w:rPr>
        <w:fldChar w:fldCharType="begin"/>
      </w:r>
      <w:r w:rsidR="006556DD" w:rsidRPr="006556DD">
        <w:rPr>
          <w:b/>
          <w:bCs/>
        </w:rPr>
        <w:instrText xml:space="preserve"> ADDIN ZOTERO_ITEM CSL_CITATION {"citationID":"gqyIctZn","properties":{"formattedCitation":"(\\uc0\\u171{}Ind\\uc0\\u250{}stria 4.0\\uc0\\u187{}, 2021)","plainCitation":"(«Indústria 4.0», 2021)","noteIndex":0},"citationItems":[{"id":66,"uris":["http://zotero.org/users/7836987/items/WQECVMEF"],"uri":["http://zotero.org/users/7836987/items/WQECVMEF"],"itemData":{"id":66,"type":"entry-encyclopedia","abstract":"Indústria 4.0 ou Quarta Revolução Industrial  é uma expressão que engloba algumas tecnologias para automação e troca de dados e utiliza conceitos de Sistemas ciber-físicos, Internet das Coisas e Computação em Nuvem. O foco da Quarta Revolução Industrial é a melhoria da eficiência e produtividade dos processos.A Indústria 4.0 facilita a visão e execução de \"Fábricas Inteligentes\" com as suas estruturas modulares, os sistemas ciber-físicos monitoram os processos físicos, criam uma cópia virtual do mundo físico e tomam decisões descentralizadas. Com a internet das coisas, os sistemas ciber-físicos comunicam e cooperam entre si e com os humanos em tempo real, e através da computação em nuvem, ambos os serviços internos e intra-organizacionais são oferecidos e utilizados pelos participantes da cadeia de valor.Estas novas tecnologias trazem inúmeras oportunidades para a agregação de valor aos clientes e aumento de produtividade de processos, mas sem o enfoque adequado podem desperdiçar grandes investimentos, com poucos resultados.","container-title":"Wikipédia, a enciclopédia livre","language":"pt","note":"Page Version ID: 62000439","source":"Wikipedia","title":"Indústria 4.0","URL":"https://pt.wikipedia.org/w/index.php?title=Ind%C3%BAstria_4.0&amp;oldid=62000439","accessed":{"date-parts":[["2022",2,11]]},"issued":{"date-parts":[["2021",9,7]]}}}],"schema":"https://github.com/citation-style-language/schema/raw/master/csl-citation.json"} </w:instrText>
      </w:r>
      <w:r w:rsidR="006556DD" w:rsidRPr="006556DD">
        <w:rPr>
          <w:b/>
          <w:bCs/>
        </w:rPr>
        <w:fldChar w:fldCharType="separate"/>
      </w:r>
      <w:r w:rsidR="006556DD" w:rsidRPr="006556DD">
        <w:rPr>
          <w:rFonts w:cs="Times New Roman"/>
          <w:b/>
          <w:bCs/>
        </w:rPr>
        <w:t>(«Indústria 4.0», 2021)</w:t>
      </w:r>
      <w:r w:rsidR="006556DD" w:rsidRPr="006556DD">
        <w:rPr>
          <w:b/>
          <w:bCs/>
        </w:rPr>
        <w:fldChar w:fldCharType="end"/>
      </w:r>
      <w:r w:rsidR="00317BB9">
        <w:rPr>
          <w:b/>
          <w:bCs/>
        </w:rPr>
        <w:t>.</w:t>
      </w:r>
    </w:p>
    <w:p w14:paraId="018C0CF7" w14:textId="009DD424" w:rsidR="002D646E" w:rsidRDefault="00C72301" w:rsidP="006412CC">
      <w:pPr>
        <w:pStyle w:val="Corpodetexto"/>
        <w:rPr>
          <w:b/>
          <w:bCs/>
        </w:rPr>
      </w:pPr>
      <w:r>
        <w:t>“O recente crescimento das tecnologias digitais está a permitir que as cidades sofram transformações para agilizar serviços inteligentes e oferecer novos produtos”</w:t>
      </w:r>
      <w:r w:rsidR="00317BB9">
        <w:t xml:space="preserve"> </w:t>
      </w:r>
      <w:r w:rsidRPr="00C72301">
        <w:rPr>
          <w:b/>
          <w:bCs/>
        </w:rPr>
        <w:fldChar w:fldCharType="begin"/>
      </w:r>
      <w:r w:rsidRPr="00C72301">
        <w:rPr>
          <w:b/>
          <w:bCs/>
        </w:rPr>
        <w:instrText xml:space="preserve"> ADDIN ZOTERO_ITEM CSL_CITATION {"citationID":"cBfoY8qZ","properties":{"formattedCitation":"(Anthony Jnr, 2021)","plainCitation":"(Anthony Jnr, 2021)","noteIndex":0},"citationItems":[{"id":44,"uris":["http://zotero.org/users/7836987/items/5ST69ATJ"],"uri":["http://zotero.org/users/7836987/items/5ST69ATJ"],"itemData":{"id":44,"type":"article-journal","abstract":"The recent growth in digital technologies are enabling cities to undergo transformations for streamlining smart services and offering new products. Digitization has changed the way citizens and stakeholders live, work, collaborate, and communicate. This disruptive change inter-connects with all information systems and processes that are important for providing services. Although, digital transformation present opportunities for achieving smart cities. Municipalities still struggle with managing data integration and complexity. Accordingly, this study systematically reviews 70 research articles from 1999 to 2020 and discusses on development and state-of-the-art of Enterprise Architecture (EA) and digital transformation of cities into smart cities.","container-title":"Enterprise Information Systems","DOI":"10.1080/17517575.2020.1812006","ISSN":"1751-7575","issue":"3","note":"publisher: Taylor &amp; Francis\n_eprint: https://doi.org/10.1080/17517575.2020.1812006","page":"299-331","source":"Taylor and Francis+NEJM","title":"Managing digital transformation of smart cities through enterprise architecture – a review and research agenda","volume":"15","author":[{"family":"Anthony Jnr","given":"Bokolo"}],"issued":{"date-parts":[["2021",3,16]]}}}],"schema":"https://github.com/citation-style-language/schema/raw/master/csl-citation.json"} </w:instrText>
      </w:r>
      <w:r w:rsidRPr="00C72301">
        <w:rPr>
          <w:b/>
          <w:bCs/>
        </w:rPr>
        <w:fldChar w:fldCharType="separate"/>
      </w:r>
      <w:r w:rsidRPr="00C72301">
        <w:rPr>
          <w:b/>
          <w:bCs/>
        </w:rPr>
        <w:t>(Anthony Jnr, 2021)</w:t>
      </w:r>
      <w:r w:rsidRPr="00C72301">
        <w:rPr>
          <w:b/>
          <w:bCs/>
        </w:rPr>
        <w:fldChar w:fldCharType="end"/>
      </w:r>
      <w:r w:rsidR="00317BB9">
        <w:t xml:space="preserve">.  </w:t>
      </w:r>
      <w:r w:rsidR="0081537C">
        <w:t xml:space="preserve">Nesta era, começou a ser adotado o conceito de cidades inteligentes </w:t>
      </w:r>
      <w:r w:rsidR="00421283">
        <w:t xml:space="preserve">com o propósito de melhorar a qualidade de vida dos cidadãos. </w:t>
      </w:r>
      <w:r w:rsidR="004604D8">
        <w:t>V</w:t>
      </w:r>
      <w:r w:rsidR="0081537C">
        <w:t xml:space="preserve">árias cidades começaram a usar sensores eletrônicos para recolher dados, trabalhá-los e usá-los para a tomada de decisão </w:t>
      </w:r>
      <w:r w:rsidR="002D646E" w:rsidRPr="002D646E">
        <w:rPr>
          <w:b/>
          <w:bCs/>
        </w:rPr>
        <w:fldChar w:fldCharType="begin"/>
      </w:r>
      <w:r w:rsidR="002D646E" w:rsidRPr="002D646E">
        <w:rPr>
          <w:b/>
          <w:bCs/>
        </w:rPr>
        <w:instrText xml:space="preserve"> ADDIN ZOTERO_ITEM CSL_CITATION {"citationID":"TE2a9oKs","properties":{"formattedCitation":"(Anthony Jnr, 2021)","plainCitation":"(Anthony Jnr, 2021)","noteIndex":0},"citationItems":[{"id":44,"uris":["http://zotero.org/users/7836987/items/5ST69ATJ"],"uri":["http://zotero.org/users/7836987/items/5ST69ATJ"],"itemData":{"id":44,"type":"article-journal","abstract":"The recent growth in digital technologies are enabling cities to undergo transformations for streamlining smart services and offering new products. Digitization has changed the way citizens and stakeholders live, work, collaborate, and communicate. This disruptive change inter-connects with all information systems and processes that are important for providing services. Although, digital transformation present opportunities for achieving smart cities. Municipalities still struggle with managing data integration and complexity. Accordingly, this study systematically reviews 70 research articles from 1999 to 2020 and discusses on development and state-of-the-art of Enterprise Architecture (EA) and digital transformation of cities into smart cities.","container-title":"Enterprise Information Systems","DOI":"10.1080/17517575.2020.1812006","ISSN":"1751-7575","issue":"3","note":"publisher: Taylor &amp; Francis\n_eprint: https://doi.org/10.1080/17517575.2020.1812006","page":"299-331","source":"Taylor and Francis+NEJM","title":"Managing digital transformation of smart cities through enterprise architecture – a review and research agenda","volume":"15","author":[{"family":"Anthony Jnr","given":"Bokolo"}],"issued":{"date-parts":[["2021",3,16]]}}}],"schema":"https://github.com/citation-style-language/schema/raw/master/csl-citation.json"} </w:instrText>
      </w:r>
      <w:r w:rsidR="002D646E" w:rsidRPr="002D646E">
        <w:rPr>
          <w:b/>
          <w:bCs/>
        </w:rPr>
        <w:fldChar w:fldCharType="separate"/>
      </w:r>
      <w:r w:rsidR="002D646E" w:rsidRPr="002D646E">
        <w:rPr>
          <w:b/>
          <w:bCs/>
        </w:rPr>
        <w:t>(Anthony Jnr, 2021)</w:t>
      </w:r>
      <w:r w:rsidR="002D646E" w:rsidRPr="002D646E">
        <w:rPr>
          <w:b/>
          <w:bCs/>
        </w:rPr>
        <w:fldChar w:fldCharType="end"/>
      </w:r>
      <w:r w:rsidR="00317BB9">
        <w:rPr>
          <w:b/>
          <w:bCs/>
        </w:rPr>
        <w:t>.</w:t>
      </w:r>
    </w:p>
    <w:p w14:paraId="70135CEC" w14:textId="2317504A" w:rsidR="00002299" w:rsidRPr="00002299" w:rsidRDefault="00002299" w:rsidP="006412CC">
      <w:pPr>
        <w:pStyle w:val="Corpodetexto"/>
      </w:pPr>
      <w:r w:rsidRPr="00002299">
        <w:t>A preocupação de adotar “estratégias de redução de carros na cidade, e caminhar para alternativas de mobilidade”</w:t>
      </w:r>
      <w:r w:rsidR="003D07F1" w:rsidRPr="00CC5C13">
        <w:rPr>
          <w:b/>
          <w:bCs/>
        </w:rPr>
        <w:fldChar w:fldCharType="begin"/>
      </w:r>
      <w:r w:rsidR="003D07F1" w:rsidRPr="00CC5C13">
        <w:rPr>
          <w:b/>
          <w:bCs/>
        </w:rPr>
        <w:instrText xml:space="preserve"> ADDIN ZOTERO_ITEM CSL_CITATION {"citationID":"mQl9jxgp","properties":{"formattedCitation":"(Aurigi et al., 2016)","plainCitation":"(Aurigi et al., 2016)","noteIndex":0},"citationItems":[{"id":53,"uris":["http://zotero.org/users/7836987/items/LFBIJ6HS"],"uri":["http://zotero.org/users/7836987/items/LFBIJ6HS"],"itemData":{"id":53,"type":"paper-conference","abstract":"In this paper we seek to reflect on the way in which 'digital cities' later re-emerge as 'smart cities' (both in terms of the approaches and also the actual cities) and what lessons can be learned about the role of ICTs in how they shape urban space. We will focus on looking at how the lack of understanding of the city as a 'place' is often a common factor in the lack of longevity in 'digital city' initiatives and discuss the corresponding implications for the emergence of 'smart cities'. We draw on a study of the city of Bristol, UK in order to look at the variety of initiatives that took Bristol from a 1990's digital city to the current 'smart' projects. We conclude by reflecting on what can be learnt from the lessons of the failed Digital City projects of 1990's and discuss the role that placemaking could play in the development of socially and spatially sustainable smart cities.","collection-title":"MAB","container-title":"Proceedings of the 3rd Conference on Media Architecture Biennale","DOI":"10.1145/2946803.2946813","event-place":"New York, NY, USA","ISBN":"978-1-4503-4749-5","page":"1–4","publisher":"Association for Computing Machinery","publisher-place":"New York, NY, USA","source":"ACM Digital Library","title":"From 'digital' to 'smart': upgrading the city","title-short":"From 'digital' to 'smart'","URL":"https://doi.org/10.1145/2946803.2946813","author":[{"family":"Aurigi","given":"Alessandro"},{"family":"Willis","given":"Katharine"},{"family":"Melgaco","given":"Lorena"}],"accessed":{"date-parts":[["2022",2,11]]},"issued":{"date-parts":[["2016",6,1]]}}}],"schema":"https://github.com/citation-style-language/schema/raw/master/csl-citation.json"} </w:instrText>
      </w:r>
      <w:r w:rsidR="003D07F1" w:rsidRPr="00CC5C13">
        <w:rPr>
          <w:b/>
          <w:bCs/>
        </w:rPr>
        <w:fldChar w:fldCharType="separate"/>
      </w:r>
      <w:r w:rsidR="003D07F1" w:rsidRPr="00CC5C13">
        <w:rPr>
          <w:b/>
          <w:bCs/>
        </w:rPr>
        <w:t>(Aurigi et al., 2016)</w:t>
      </w:r>
      <w:r w:rsidR="003D07F1" w:rsidRPr="00CC5C13">
        <w:rPr>
          <w:b/>
          <w:bCs/>
        </w:rPr>
        <w:fldChar w:fldCharType="end"/>
      </w:r>
      <w:r w:rsidRPr="00002299">
        <w:t xml:space="preserve"> com o objetivo de </w:t>
      </w:r>
      <w:r w:rsidR="0081537C" w:rsidRPr="00002299">
        <w:t>reduzir o congestionamento,</w:t>
      </w:r>
      <w:r w:rsidRPr="00002299">
        <w:t xml:space="preserve"> o tempo,</w:t>
      </w:r>
      <w:r w:rsidR="0081537C" w:rsidRPr="00002299">
        <w:t xml:space="preserve"> os acidentes e a poluição é um desafio comum a todas as grandes cidades europeias.</w:t>
      </w:r>
    </w:p>
    <w:p w14:paraId="29771C68" w14:textId="77777777" w:rsidR="005138B2" w:rsidRDefault="0081537C" w:rsidP="006412CC">
      <w:pPr>
        <w:pStyle w:val="Corpodetexto"/>
      </w:pPr>
      <w:r>
        <w:t>Este tema</w:t>
      </w:r>
      <w:r w:rsidR="00EA579A">
        <w:t>, cidades inteligentes,</w:t>
      </w:r>
      <w:r>
        <w:t xml:space="preserve"> enquadra-se no projeto </w:t>
      </w:r>
      <w:proofErr w:type="spellStart"/>
      <w:r>
        <w:t>ioCity</w:t>
      </w:r>
      <w:proofErr w:type="spellEnd"/>
      <w:r w:rsidR="009D34AB">
        <w:rPr>
          <w:rStyle w:val="Refdenotaderodap"/>
        </w:rPr>
        <w:footnoteReference w:id="1"/>
      </w:r>
      <w:r w:rsidR="00F4307F">
        <w:t xml:space="preserve"> e é desenvolvido pela IOTECH (uma start-up que  pretende resolver problemas sociais através do desenvolvimento de soluções inteligentes e inovadoras)</w:t>
      </w:r>
      <w:r w:rsidR="003056AB">
        <w:t xml:space="preserve">. </w:t>
      </w:r>
      <w:r w:rsidR="00F4307F">
        <w:t>Este</w:t>
      </w:r>
      <w:r w:rsidR="00CF0419">
        <w:t xml:space="preserve"> </w:t>
      </w:r>
      <w:r w:rsidR="00AA5AD0">
        <w:t xml:space="preserve">projeto de investigação </w:t>
      </w:r>
      <w:r w:rsidR="00F4307F">
        <w:t xml:space="preserve">é </w:t>
      </w:r>
      <w:r w:rsidR="00AA5AD0">
        <w:t>apoiado pelos fundos públicos</w:t>
      </w:r>
      <w:r w:rsidR="003056AB">
        <w:t xml:space="preserve"> </w:t>
      </w:r>
      <w:r w:rsidR="00F4307F">
        <w:t>e</w:t>
      </w:r>
      <w:r w:rsidR="00CF0419">
        <w:t xml:space="preserve"> </w:t>
      </w:r>
      <w:r w:rsidR="003056AB">
        <w:t>visa resolver este desafio, causado pelos transportes e pelo trânsito</w:t>
      </w:r>
      <w:r w:rsidR="00076864">
        <w:t>.</w:t>
      </w:r>
    </w:p>
    <w:p w14:paraId="59851195" w14:textId="77777777" w:rsidR="00EF7FD3" w:rsidRDefault="003056AB" w:rsidP="006412CC">
      <w:pPr>
        <w:pStyle w:val="Corpodetexto"/>
      </w:pPr>
      <w:r>
        <w:t xml:space="preserve">Deste modo, </w:t>
      </w:r>
      <w:r w:rsidR="00076864">
        <w:t xml:space="preserve"> </w:t>
      </w:r>
      <w:r>
        <w:t>p</w:t>
      </w:r>
      <w:r w:rsidR="0081537C">
        <w:t>ropõem através da análise de um conjunto de dados (sensores, taxa de ocupação, tráfego, estacionamento,</w:t>
      </w:r>
      <w:r w:rsidR="00317BB9">
        <w:t xml:space="preserve"> entre outros</w:t>
      </w:r>
      <w:r w:rsidR="0081537C">
        <w:t>)</w:t>
      </w:r>
      <w:r w:rsidR="00EA579A">
        <w:t xml:space="preserve"> </w:t>
      </w:r>
      <w:r w:rsidR="0081537C">
        <w:t>ajudar o cliente a ter uma decisão mais informada</w:t>
      </w:r>
      <w:r w:rsidR="00EE4416">
        <w:t xml:space="preserve"> e em tempo real a nível dos parques de estacionamento e transportes públicos.  </w:t>
      </w:r>
      <w:r w:rsidR="00827A10">
        <w:t>É esperado que, após a análise de diversos dados</w:t>
      </w:r>
      <w:r w:rsidR="00145773">
        <w:t>,</w:t>
      </w:r>
      <w:r w:rsidR="00827A10">
        <w:t xml:space="preserve"> seja </w:t>
      </w:r>
      <w:r w:rsidR="0081537C">
        <w:t>modela</w:t>
      </w:r>
      <w:r w:rsidR="00827A10">
        <w:t>do</w:t>
      </w:r>
      <w:r w:rsidR="0081537C">
        <w:t xml:space="preserve"> e desenvol</w:t>
      </w:r>
      <w:r w:rsidR="00827A10">
        <w:t>vido</w:t>
      </w:r>
      <w:r w:rsidR="0081537C">
        <w:t xml:space="preserve"> um protótipo demonstrador de um sistema de apoio à tomada de decisão que possa ser útil para o cliente.</w:t>
      </w:r>
      <w:r w:rsidR="00794980">
        <w:t xml:space="preserve"> Para isso será necessário analisar a taxa de ocupação de transportes públicos e </w:t>
      </w:r>
      <w:r w:rsidR="00794980" w:rsidRPr="00794980">
        <w:t>a monitorização ativa de estacionamento de veículos dentro das cidades</w:t>
      </w:r>
      <w:r w:rsidR="00704F20">
        <w:t>.</w:t>
      </w:r>
      <w:r w:rsidR="0081537C">
        <w:t xml:space="preserve"> </w:t>
      </w:r>
    </w:p>
    <w:p w14:paraId="50E2DB00" w14:textId="77777777" w:rsidR="00B941DA" w:rsidRDefault="00EF7FD3" w:rsidP="006412CC">
      <w:pPr>
        <w:pStyle w:val="Corpodetexto"/>
      </w:pPr>
      <w:r>
        <w:lastRenderedPageBreak/>
        <w:t xml:space="preserve">O interesse pela área de </w:t>
      </w:r>
      <w:r w:rsidRPr="00EF7FD3">
        <w:rPr>
          <w:i/>
          <w:iCs/>
        </w:rPr>
        <w:t xml:space="preserve">Data </w:t>
      </w:r>
      <w:proofErr w:type="spellStart"/>
      <w:r w:rsidRPr="00EF7FD3">
        <w:rPr>
          <w:i/>
          <w:iCs/>
        </w:rPr>
        <w:t>Science</w:t>
      </w:r>
      <w:proofErr w:type="spellEnd"/>
      <w:r>
        <w:t xml:space="preserve"> (DS) e pelas tecnologias envolventes é a principal motivação para a realização desta dissertação. “As cidades inteligentes são apoiadas pela digitalização e inovações tecnológicas que trazem benefícios ambientais, sociais e financeiros” </w:t>
      </w:r>
      <w:r w:rsidRPr="004F7F9B">
        <w:rPr>
          <w:b/>
          <w:bCs/>
        </w:rPr>
        <w:fldChar w:fldCharType="begin"/>
      </w:r>
      <w:r w:rsidRPr="004F7F9B">
        <w:rPr>
          <w:b/>
          <w:bCs/>
        </w:rPr>
        <w:instrText xml:space="preserve"> ADDIN ZOTERO_ITEM CSL_CITATION {"citationID":"hSRCO0dl","properties":{"formattedCitation":"(Anthony Jnr, 2021)","plainCitation":"(Anthony Jnr, 2021)","noteIndex":0},"citationItems":[{"id":44,"uris":["http://zotero.org/users/7836987/items/5ST69ATJ"],"uri":["http://zotero.org/users/7836987/items/5ST69ATJ"],"itemData":{"id":44,"type":"article-journal","abstract":"The recent growth in digital technologies are enabling cities to undergo transformations for streamlining smart services and offering new products. Digitization has changed the way citizens and stakeholders live, work, collaborate, and communicate. This disruptive change inter-connects with all information systems and processes that are important for providing services. Although, digital transformation present opportunities for achieving smart cities. Municipalities still struggle with managing data integration and complexity. Accordingly, this study systematically reviews 70 research articles from 1999 to 2020 and discusses on development and state-of-the-art of Enterprise Architecture (EA) and digital transformation of cities into smart cities.","container-title":"Enterprise Information Systems","DOI":"10.1080/17517575.2020.1812006","ISSN":"1751-7575","issue":"3","note":"publisher: Taylor &amp; Francis\n_eprint: https://doi.org/10.1080/17517575.2020.1812006","page":"299-331","source":"Taylor and Francis+NEJM","title":"Managing digital transformation of smart cities through enterprise architecture – a review and research agenda","volume":"15","author":[{"family":"Anthony Jnr","given":"Bokolo"}],"issued":{"date-parts":[["2021",3,16]]}}}],"schema":"https://github.com/citation-style-language/schema/raw/master/csl-citation.json"} </w:instrText>
      </w:r>
      <w:r w:rsidRPr="004F7F9B">
        <w:rPr>
          <w:b/>
          <w:bCs/>
        </w:rPr>
        <w:fldChar w:fldCharType="separate"/>
      </w:r>
      <w:r w:rsidRPr="004F7F9B">
        <w:rPr>
          <w:b/>
          <w:bCs/>
        </w:rPr>
        <w:t>(Anthony Jnr, 2021)</w:t>
      </w:r>
      <w:r w:rsidRPr="004F7F9B">
        <w:rPr>
          <w:b/>
          <w:bCs/>
        </w:rPr>
        <w:fldChar w:fldCharType="end"/>
      </w:r>
      <w:r>
        <w:t>, posto isto, a vontade de melhorar e inovar as cidades para que os cidadãos tenham uma melhor qualidade de vida é também uma motivação essencial.</w:t>
      </w:r>
    </w:p>
    <w:p w14:paraId="7A486212" w14:textId="1E51E994" w:rsidR="0081537C" w:rsidRPr="006D01FA" w:rsidRDefault="00B941DA" w:rsidP="006412CC">
      <w:pPr>
        <w:pStyle w:val="Corpodetexto"/>
        <w:rPr>
          <w:rFonts w:ascii="Montserrat" w:hAnsi="Montserrat"/>
          <w:color w:val="373737"/>
        </w:rPr>
      </w:pPr>
      <w:r>
        <w:t>Em suma, f</w:t>
      </w:r>
      <w:r w:rsidR="00EF7FD3">
        <w:t>azer</w:t>
      </w:r>
      <w:r w:rsidR="00C6460B">
        <w:t xml:space="preserve"> a diferença e alcançar benefícios </w:t>
      </w:r>
      <w:r w:rsidR="00030C7F">
        <w:t>para as cidades</w:t>
      </w:r>
      <w:r w:rsidR="00EF7FD3">
        <w:t xml:space="preserve"> através da tecnologia</w:t>
      </w:r>
      <w:r>
        <w:t xml:space="preserve"> é o grande motor para a execução deste projeto. </w:t>
      </w:r>
    </w:p>
    <w:p w14:paraId="597FF942" w14:textId="6142F6BF" w:rsidR="00281F48" w:rsidRDefault="000A15EE" w:rsidP="006412CC">
      <w:pPr>
        <w:pStyle w:val="Corpodetexto"/>
      </w:pPr>
      <w:r>
        <w:t xml:space="preserve"> </w:t>
      </w:r>
    </w:p>
    <w:p w14:paraId="5AF79B67" w14:textId="0E47602C" w:rsidR="00FF0780" w:rsidRPr="00FF0780" w:rsidRDefault="0081537C" w:rsidP="00FF0780">
      <w:pPr>
        <w:pStyle w:val="Ttulo2"/>
        <w:numPr>
          <w:ilvl w:val="1"/>
          <w:numId w:val="10"/>
        </w:numPr>
      </w:pPr>
      <w:bookmarkStart w:id="11" w:name="_Toc98663377"/>
      <w:r w:rsidRPr="00281F48">
        <w:t xml:space="preserve">Objetivos </w:t>
      </w:r>
      <w:r w:rsidR="001A3C2A" w:rsidRPr="00281F48">
        <w:t>e Resultados Esperados</w:t>
      </w:r>
      <w:bookmarkEnd w:id="11"/>
    </w:p>
    <w:p w14:paraId="57E43DB0" w14:textId="0C320F93" w:rsidR="006A6C7C" w:rsidRPr="00E837CC" w:rsidRDefault="006A6C7C" w:rsidP="006412CC">
      <w:pPr>
        <w:pStyle w:val="Corpodetexto"/>
      </w:pPr>
      <w:r w:rsidRPr="00E837CC">
        <w:t>O apoio à decisão em tempo-real com base em dados gerados no momento é visto pelas organizações como um fator decisivo para o sucesso na tomada de uma decisão. No entanto, as organizações têm dificuldades em fazer uma análise desses dados em tempo real, devido à complexidade, quantidade e diversidade dos mesmos.</w:t>
      </w:r>
    </w:p>
    <w:p w14:paraId="3211143C" w14:textId="084DA0A2" w:rsidR="0048663E" w:rsidRPr="00E837CC" w:rsidRDefault="0048663E" w:rsidP="00C56A8A">
      <w:pPr>
        <w:pStyle w:val="Corpodetexto"/>
      </w:pPr>
      <w:r w:rsidRPr="00E837CC">
        <w:t>Com este</w:t>
      </w:r>
      <w:r w:rsidR="00A93415" w:rsidRPr="00E837CC">
        <w:t xml:space="preserve"> projeto </w:t>
      </w:r>
      <w:r w:rsidR="006C0EFE" w:rsidRPr="00E837CC">
        <w:t>pretende-se</w:t>
      </w:r>
      <w:r w:rsidR="00A93415" w:rsidRPr="00E837CC">
        <w:t xml:space="preserve"> </w:t>
      </w:r>
      <w:r w:rsidR="00C56A8A">
        <w:t xml:space="preserve">ajudar na monitorização de locais de estacionamento, ou seja,  </w:t>
      </w:r>
      <w:r w:rsidR="00C56A8A" w:rsidRPr="00E837CC">
        <w:t xml:space="preserve">aumentar a facilidade de encontrar um </w:t>
      </w:r>
      <w:r w:rsidR="00C56A8A">
        <w:t>lugar</w:t>
      </w:r>
      <w:r w:rsidR="00C56A8A" w:rsidRPr="00E837CC">
        <w:t xml:space="preserve"> de estacionamento disponível.</w:t>
      </w:r>
      <w:r w:rsidR="000A15EE">
        <w:t xml:space="preserve"> Para isto, serão desenvolvidas </w:t>
      </w:r>
      <w:proofErr w:type="spellStart"/>
      <w:r w:rsidR="000A15EE">
        <w:t>d</w:t>
      </w:r>
      <w:r w:rsidR="000A15EE" w:rsidRPr="000A15EE">
        <w:t>ashboards</w:t>
      </w:r>
      <w:proofErr w:type="spellEnd"/>
      <w:r w:rsidR="000A15EE" w:rsidRPr="000A15EE">
        <w:t xml:space="preserve"> e indicadores que podem ajudar à Indústria das Cidades</w:t>
      </w:r>
      <w:r w:rsidR="009A63D9">
        <w:t>.</w:t>
      </w:r>
    </w:p>
    <w:p w14:paraId="0C66521F" w14:textId="17447E30" w:rsidR="00D41172" w:rsidRPr="00E837CC" w:rsidRDefault="0048663E" w:rsidP="006412CC">
      <w:pPr>
        <w:pStyle w:val="Corpodetexto"/>
      </w:pPr>
      <w:r w:rsidRPr="00E837CC">
        <w:t>No sentido de obter a resposta ideal ao problema</w:t>
      </w:r>
      <w:r w:rsidR="00D41172" w:rsidRPr="00E837CC">
        <w:t xml:space="preserve">, é apresentada a questão de investigação como objetivo principal: De que forma podemos melhorar a </w:t>
      </w:r>
      <w:r w:rsidR="009A63D9">
        <w:t>indústria das cidades</w:t>
      </w:r>
      <w:r w:rsidR="00D41172" w:rsidRPr="00E837CC">
        <w:t xml:space="preserve"> através da utilização de sensores e Inteligência Artificial?</w:t>
      </w:r>
    </w:p>
    <w:p w14:paraId="45828AD1" w14:textId="211B385A" w:rsidR="00D41172" w:rsidRPr="00E837CC" w:rsidRDefault="00D41172" w:rsidP="006412CC">
      <w:pPr>
        <w:pStyle w:val="Corpodetexto"/>
      </w:pPr>
      <w:r w:rsidRPr="00E837CC">
        <w:t xml:space="preserve">Para tal, é esperado  a exploração de um conjunto de dados reais relativos à mobilidade urbana. </w:t>
      </w:r>
    </w:p>
    <w:p w14:paraId="6395C7B8" w14:textId="77777777" w:rsidR="00415557" w:rsidRDefault="00D41172" w:rsidP="006412CC">
      <w:pPr>
        <w:pStyle w:val="Corpodetexto"/>
      </w:pPr>
      <w:r w:rsidRPr="00E837CC">
        <w:t>Deste modo, e para atingir o objetivo principal foram desenvolvidos objetivos secundários que auxiliarão a dar resposta ao objetivo principal</w:t>
      </w:r>
      <w:r w:rsidR="00415557">
        <w:t>:</w:t>
      </w:r>
    </w:p>
    <w:p w14:paraId="5B394787" w14:textId="77777777" w:rsidR="00415557" w:rsidRDefault="00415557" w:rsidP="00415557">
      <w:pPr>
        <w:pStyle w:val="Corpodetexto"/>
        <w:numPr>
          <w:ilvl w:val="0"/>
          <w:numId w:val="25"/>
        </w:numPr>
      </w:pPr>
      <w:r>
        <w:t>E</w:t>
      </w:r>
      <w:r w:rsidR="00D41172" w:rsidRPr="00E837CC">
        <w:t>xtrair, transformar e carregar os dados fornecidos (ETL)</w:t>
      </w:r>
      <w:r>
        <w:t>;</w:t>
      </w:r>
    </w:p>
    <w:p w14:paraId="437F8B9B" w14:textId="2547C49E" w:rsidR="00415557" w:rsidRDefault="00415557" w:rsidP="00415557">
      <w:pPr>
        <w:pStyle w:val="Corpodetexto"/>
        <w:numPr>
          <w:ilvl w:val="0"/>
          <w:numId w:val="25"/>
        </w:numPr>
      </w:pPr>
      <w:r>
        <w:t>Criação de</w:t>
      </w:r>
      <w:r w:rsidR="00D41172" w:rsidRPr="00E837CC">
        <w:t xml:space="preserve"> uma </w:t>
      </w:r>
      <w:r w:rsidR="00D41172" w:rsidRPr="00E837CC">
        <w:rPr>
          <w:i/>
          <w:iCs/>
        </w:rPr>
        <w:t xml:space="preserve">data </w:t>
      </w:r>
      <w:proofErr w:type="spellStart"/>
      <w:r w:rsidR="00D41172" w:rsidRPr="00E837CC">
        <w:rPr>
          <w:i/>
          <w:iCs/>
        </w:rPr>
        <w:t>warehouse</w:t>
      </w:r>
      <w:proofErr w:type="spellEnd"/>
      <w:r w:rsidR="00D41172" w:rsidRPr="00E837CC">
        <w:t xml:space="preserve"> (DW)</w:t>
      </w:r>
      <w:r w:rsidR="00AE53EB">
        <w:t>;</w:t>
      </w:r>
    </w:p>
    <w:p w14:paraId="689305F7" w14:textId="77777777" w:rsidR="00415557" w:rsidRDefault="00415557" w:rsidP="00415557">
      <w:pPr>
        <w:pStyle w:val="Corpodetexto"/>
        <w:numPr>
          <w:ilvl w:val="0"/>
          <w:numId w:val="25"/>
        </w:numPr>
      </w:pPr>
      <w:r>
        <w:t>Interpretação do</w:t>
      </w:r>
      <w:r w:rsidR="00D41172" w:rsidRPr="00E837CC">
        <w:t xml:space="preserve"> problema e</w:t>
      </w:r>
      <w:r>
        <w:t xml:space="preserve"> </w:t>
      </w:r>
      <w:r w:rsidR="00D41172" w:rsidRPr="00E837CC">
        <w:t>perceção da realidade</w:t>
      </w:r>
      <w:r>
        <w:t>;</w:t>
      </w:r>
    </w:p>
    <w:p w14:paraId="08A1A259" w14:textId="38271142" w:rsidR="00415557" w:rsidRDefault="00AE53EB" w:rsidP="00415557">
      <w:pPr>
        <w:pStyle w:val="Corpodetexto"/>
        <w:numPr>
          <w:ilvl w:val="0"/>
          <w:numId w:val="25"/>
        </w:numPr>
      </w:pPr>
      <w:r>
        <w:t>Desenvolvimento dos</w:t>
      </w:r>
      <w:r w:rsidR="00D41172" w:rsidRPr="00E837CC">
        <w:t xml:space="preserve"> </w:t>
      </w:r>
      <w:proofErr w:type="spellStart"/>
      <w:r w:rsidR="00D41172" w:rsidRPr="00E837CC">
        <w:rPr>
          <w:i/>
          <w:iCs/>
        </w:rPr>
        <w:t>KPI’s</w:t>
      </w:r>
      <w:proofErr w:type="spellEnd"/>
      <w:r w:rsidR="00415557">
        <w:rPr>
          <w:i/>
          <w:iCs/>
        </w:rPr>
        <w:t>;</w:t>
      </w:r>
    </w:p>
    <w:p w14:paraId="007D0E0E" w14:textId="730F972A" w:rsidR="00415557" w:rsidRDefault="00AE53EB" w:rsidP="00415557">
      <w:pPr>
        <w:pStyle w:val="Corpodetexto"/>
        <w:numPr>
          <w:ilvl w:val="0"/>
          <w:numId w:val="25"/>
        </w:numPr>
      </w:pPr>
      <w:r>
        <w:t xml:space="preserve">Criação de </w:t>
      </w:r>
      <w:r w:rsidR="00415557">
        <w:t>B</w:t>
      </w:r>
      <w:r w:rsidR="00D41172" w:rsidRPr="00E837CC">
        <w:t xml:space="preserve">ase de dados (SQL e </w:t>
      </w:r>
      <w:proofErr w:type="spellStart"/>
      <w:r w:rsidR="00D41172" w:rsidRPr="00E837CC">
        <w:t>noSQ</w:t>
      </w:r>
      <w:proofErr w:type="spellEnd"/>
      <w:r w:rsidR="00D41172" w:rsidRPr="00E837CC">
        <w:t>)</w:t>
      </w:r>
      <w:r w:rsidR="00415557">
        <w:t>;</w:t>
      </w:r>
    </w:p>
    <w:p w14:paraId="42660572" w14:textId="2F5261F3" w:rsidR="00415557" w:rsidRDefault="00D41172" w:rsidP="00415557">
      <w:pPr>
        <w:pStyle w:val="Corpodetexto"/>
        <w:numPr>
          <w:ilvl w:val="0"/>
          <w:numId w:val="25"/>
        </w:numPr>
      </w:pPr>
      <w:r w:rsidRPr="00E837CC">
        <w:t xml:space="preserve"> DCBD</w:t>
      </w:r>
      <w:r w:rsidR="00415557">
        <w:t>;</w:t>
      </w:r>
    </w:p>
    <w:p w14:paraId="13DC1111" w14:textId="0A0A5424" w:rsidR="00D41172" w:rsidRPr="00E837CC" w:rsidRDefault="00415557" w:rsidP="00415557">
      <w:pPr>
        <w:pStyle w:val="Corpodetexto"/>
        <w:numPr>
          <w:ilvl w:val="0"/>
          <w:numId w:val="25"/>
        </w:numPr>
      </w:pPr>
      <w:r>
        <w:rPr>
          <w:i/>
          <w:iCs/>
        </w:rPr>
        <w:t>D</w:t>
      </w:r>
      <w:r w:rsidR="00D41172" w:rsidRPr="00E837CC">
        <w:rPr>
          <w:i/>
          <w:iCs/>
        </w:rPr>
        <w:t xml:space="preserve">ata </w:t>
      </w:r>
      <w:proofErr w:type="spellStart"/>
      <w:r>
        <w:rPr>
          <w:i/>
          <w:iCs/>
        </w:rPr>
        <w:t>S</w:t>
      </w:r>
      <w:r w:rsidR="00D41172" w:rsidRPr="00E837CC">
        <w:rPr>
          <w:i/>
          <w:iCs/>
        </w:rPr>
        <w:t>cience</w:t>
      </w:r>
      <w:proofErr w:type="spellEnd"/>
      <w:r w:rsidR="00AE53EB">
        <w:t xml:space="preserve"> para </w:t>
      </w:r>
      <w:r w:rsidR="00D41172" w:rsidRPr="00E837CC">
        <w:t xml:space="preserve">encontrar padrões entre os dados e extrair deles conhecimento que seja </w:t>
      </w:r>
      <w:r w:rsidR="00D41172" w:rsidRPr="00E837CC">
        <w:lastRenderedPageBreak/>
        <w:t xml:space="preserve">importante para o apoio à </w:t>
      </w:r>
      <w:r w:rsidR="00E837CC" w:rsidRPr="00E837CC">
        <w:t xml:space="preserve">tomada de </w:t>
      </w:r>
      <w:r w:rsidR="00D41172" w:rsidRPr="00E837CC">
        <w:t xml:space="preserve">decisão. </w:t>
      </w:r>
    </w:p>
    <w:p w14:paraId="26F0694F" w14:textId="4DB8C541" w:rsidR="00121485" w:rsidRPr="00E837CC" w:rsidRDefault="00121485" w:rsidP="006412CC">
      <w:pPr>
        <w:pStyle w:val="Corpodetexto"/>
      </w:pPr>
      <w:r w:rsidRPr="00E837CC">
        <w:t xml:space="preserve">Relativamente aos resultados esperados é previsto desenvolver um modelo </w:t>
      </w:r>
      <w:r w:rsidR="00415557">
        <w:t>descritivo-preditivo (inteligente)</w:t>
      </w:r>
      <w:r w:rsidRPr="00E837CC">
        <w:t xml:space="preserve">, que em tempo real, contribua para uma decisão mais informada ao nível dos estacionamentos e/ou transporte. </w:t>
      </w:r>
    </w:p>
    <w:p w14:paraId="02FCD245" w14:textId="01216516" w:rsidR="00121485" w:rsidRPr="00E837CC" w:rsidRDefault="00121485" w:rsidP="006412CC">
      <w:pPr>
        <w:pStyle w:val="Corpodetexto"/>
      </w:pPr>
      <w:r w:rsidRPr="00E837CC">
        <w:t xml:space="preserve">Todo o trabalho desenvolvido irá decorrer com duas entidades parceiras da </w:t>
      </w:r>
      <w:proofErr w:type="spellStart"/>
      <w:r w:rsidRPr="00E837CC">
        <w:t>IOTech</w:t>
      </w:r>
      <w:proofErr w:type="spellEnd"/>
      <w:r w:rsidRPr="00E837CC">
        <w:t xml:space="preserve"> para o projeto </w:t>
      </w:r>
      <w:proofErr w:type="spellStart"/>
      <w:r w:rsidRPr="00E837CC">
        <w:t>ioCity</w:t>
      </w:r>
      <w:proofErr w:type="spellEnd"/>
      <w:r w:rsidR="00A2076D">
        <w:t xml:space="preserve">, nomeadamente, o </w:t>
      </w:r>
      <w:proofErr w:type="spellStart"/>
      <w:r w:rsidR="00A2076D">
        <w:t>CeNTI</w:t>
      </w:r>
      <w:proofErr w:type="spellEnd"/>
      <w:r w:rsidR="00A2076D">
        <w:t xml:space="preserve"> e CMVNF.</w:t>
      </w:r>
    </w:p>
    <w:p w14:paraId="1DC02DC7" w14:textId="560BF394" w:rsidR="001A3C2A" w:rsidRDefault="001A3C2A" w:rsidP="006412CC">
      <w:pPr>
        <w:pStyle w:val="Corpodetexto"/>
      </w:pPr>
    </w:p>
    <w:p w14:paraId="1A0F5663" w14:textId="3A3407DB" w:rsidR="001A3C2A" w:rsidRDefault="001A3C2A" w:rsidP="00D87198">
      <w:pPr>
        <w:pStyle w:val="Ttulo2"/>
        <w:numPr>
          <w:ilvl w:val="1"/>
          <w:numId w:val="10"/>
        </w:numPr>
      </w:pPr>
      <w:bookmarkStart w:id="12" w:name="_Toc98663378"/>
      <w:r>
        <w:t>Estrutura do documento</w:t>
      </w:r>
      <w:bookmarkEnd w:id="12"/>
    </w:p>
    <w:p w14:paraId="46E2BF79" w14:textId="77777777" w:rsidR="006A3CEF" w:rsidRDefault="00C35B44" w:rsidP="00C35B44">
      <w:pPr>
        <w:pStyle w:val="Corpodetexto"/>
      </w:pPr>
      <w:r>
        <w:t xml:space="preserve">O presente documento é constituído por X capítulos. Primeiramente o </w:t>
      </w:r>
      <w:r w:rsidR="006A3CEF">
        <w:t>c</w:t>
      </w:r>
      <w:r>
        <w:t xml:space="preserve">apítulo </w:t>
      </w:r>
      <w:r w:rsidR="006A3CEF">
        <w:t xml:space="preserve">1 (Introdução) onde é apresentada uma contextualização do projeto e a motivação para a realização do mesmo, assim como os objetivos, resultados esperados e a estrutura  do documento. </w:t>
      </w:r>
    </w:p>
    <w:p w14:paraId="466684F8" w14:textId="13CC4E2F" w:rsidR="001A3C2A" w:rsidRDefault="006A3CEF" w:rsidP="00C35B44">
      <w:pPr>
        <w:pStyle w:val="Corpodetexto"/>
      </w:pPr>
      <w:r>
        <w:t>Seguidamente, o capítulo 2</w:t>
      </w:r>
      <w:r w:rsidR="00CF6EAB">
        <w:t xml:space="preserve"> (Revisão da Literatura) onde é abordado a estratégia de pesquisa, o estado da arte e a visão cr</w:t>
      </w:r>
      <w:r w:rsidR="009B5B16">
        <w:t>í</w:t>
      </w:r>
      <w:r w:rsidR="00CF6EAB">
        <w:t xml:space="preserve">tica do estado da arte. No estado da arte são introduzidos conceitos chaves e essenciais para </w:t>
      </w:r>
      <w:r w:rsidR="009B5B16">
        <w:t>sustentar todo o trabalho desenvolvido na</w:t>
      </w:r>
      <w:r w:rsidR="00CF6EAB">
        <w:t xml:space="preserve"> dissertação. </w:t>
      </w:r>
      <w:r w:rsidR="009B5B16">
        <w:t>Deste modo, esta secção esta dividi</w:t>
      </w:r>
      <w:r w:rsidR="00F904F2">
        <w:t>d</w:t>
      </w:r>
      <w:r w:rsidR="009B5B16">
        <w:t xml:space="preserve">a em </w:t>
      </w:r>
      <w:r w:rsidR="00F904F2">
        <w:t xml:space="preserve">subsecções onde temas como a Indústria 4.0 e Cidades Inteligentes são abordados de forma a explorar </w:t>
      </w:r>
      <w:r w:rsidR="00580CAE">
        <w:t xml:space="preserve">as </w:t>
      </w:r>
      <w:r w:rsidR="00F904F2">
        <w:t xml:space="preserve">diversas componentes da área. </w:t>
      </w:r>
      <w:r w:rsidR="00F904F2" w:rsidRPr="00F904F2">
        <w:rPr>
          <w:highlight w:val="yellow"/>
        </w:rPr>
        <w:t>(…)</w:t>
      </w:r>
    </w:p>
    <w:p w14:paraId="6F6321A3" w14:textId="1C64FF9B" w:rsidR="00F904F2" w:rsidRDefault="00F904F2" w:rsidP="00C35B44">
      <w:pPr>
        <w:pStyle w:val="Corpodetexto"/>
      </w:pPr>
      <w:r>
        <w:t xml:space="preserve">Relativamente ao capítulo 3 (Abordagem metodológica, materiais e métodos) </w:t>
      </w:r>
      <w:r w:rsidRPr="00F904F2">
        <w:rPr>
          <w:highlight w:val="yellow"/>
        </w:rPr>
        <w:t>(…)</w:t>
      </w:r>
    </w:p>
    <w:p w14:paraId="5945DB41" w14:textId="67F935E3" w:rsidR="004C5AEF" w:rsidRDefault="004C5AEF" w:rsidP="001A3C2A"/>
    <w:p w14:paraId="5E95272B" w14:textId="77777777" w:rsidR="004C5AEF" w:rsidRPr="001A3C2A" w:rsidRDefault="004C5AEF" w:rsidP="001A3C2A"/>
    <w:p w14:paraId="527949F6" w14:textId="77777777" w:rsidR="0081537C" w:rsidRDefault="0081537C" w:rsidP="0081537C"/>
    <w:p w14:paraId="29E93310" w14:textId="7258C48D" w:rsidR="0081537C" w:rsidRPr="0081537C" w:rsidRDefault="0081537C" w:rsidP="0081537C">
      <w:pPr>
        <w:sectPr w:rsidR="0081537C" w:rsidRPr="0081537C">
          <w:footerReference w:type="default" r:id="rId13"/>
          <w:pgSz w:w="11910" w:h="16840"/>
          <w:pgMar w:top="1320" w:right="1160" w:bottom="1180" w:left="1300" w:header="0" w:footer="998" w:gutter="0"/>
          <w:cols w:space="720"/>
        </w:sectPr>
      </w:pPr>
    </w:p>
    <w:p w14:paraId="45E73CDB" w14:textId="4AA1A06E" w:rsidR="000F4B63" w:rsidRPr="00D87198" w:rsidRDefault="001A3C2A" w:rsidP="00D87198">
      <w:pPr>
        <w:pStyle w:val="Ttulo1"/>
      </w:pPr>
      <w:bookmarkStart w:id="13" w:name="_bookmark8"/>
      <w:bookmarkStart w:id="14" w:name="_Toc98663379"/>
      <w:bookmarkEnd w:id="13"/>
      <w:r w:rsidRPr="00D87198">
        <w:lastRenderedPageBreak/>
        <w:t>Revisão da Literatura</w:t>
      </w:r>
      <w:bookmarkEnd w:id="14"/>
    </w:p>
    <w:p w14:paraId="35947FB1" w14:textId="60D8689D" w:rsidR="001A3C2A" w:rsidRDefault="001A3C2A" w:rsidP="00D87198">
      <w:pPr>
        <w:pStyle w:val="Ttulo2"/>
        <w:numPr>
          <w:ilvl w:val="1"/>
          <w:numId w:val="10"/>
        </w:numPr>
      </w:pPr>
      <w:bookmarkStart w:id="15" w:name="_Toc98663380"/>
      <w:r>
        <w:t>Estratégia de Pesquisa</w:t>
      </w:r>
      <w:bookmarkEnd w:id="15"/>
    </w:p>
    <w:p w14:paraId="7345D0BF" w14:textId="77777777" w:rsidR="00967BD3" w:rsidRDefault="00967BD3" w:rsidP="00967BD3">
      <w:pPr>
        <w:pStyle w:val="Corpodetexto"/>
      </w:pPr>
      <w:r>
        <w:t xml:space="preserve">Este projeto de investigação tem por base a indústria das </w:t>
      </w:r>
      <w:proofErr w:type="spellStart"/>
      <w:r w:rsidRPr="00C62AFE">
        <w:rPr>
          <w:i/>
          <w:iCs/>
        </w:rPr>
        <w:t>smart</w:t>
      </w:r>
      <w:proofErr w:type="spellEnd"/>
      <w:r w:rsidRPr="00C62AFE">
        <w:rPr>
          <w:i/>
          <w:iCs/>
        </w:rPr>
        <w:t xml:space="preserve"> </w:t>
      </w:r>
      <w:proofErr w:type="spellStart"/>
      <w:r w:rsidRPr="00C62AFE">
        <w:rPr>
          <w:i/>
          <w:iCs/>
        </w:rPr>
        <w:t>cities</w:t>
      </w:r>
      <w:proofErr w:type="spellEnd"/>
      <w:r>
        <w:t xml:space="preserve">. Esta área tem vindo a ser bastante explorada e desenvolvida, pelo que, existem bastantes artigos que exploram várias questões sobre o tema. </w:t>
      </w:r>
    </w:p>
    <w:p w14:paraId="58661511" w14:textId="77777777" w:rsidR="00967BD3" w:rsidRDefault="00967BD3" w:rsidP="00967BD3">
      <w:pPr>
        <w:pStyle w:val="Corpodetexto"/>
      </w:pPr>
      <w:r>
        <w:t>Com o fim de identificar quais os artigos a selecionar foi realizada uma pesquisa geral, baseada em palavras-chaves pré-definidas, nomeadamente, “Indústria 4.0”, “</w:t>
      </w:r>
      <w:proofErr w:type="spellStart"/>
      <w:r w:rsidRPr="00C62AFE">
        <w:rPr>
          <w:i/>
          <w:iCs/>
        </w:rPr>
        <w:t>Smart</w:t>
      </w:r>
      <w:proofErr w:type="spellEnd"/>
      <w:r w:rsidRPr="00C62AFE">
        <w:rPr>
          <w:i/>
          <w:iCs/>
        </w:rPr>
        <w:t xml:space="preserve"> </w:t>
      </w:r>
      <w:proofErr w:type="spellStart"/>
      <w:r w:rsidRPr="00C62AFE">
        <w:rPr>
          <w:i/>
          <w:iCs/>
        </w:rPr>
        <w:t>Cities</w:t>
      </w:r>
      <w:proofErr w:type="spellEnd"/>
      <w:r>
        <w:t xml:space="preserve">”, “Impacto da Indústria 4.0 nas </w:t>
      </w:r>
      <w:proofErr w:type="spellStart"/>
      <w:r w:rsidRPr="00C62AFE">
        <w:rPr>
          <w:i/>
          <w:iCs/>
        </w:rPr>
        <w:t>Smart</w:t>
      </w:r>
      <w:proofErr w:type="spellEnd"/>
      <w:r w:rsidRPr="00C62AFE">
        <w:rPr>
          <w:i/>
          <w:iCs/>
        </w:rPr>
        <w:t xml:space="preserve"> </w:t>
      </w:r>
      <w:proofErr w:type="spellStart"/>
      <w:r w:rsidRPr="00C62AFE">
        <w:rPr>
          <w:i/>
          <w:iCs/>
        </w:rPr>
        <w:t>Cities</w:t>
      </w:r>
      <w:proofErr w:type="spellEnd"/>
      <w:r>
        <w:t xml:space="preserve">”, “Projetos inovadores na indústria” e “A indústria inteligente na mobilidade urbana – transportes públicos e parques de estacionamento”. </w:t>
      </w:r>
    </w:p>
    <w:p w14:paraId="5F430A4F" w14:textId="77777777" w:rsidR="00967BD3" w:rsidRDefault="00967BD3" w:rsidP="00967BD3">
      <w:pPr>
        <w:pStyle w:val="Corpodetexto"/>
      </w:pPr>
      <w:r>
        <w:t xml:space="preserve">A estratégia de pesquisa baseou-se em processos manuais, onde através da visita a determinados sites foram encontradas informações relevantes para o tema. Assim como, através de plataformas auxiliares como </w:t>
      </w:r>
      <w:r w:rsidRPr="00C62AFE">
        <w:rPr>
          <w:i/>
          <w:iCs/>
        </w:rPr>
        <w:t xml:space="preserve">Google </w:t>
      </w:r>
      <w:proofErr w:type="spellStart"/>
      <w:r w:rsidRPr="00C62AFE">
        <w:rPr>
          <w:i/>
          <w:iCs/>
        </w:rPr>
        <w:t>Scholar</w:t>
      </w:r>
      <w:proofErr w:type="spellEnd"/>
      <w:r w:rsidRPr="00C62AFE">
        <w:rPr>
          <w:i/>
          <w:iCs/>
        </w:rPr>
        <w:t xml:space="preserve">, </w:t>
      </w:r>
      <w:proofErr w:type="spellStart"/>
      <w:r w:rsidRPr="00C62AFE">
        <w:rPr>
          <w:i/>
          <w:iCs/>
        </w:rPr>
        <w:t>Science</w:t>
      </w:r>
      <w:proofErr w:type="spellEnd"/>
      <w:r w:rsidRPr="00C62AFE">
        <w:rPr>
          <w:i/>
          <w:iCs/>
        </w:rPr>
        <w:t xml:space="preserve"> </w:t>
      </w:r>
      <w:proofErr w:type="spellStart"/>
      <w:r w:rsidRPr="00C62AFE">
        <w:rPr>
          <w:i/>
          <w:iCs/>
        </w:rPr>
        <w:t>Direct</w:t>
      </w:r>
      <w:proofErr w:type="spellEnd"/>
      <w:r w:rsidRPr="00C62AFE">
        <w:rPr>
          <w:i/>
          <w:iCs/>
        </w:rPr>
        <w:t>, Google</w:t>
      </w:r>
      <w:r>
        <w:t xml:space="preserve"> e o repositório da </w:t>
      </w:r>
      <w:proofErr w:type="spellStart"/>
      <w:r>
        <w:t>Uminho</w:t>
      </w:r>
      <w:proofErr w:type="spellEnd"/>
      <w:r>
        <w:t xml:space="preserve"> onde uma vasta gama de artigos estão disponíveis. E ainda, através da lista de referências de determinado artigo, onde é possível encontrar referências de artigos relevantes para o desenrolar do projeto. </w:t>
      </w:r>
    </w:p>
    <w:p w14:paraId="29EF7070" w14:textId="77777777" w:rsidR="00967BD3" w:rsidRDefault="00967BD3" w:rsidP="00967BD3">
      <w:pPr>
        <w:pStyle w:val="Corpodetexto"/>
      </w:pPr>
      <w:r>
        <w:t xml:space="preserve">Consequentemente, foi elaborada uma seleção dos artigos através do nome, data de publicação e do respetivo </w:t>
      </w:r>
      <w:proofErr w:type="spellStart"/>
      <w:r w:rsidRPr="00C62AFE">
        <w:rPr>
          <w:i/>
          <w:iCs/>
        </w:rPr>
        <w:t>abstract</w:t>
      </w:r>
      <w:proofErr w:type="spellEnd"/>
      <w:r>
        <w:t>, ou seja, foram eliminados artigos que não acrescentavam qualidade nem informação relevante, e, portanto, não foram considerados na revisão de literatura.</w:t>
      </w:r>
    </w:p>
    <w:p w14:paraId="5F9923CC" w14:textId="61B93634" w:rsidR="00971109" w:rsidRPr="00971109" w:rsidRDefault="00967BD3" w:rsidP="00967BD3">
      <w:pPr>
        <w:pStyle w:val="Corpodetexto"/>
      </w:pPr>
      <w:r>
        <w:t xml:space="preserve">Numa fase de desenvolvimento e leitura, foram extraídas as informações essenciais para o desenvolvimento desta componente mais teórica. Deste modo, foi adotada uma sequência coerente na revisão de literatura, ou seja, tendo por base as palavras-chaves definidas inicialmente, foram definidas secções e subsecções com informações sintetizadas de todos os artigos que acrescentavam valor à dissertação. </w:t>
      </w:r>
      <w:r w:rsidR="00971109">
        <w:br w:type="page"/>
      </w:r>
    </w:p>
    <w:p w14:paraId="3AB2B697" w14:textId="285250F2" w:rsidR="00E675B3" w:rsidRPr="00E675B3" w:rsidRDefault="009D30C0" w:rsidP="00E675B3">
      <w:pPr>
        <w:pStyle w:val="Ttulo2"/>
        <w:numPr>
          <w:ilvl w:val="1"/>
          <w:numId w:val="10"/>
        </w:numPr>
      </w:pPr>
      <w:r>
        <w:lastRenderedPageBreak/>
        <w:t xml:space="preserve"> </w:t>
      </w:r>
      <w:bookmarkStart w:id="16" w:name="_Toc98663381"/>
      <w:r w:rsidR="001A3C2A">
        <w:t>Estado da Arte</w:t>
      </w:r>
      <w:bookmarkEnd w:id="16"/>
    </w:p>
    <w:p w14:paraId="4462A9C3" w14:textId="3DA0C0AF" w:rsidR="00CA3866" w:rsidRDefault="009D30C0" w:rsidP="00960C64">
      <w:pPr>
        <w:pStyle w:val="Ttulo3"/>
        <w:numPr>
          <w:ilvl w:val="2"/>
          <w:numId w:val="10"/>
        </w:numPr>
      </w:pPr>
      <w:r>
        <w:t xml:space="preserve"> </w:t>
      </w:r>
      <w:bookmarkStart w:id="17" w:name="_Toc98663382"/>
      <w:r w:rsidR="00CA3866">
        <w:t>Evolução da Indústria</w:t>
      </w:r>
      <w:bookmarkEnd w:id="17"/>
      <w:r w:rsidR="00CA3866">
        <w:t xml:space="preserve"> </w:t>
      </w:r>
    </w:p>
    <w:p w14:paraId="42800C60" w14:textId="777DD569" w:rsidR="006A700F" w:rsidRDefault="00CA3866" w:rsidP="006412CC">
      <w:pPr>
        <w:pStyle w:val="Corpodetexto"/>
      </w:pPr>
      <w:r w:rsidRPr="00757380">
        <w:t>O setor da indústria nos últimos anos sofreu várias tendências, evoluções e descobertas. Todo este crescimento levou a um</w:t>
      </w:r>
      <w:r>
        <w:t>a</w:t>
      </w:r>
      <w:r w:rsidRPr="00757380">
        <w:t xml:space="preserve"> era de infinidade de melhorias tecnológicas que permitiu criar</w:t>
      </w:r>
      <w:r>
        <w:t xml:space="preserve"> novas formas de suprimir as necessidades existentes e revolucionar de modo significativo as cadeias de valor</w:t>
      </w:r>
      <w:r w:rsidR="00670AC2">
        <w:rPr>
          <w:b/>
          <w:bCs/>
        </w:rPr>
        <w:t xml:space="preserve"> </w:t>
      </w:r>
      <w:r w:rsidR="00670AC2" w:rsidRPr="00071B45">
        <w:rPr>
          <w:b/>
          <w:bCs/>
        </w:rPr>
        <w:fldChar w:fldCharType="begin"/>
      </w:r>
      <w:r w:rsidR="00071B45" w:rsidRPr="00071B45">
        <w:rPr>
          <w:b/>
          <w:bCs/>
        </w:rPr>
        <w:instrText xml:space="preserve"> ADDIN ZOTERO_ITEM CSL_CITATION {"citationID":"H5mabJfe","properties":{"formattedCitation":"(Egreja, 2019)","plainCitation":"(Egreja, 2019)","noteIndex":0},"citationItems":[{"id":93,"uris":["http://zotero.org/users/7836987/items/ZRXLNV9G"],"uri":["http://zotero.org/users/7836987/items/ZRXLNV9G"],"itemData":{"id":93,"type":"post-weblog","abstract":"Seu portal de notícias especializado em logística!","container-title":"Painel Logistico","language":"pt-BR","title":"Por uma indústria mais moderna • Painel Logistico","URL":"https://www.painellogistico.com.br/﻿por-uma-industria-mais-moderna/","author":[{"family":"Egreja","given":"Luiz"}],"accessed":{"date-parts":[["2022",2,23]]},"issued":{"date-parts":[["2019",3,6]]}}}],"schema":"https://github.com/citation-style-language/schema/raw/master/csl-citation.json"} </w:instrText>
      </w:r>
      <w:r w:rsidR="00670AC2" w:rsidRPr="00071B45">
        <w:rPr>
          <w:b/>
          <w:bCs/>
        </w:rPr>
        <w:fldChar w:fldCharType="separate"/>
      </w:r>
      <w:r w:rsidR="00071B45" w:rsidRPr="00071B45">
        <w:rPr>
          <w:b/>
          <w:bCs/>
        </w:rPr>
        <w:t>(Egreja, 2019)</w:t>
      </w:r>
      <w:r w:rsidR="00670AC2" w:rsidRPr="00071B45">
        <w:rPr>
          <w:b/>
          <w:bCs/>
        </w:rPr>
        <w:fldChar w:fldCharType="end"/>
      </w:r>
      <w:r w:rsidR="005138B2" w:rsidRPr="00670AC2">
        <w:t>.</w:t>
      </w:r>
    </w:p>
    <w:p w14:paraId="110929EE" w14:textId="3649CC9C" w:rsidR="00D97D91" w:rsidRDefault="00670AC2" w:rsidP="006412CC">
      <w:pPr>
        <w:pStyle w:val="Corpodetexto"/>
      </w:pPr>
      <w:r>
        <w:t>Na figura 1</w:t>
      </w:r>
      <w:r w:rsidR="00CA3866">
        <w:t xml:space="preserve"> </w:t>
      </w:r>
      <w:r>
        <w:t>é possível</w:t>
      </w:r>
      <w:r w:rsidR="00CA3866">
        <w:t xml:space="preserve"> visualizar sucintamente as quatro revoluções indústrias e perceber os marcos significativos na indústria em cada era. </w:t>
      </w:r>
      <w:r w:rsidR="00D97D91">
        <w:t>De seguida é elaborado uma descrição das principais características de</w:t>
      </w:r>
      <w:r w:rsidR="00331304">
        <w:t xml:space="preserve"> cada indústria</w:t>
      </w:r>
      <w:r>
        <w:t xml:space="preserve"> </w:t>
      </w:r>
      <w:r w:rsidR="004C2658" w:rsidRPr="00071B45">
        <w:rPr>
          <w:b/>
          <w:bCs/>
        </w:rPr>
        <w:fldChar w:fldCharType="begin"/>
      </w:r>
      <w:r w:rsidR="00071B45" w:rsidRPr="00071B45">
        <w:rPr>
          <w:b/>
          <w:bCs/>
        </w:rPr>
        <w:instrText xml:space="preserve"> ADDIN ZOTERO_ITEM CSL_CITATION {"citationID":"1807hMN3","properties":{"formattedCitation":"(Egreja, 2019)","plainCitation":"(Egreja, 2019)","noteIndex":0},"citationItems":[{"id":93,"uris":["http://zotero.org/users/7836987/items/ZRXLNV9G"],"uri":["http://zotero.org/users/7836987/items/ZRXLNV9G"],"itemData":{"id":93,"type":"post-weblog","abstract":"Seu portal de notícias especializado em logística!","container-title":"Painel Logistico","language":"pt-BR","title":"Por uma indústria mais moderna • Painel Logistico","URL":"https://www.painellogistico.com.br/﻿por-uma-industria-mais-moderna/","author":[{"family":"Egreja","given":"Luiz"}],"accessed":{"date-parts":[["2022",2,23]]},"issued":{"date-parts":[["2019",3,6]]}}}],"schema":"https://github.com/citation-style-language/schema/raw/master/csl-citation.json"} </w:instrText>
      </w:r>
      <w:r w:rsidR="004C2658" w:rsidRPr="00071B45">
        <w:rPr>
          <w:b/>
          <w:bCs/>
        </w:rPr>
        <w:fldChar w:fldCharType="separate"/>
      </w:r>
      <w:r w:rsidR="00071B45" w:rsidRPr="00071B45">
        <w:rPr>
          <w:b/>
          <w:bCs/>
        </w:rPr>
        <w:t>(Egreja, 2019)</w:t>
      </w:r>
      <w:r w:rsidR="004C2658" w:rsidRPr="00071B45">
        <w:rPr>
          <w:b/>
          <w:bCs/>
        </w:rPr>
        <w:fldChar w:fldCharType="end"/>
      </w:r>
      <w:r w:rsidRPr="00071B45">
        <w:t>.</w:t>
      </w:r>
    </w:p>
    <w:p w14:paraId="2065ABA9" w14:textId="77777777" w:rsidR="0081464E" w:rsidRDefault="0081464E" w:rsidP="006412CC">
      <w:pPr>
        <w:pStyle w:val="Corpodetexto"/>
      </w:pPr>
    </w:p>
    <w:p w14:paraId="3FF2458C" w14:textId="1085A347" w:rsidR="00CA3866" w:rsidRDefault="00E35EC8" w:rsidP="006412CC">
      <w:pPr>
        <w:pStyle w:val="Corpodetexto"/>
      </w:pPr>
      <w:r>
        <w:rPr>
          <w:noProof/>
        </w:rPr>
        <mc:AlternateContent>
          <mc:Choice Requires="wpg">
            <w:drawing>
              <wp:anchor distT="0" distB="0" distL="114300" distR="114300" simplePos="0" relativeHeight="251658240" behindDoc="0" locked="0" layoutInCell="1" allowOverlap="1" wp14:anchorId="674AB750" wp14:editId="7708AE9E">
                <wp:simplePos x="0" y="0"/>
                <wp:positionH relativeFrom="column">
                  <wp:posOffset>854444</wp:posOffset>
                </wp:positionH>
                <wp:positionV relativeFrom="paragraph">
                  <wp:posOffset>37421</wp:posOffset>
                </wp:positionV>
                <wp:extent cx="4422997" cy="3506470"/>
                <wp:effectExtent l="0" t="0" r="0" b="0"/>
                <wp:wrapSquare wrapText="bothSides"/>
                <wp:docPr id="5" name="Agrupar 5"/>
                <wp:cNvGraphicFramePr/>
                <a:graphic xmlns:a="http://schemas.openxmlformats.org/drawingml/2006/main">
                  <a:graphicData uri="http://schemas.microsoft.com/office/word/2010/wordprocessingGroup">
                    <wpg:wgp>
                      <wpg:cNvGrpSpPr/>
                      <wpg:grpSpPr>
                        <a:xfrm>
                          <a:off x="0" y="0"/>
                          <a:ext cx="4422997" cy="3506470"/>
                          <a:chOff x="0" y="0"/>
                          <a:chExt cx="4422997" cy="3506470"/>
                        </a:xfrm>
                      </wpg:grpSpPr>
                      <pic:pic xmlns:pic="http://schemas.openxmlformats.org/drawingml/2006/picture">
                        <pic:nvPicPr>
                          <pic:cNvPr id="3" name="Imagem 3"/>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76447" y="0"/>
                            <a:ext cx="4146550" cy="3108960"/>
                          </a:xfrm>
                          <a:prstGeom prst="rect">
                            <a:avLst/>
                          </a:prstGeom>
                          <a:noFill/>
                        </pic:spPr>
                      </pic:pic>
                      <wps:wsp>
                        <wps:cNvPr id="1" name="Caixa de texto 1"/>
                        <wps:cNvSpPr txBox="1"/>
                        <wps:spPr>
                          <a:xfrm>
                            <a:off x="0" y="3242310"/>
                            <a:ext cx="4146550" cy="264160"/>
                          </a:xfrm>
                          <a:prstGeom prst="rect">
                            <a:avLst/>
                          </a:prstGeom>
                          <a:solidFill>
                            <a:prstClr val="white"/>
                          </a:solidFill>
                          <a:ln>
                            <a:noFill/>
                          </a:ln>
                        </wps:spPr>
                        <wps:txbx>
                          <w:txbxContent>
                            <w:p w14:paraId="2526EDB9" w14:textId="38137BAF" w:rsidR="00CA3866" w:rsidRPr="003F44EC" w:rsidRDefault="00CA3866" w:rsidP="00CA3866">
                              <w:pPr>
                                <w:pStyle w:val="Legenda"/>
                                <w:rPr>
                                  <w:noProof/>
                                  <w:sz w:val="24"/>
                                </w:rPr>
                              </w:pPr>
                              <w:bookmarkStart w:id="18" w:name="_Toc93399324"/>
                              <w:bookmarkStart w:id="19" w:name="_Toc96521394"/>
                              <w:r>
                                <w:t xml:space="preserve">Figura </w:t>
                              </w:r>
                              <w:r>
                                <w:fldChar w:fldCharType="begin"/>
                              </w:r>
                              <w:r>
                                <w:instrText xml:space="preserve"> SEQ Figura \* ARABIC </w:instrText>
                              </w:r>
                              <w:r>
                                <w:fldChar w:fldCharType="separate"/>
                              </w:r>
                              <w:r w:rsidR="00734FCE">
                                <w:rPr>
                                  <w:noProof/>
                                </w:rPr>
                                <w:t>1</w:t>
                              </w:r>
                              <w:r>
                                <w:rPr>
                                  <w:noProof/>
                                </w:rPr>
                                <w:fldChar w:fldCharType="end"/>
                              </w:r>
                              <w:r>
                                <w:t>- Evolução da Indústria</w:t>
                              </w:r>
                              <w:bookmarkEnd w:id="18"/>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74AB750" id="Agrupar 5" o:spid="_x0000_s1026" style="position:absolute;left:0;text-align:left;margin-left:67.3pt;margin-top:2.95pt;width:348.25pt;height:276.1pt;z-index:251658240" coordsize="44229,350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">
                <v:shape id="Imagem 3" o:spid="_x0000_s1027" type="#_x0000_t75" style="position:absolute;left:2764;width:41465;height:310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">
                  <v:imagedata r:id="rId15" o:title=""/>
                </v:shape>
                <v:shapetype id="_x0000_t202" coordsize="21600,21600" o:spt="202" path="m,l,21600r21600,l21600,xe">
                  <v:stroke joinstyle="miter"/>
                  <v:path gradientshapeok="t" o:connecttype="rect"/>
                </v:shapetype>
                <v:shape id="Caixa de texto 1" o:spid="_x0000_s1028" type="#_x0000_t202" style="position:absolute;top:32423;width:41465;height:26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2526EDB9" w14:textId="38137BAF" w:rsidR="00CA3866" w:rsidRPr="003F44EC" w:rsidRDefault="00CA3866" w:rsidP="00CA3866">
                        <w:pPr>
                          <w:pStyle w:val="Legenda"/>
                          <w:rPr>
                            <w:noProof/>
                            <w:sz w:val="24"/>
                          </w:rPr>
                        </w:pPr>
                        <w:bookmarkStart w:id="20" w:name="_Toc93399324"/>
                        <w:bookmarkStart w:id="21" w:name="_Toc96521394"/>
                        <w:r>
                          <w:t xml:space="preserve">Figura </w:t>
                        </w:r>
                        <w:r>
                          <w:fldChar w:fldCharType="begin"/>
                        </w:r>
                        <w:r>
                          <w:instrText xml:space="preserve"> SEQ Figura \* ARABIC </w:instrText>
                        </w:r>
                        <w:r>
                          <w:fldChar w:fldCharType="separate"/>
                        </w:r>
                        <w:r w:rsidR="00734FCE">
                          <w:rPr>
                            <w:noProof/>
                          </w:rPr>
                          <w:t>1</w:t>
                        </w:r>
                        <w:r>
                          <w:rPr>
                            <w:noProof/>
                          </w:rPr>
                          <w:fldChar w:fldCharType="end"/>
                        </w:r>
                        <w:r>
                          <w:t>- Evolução da Indústria</w:t>
                        </w:r>
                        <w:bookmarkEnd w:id="20"/>
                        <w:bookmarkEnd w:id="21"/>
                      </w:p>
                    </w:txbxContent>
                  </v:textbox>
                </v:shape>
                <w10:wrap type="square"/>
              </v:group>
            </w:pict>
          </mc:Fallback>
        </mc:AlternateContent>
      </w:r>
    </w:p>
    <w:p w14:paraId="4C62F4FC" w14:textId="77777777" w:rsidR="00CA3866" w:rsidRDefault="00CA3866" w:rsidP="006412CC">
      <w:pPr>
        <w:pStyle w:val="Corpodetexto"/>
      </w:pPr>
    </w:p>
    <w:p w14:paraId="0B5D3B52" w14:textId="77777777" w:rsidR="00CA3866" w:rsidRDefault="00CA3866" w:rsidP="006412CC">
      <w:pPr>
        <w:pStyle w:val="Corpodetexto"/>
      </w:pPr>
    </w:p>
    <w:p w14:paraId="12B96F1D" w14:textId="77777777" w:rsidR="00CA3866" w:rsidRDefault="00CA3866" w:rsidP="006412CC">
      <w:pPr>
        <w:pStyle w:val="Corpodetexto"/>
      </w:pPr>
    </w:p>
    <w:p w14:paraId="6EE87975" w14:textId="77777777" w:rsidR="00CA3866" w:rsidRDefault="00CA3866" w:rsidP="006412CC">
      <w:pPr>
        <w:pStyle w:val="Corpodetexto"/>
      </w:pPr>
    </w:p>
    <w:p w14:paraId="67887A1C" w14:textId="77777777" w:rsidR="00CA3866" w:rsidRDefault="00CA3866" w:rsidP="006412CC">
      <w:pPr>
        <w:pStyle w:val="Corpodetexto"/>
      </w:pPr>
    </w:p>
    <w:p w14:paraId="79C160B5" w14:textId="5AA044B3" w:rsidR="00CA3866" w:rsidRDefault="00CA3866" w:rsidP="006412CC">
      <w:pPr>
        <w:pStyle w:val="Corpodetexto"/>
      </w:pPr>
    </w:p>
    <w:p w14:paraId="2F75387F" w14:textId="7B26E43B" w:rsidR="00CA3866" w:rsidRDefault="00CA3866" w:rsidP="006412CC">
      <w:pPr>
        <w:pStyle w:val="Corpodetexto"/>
      </w:pPr>
    </w:p>
    <w:p w14:paraId="46F578D6" w14:textId="5229883A" w:rsidR="00CA3866" w:rsidRDefault="00CA3866" w:rsidP="006412CC">
      <w:pPr>
        <w:pStyle w:val="Corpodetexto"/>
      </w:pPr>
    </w:p>
    <w:p w14:paraId="1E5BF4C9" w14:textId="7FD4FDD5" w:rsidR="00CA3866" w:rsidRDefault="00CA3866" w:rsidP="006412CC">
      <w:pPr>
        <w:pStyle w:val="Corpodetexto"/>
      </w:pPr>
    </w:p>
    <w:p w14:paraId="6BC5552D" w14:textId="20C7E857" w:rsidR="00CA3866" w:rsidRDefault="00CA3866" w:rsidP="006412CC">
      <w:pPr>
        <w:pStyle w:val="Corpodetexto"/>
      </w:pPr>
    </w:p>
    <w:p w14:paraId="30292441" w14:textId="77777777" w:rsidR="0081464E" w:rsidRDefault="0081464E" w:rsidP="00AF5A26">
      <w:pPr>
        <w:pStyle w:val="Corpodetexto"/>
      </w:pPr>
    </w:p>
    <w:p w14:paraId="5FA070B3" w14:textId="77F26E2A" w:rsidR="00CA3866" w:rsidRPr="0081464E" w:rsidRDefault="00CA3866" w:rsidP="00AF5A26">
      <w:pPr>
        <w:pStyle w:val="Ttulo4"/>
        <w:numPr>
          <w:ilvl w:val="3"/>
          <w:numId w:val="10"/>
        </w:numPr>
      </w:pPr>
      <w:bookmarkStart w:id="22" w:name="_Toc98663383"/>
      <w:r w:rsidRPr="0081464E">
        <w:t>1º Revolução Industrial</w:t>
      </w:r>
      <w:bookmarkEnd w:id="22"/>
      <w:r w:rsidR="00294E52" w:rsidRPr="0081464E">
        <w:t xml:space="preserve"> </w:t>
      </w:r>
    </w:p>
    <w:p w14:paraId="55A282B1" w14:textId="60E00CE8" w:rsidR="0065028F" w:rsidRDefault="00294E52" w:rsidP="006412CC">
      <w:pPr>
        <w:pStyle w:val="Corpodetexto"/>
        <w:rPr>
          <w:b/>
          <w:bCs/>
        </w:rPr>
      </w:pPr>
      <w:r>
        <w:t xml:space="preserve">Como podemos visualizar na imagem acima apresentada </w:t>
      </w:r>
      <w:r w:rsidR="002B66E3">
        <w:t xml:space="preserve">(figura 1) </w:t>
      </w:r>
      <w:r>
        <w:t>a</w:t>
      </w:r>
      <w:r w:rsidR="00CA3866">
        <w:t xml:space="preserve"> </w:t>
      </w:r>
      <w:r w:rsidR="00CA3866" w:rsidRPr="0072751A">
        <w:t xml:space="preserve">primeira </w:t>
      </w:r>
      <w:r w:rsidR="00CA3866" w:rsidRPr="00373223">
        <w:t>revolução industrial</w:t>
      </w:r>
      <w:r w:rsidR="00CA3866">
        <w:t xml:space="preserve"> </w:t>
      </w:r>
      <w:r w:rsidR="00CA3866" w:rsidRPr="00757380">
        <w:t>foi gerada pela Revolução Comercial que ocorreu na Europa entre os séculos XV e meados do século XVIII</w:t>
      </w:r>
      <w:r w:rsidR="00CA3866">
        <w:t xml:space="preserve"> onde o grande marco foi a passagem da manufatura para a maquinofatura. Por exemplo, a roca (instrumento manual de tecelagem) foi substituída pela máquina de fiar. </w:t>
      </w:r>
      <w:r>
        <w:t>Assim como,</w:t>
      </w:r>
      <w:r w:rsidR="00CA3866">
        <w:t xml:space="preserve"> utilização das máquinas a vapor e a força hidráulica representaram uma grande revolução e um grande avanço na indústria do tecido, industrialização do ferro, navios a vapor, estradas de </w:t>
      </w:r>
      <w:r w:rsidR="00CA3866">
        <w:lastRenderedPageBreak/>
        <w:t>ferro, entre outras grandes mudanças que levaram a um aumento significativo da produção. Podemos afirmar que foi uma fase marcada pela transformação do ferro, carvão e energia a vapor em energia mecânica para o bom funcionamento das máquinas. Era marcada pelo surgimento de mecanização e da força hidráulica</w:t>
      </w:r>
      <w:r w:rsidR="0065028F">
        <w:t xml:space="preserve"> </w:t>
      </w:r>
      <w:r w:rsidR="00A02C18" w:rsidRPr="00D6552F">
        <w:rPr>
          <w:b/>
          <w:bCs/>
        </w:rPr>
        <w:fldChar w:fldCharType="begin"/>
      </w:r>
      <w:r w:rsidR="00D6552F" w:rsidRPr="00D6552F">
        <w:rPr>
          <w:b/>
          <w:bCs/>
        </w:rPr>
        <w:instrText xml:space="preserve"> ADDIN ZOTERO_ITEM CSL_CITATION {"citationID":"YJQNu0Al","properties":{"formattedCitation":"(Fernandes, 2019; Neves et. al., 2022)","plainCitation":"(Fernandes, 2019; Neves et. al., 2022)","noteIndex":0},"citationItems":[{"id":95,"uris":["http://zotero.org/users/7836987/items/LT7WVJGG"],"uri":["http://zotero.org/users/7836987/items/LT7WVJGG"],"itemData":{"id":95,"type":"article-journal","abstract":"Com a chegada de um novo modelo, o Centro de Produção de Mangualde implementou uma transformação digital, designada por Mangualde 2020, que provocou um aumento da automatização para cerca de 85%, no rumo da denominada Indústria 4.0. Com toda esta transformação e evolução da fábrica, surgiu a necessidade evoluir em alguns aspetos, nomeadamente na organização humana da produção. Quando se têm que formar os colaboradores em novas competências, é necessário que sejam realizados alguns procedimentos detalhados, de modo a que toda a informação seja organizada e desta forma, a formação tenha sucesso. Com esta formação, pretende-se que todos os colaboradores fiquem a par das mudanças que a empresa está a sofrer e ao mesmo tempo que consigam aumentar o seu nível de competências, evoluindo também em termos de carreira profissional. A iniciativa do projeto Mangualde 2020 pretende que, através da formação os colaboradores adquiram novas competências e se adaptem às novas tecnologias do setor da ferragem. O CPMG adquiriu com o decorrer do tempo a maturidade e a autonomia das equipas permitindo implementar o Projeto OHP, Organização Humana de Produção. O presente relatório de estágio descreve as mudanças nas equipas e nos colaboradores ao nível da formação de novas habilidades e conhecimentos do setor da ferragem, na sequência da implementação do projeto Indústria 4.0 no CPMG, tendo como objetivo uma estrutura mais direta, reativa, eficiente, mais próxima ao terreno e o desenvolvimento de ferramentas de gestão de competências adequadas.","language":"por","note":"Accepted: 2019-08-30T10:51:10Z","source":"comum.rcaap.pt","title":"Ferramentas de gestão e desenvolvimento de competências na transição para a Indústria 4.0 : o caso de uma empresa na indústria automóvel","title-short":"Ferramentas de gestão e desenvolvimento de competências na transição para a Indústria 4.0","URL":"https://comum.rcaap.pt/handle/10400.26/29602","author":[{"family":"Fernandes","given":"Sara Andreia Silva"}],"accessed":{"date-parts":[["2022",2,23]]},"issued":{"date-parts":[["2019",3]]}}},{"id":70,"uris":["http://zotero.org/users/7836987/items/E7HB88M9"],"uri":["http://zotero.org/users/7836987/items/E7HB88M9"],"itemData":{"id":70,"type":"webpage","abstract":"Clique e acesse este texto para saber mais a respeito da Revolução Industrial. Entenda por que ela se iniciou na Inglaterra e conheça suas fases e consequências.","container-title":"Mundo Educação","language":"pt-br","title":"Revolução industrial: causas, fases, consequências, resumo","title-short":"Revolução industrial","URL":"https://mundoeducacao.uol.com.br/historiageral/revolucao-industrial-2.htm","author":[{"family":"Neves et. al.","given":""}],"accessed":{"date-parts":[["2022",2,12]]},"issued":{"date-parts":[["2022"]]}}}],"schema":"https://github.com/citation-style-language/schema/raw/master/csl-citation.json"} </w:instrText>
      </w:r>
      <w:r w:rsidR="00A02C18" w:rsidRPr="00D6552F">
        <w:rPr>
          <w:b/>
          <w:bCs/>
        </w:rPr>
        <w:fldChar w:fldCharType="separate"/>
      </w:r>
      <w:r w:rsidR="00D6552F" w:rsidRPr="00D6552F">
        <w:rPr>
          <w:b/>
          <w:bCs/>
        </w:rPr>
        <w:t>(Fernandes, 2019; Neves et. al., 2022)</w:t>
      </w:r>
      <w:r w:rsidR="00A02C18" w:rsidRPr="00D6552F">
        <w:rPr>
          <w:b/>
          <w:bCs/>
        </w:rPr>
        <w:fldChar w:fldCharType="end"/>
      </w:r>
      <w:r w:rsidR="005138B2" w:rsidRPr="00071B45">
        <w:t>.</w:t>
      </w:r>
    </w:p>
    <w:p w14:paraId="29106137" w14:textId="043C556C" w:rsidR="00CA3866" w:rsidRDefault="00CA3866" w:rsidP="006412CC">
      <w:pPr>
        <w:pStyle w:val="Corpodetexto"/>
        <w:rPr>
          <w:color w:val="FF0000"/>
        </w:rPr>
      </w:pPr>
      <w:r>
        <w:t>Nesta primeira revolução a manutenção era fundamentalmente corretiva, ou seja, após alguma falha a limpeza e a lubrificação dos equipamentos eram fulcrais para manter a produtividade</w:t>
      </w:r>
      <w:r w:rsidR="00071B45">
        <w:t xml:space="preserve"> </w:t>
      </w:r>
      <w:r w:rsidR="00071B45" w:rsidRPr="00071B45">
        <w:rPr>
          <w:b/>
          <w:bCs/>
        </w:rPr>
        <w:fldChar w:fldCharType="begin"/>
      </w:r>
      <w:r w:rsidR="00071B45" w:rsidRPr="00071B45">
        <w:rPr>
          <w:b/>
          <w:bCs/>
        </w:rPr>
        <w:instrText xml:space="preserve"> ADDIN ZOTERO_ITEM CSL_CITATION {"citationID":"zZu2OJwx","properties":{"formattedCitation":"(Borlido, 2017)","plainCitation":"(Borlido, 2017)","noteIndex":0},"citationItems":[{"id":73,"uris":["http://zotero.org/users/7836987/items/QI8YDHMX"],"uri":["http://zotero.org/users/7836987/items/QI8YDHMX"],"itemData":{"id":73,"type":"article-journal","abstract":"This dissertation is developed within the framework of the master’s degree that is awarded after completion of the five-year integrated master course in Mechanical Engineering Master- Industrial Management of Faculdade de Engenharia da Universidade do Porto.","language":"pt","page":"77","source":"Zotero","title":"Indústria 4.0 – Aplicação a Sistemas de Manutenção","author":[{"family":"Borlido","given":"David José Araújo"}],"issued":{"date-parts":[["2017"]]}}}],"schema":"https://github.com/citation-style-language/schema/raw/master/csl-citation.json"} </w:instrText>
      </w:r>
      <w:r w:rsidR="00071B45" w:rsidRPr="00071B45">
        <w:rPr>
          <w:b/>
          <w:bCs/>
        </w:rPr>
        <w:fldChar w:fldCharType="separate"/>
      </w:r>
      <w:r w:rsidR="00071B45" w:rsidRPr="00071B45">
        <w:rPr>
          <w:b/>
          <w:bCs/>
        </w:rPr>
        <w:t>(Borlido, 2017)</w:t>
      </w:r>
      <w:r w:rsidR="00071B45" w:rsidRPr="00071B45">
        <w:rPr>
          <w:b/>
          <w:bCs/>
        </w:rPr>
        <w:fldChar w:fldCharType="end"/>
      </w:r>
      <w:r w:rsidR="005138B2" w:rsidRPr="00071B45">
        <w:t>.</w:t>
      </w:r>
    </w:p>
    <w:p w14:paraId="746E3AD1" w14:textId="77777777" w:rsidR="00CA3866" w:rsidRDefault="00CA3866" w:rsidP="006412CC">
      <w:pPr>
        <w:pStyle w:val="Corpodetexto"/>
      </w:pPr>
    </w:p>
    <w:p w14:paraId="43D35AD6" w14:textId="593215A3" w:rsidR="00CA3866" w:rsidRPr="0081464E" w:rsidRDefault="00CA3866" w:rsidP="00AF5A26">
      <w:pPr>
        <w:pStyle w:val="Ttulo4"/>
        <w:numPr>
          <w:ilvl w:val="3"/>
          <w:numId w:val="10"/>
        </w:numPr>
      </w:pPr>
      <w:bookmarkStart w:id="23" w:name="_Toc98663384"/>
      <w:r w:rsidRPr="0081464E">
        <w:t>2º Revolução Industrial</w:t>
      </w:r>
      <w:bookmarkEnd w:id="23"/>
      <w:r w:rsidR="00813370" w:rsidRPr="0081464E">
        <w:t xml:space="preserve"> </w:t>
      </w:r>
    </w:p>
    <w:p w14:paraId="1D7666FF" w14:textId="77777777" w:rsidR="0089741D" w:rsidRDefault="00CA3866" w:rsidP="006412CC">
      <w:pPr>
        <w:pStyle w:val="Corpodetexto"/>
      </w:pPr>
      <w:r>
        <w:t xml:space="preserve">A </w:t>
      </w:r>
      <w:r w:rsidRPr="001317CA">
        <w:t>segunda revolução industrial</w:t>
      </w:r>
      <w:r>
        <w:t xml:space="preserve"> é marcada pela descoberta da energia elétrica e a produção em massa, em consequência da procura continua de otimização dos processos dos novos meios de produção e melhoria das técnicas.</w:t>
      </w:r>
      <w:r w:rsidRPr="00EB5534">
        <w:rPr>
          <w:rFonts w:ascii="Raleway" w:hAnsi="Raleway"/>
          <w:color w:val="000000"/>
          <w:sz w:val="30"/>
          <w:szCs w:val="30"/>
          <w:shd w:val="clear" w:color="auto" w:fill="FFFFFF"/>
        </w:rPr>
        <w:t xml:space="preserve"> </w:t>
      </w:r>
      <w:r w:rsidRPr="00035EB1">
        <w:t>A substituição do ferro pelo aço</w:t>
      </w:r>
      <w:r>
        <w:t xml:space="preserve"> teve um grande destaque, passando</w:t>
      </w:r>
      <w:r w:rsidRPr="00EB5534">
        <w:t xml:space="preserve"> a ser utilizado nas ferrovias, na indústria naval e na fabricação de armamentos, por exemplo</w:t>
      </w:r>
      <w:r>
        <w:t xml:space="preserve">. A indústria química permitiu o desenvolvimento de remédios, fertilizantes, adubos, entre outros. A eletricidade passou a fazer parte do dia a dia da população assim como, permitiu criar e aprimorar diversos instrumentos de produção, uma vez que houve a substituição da energia a vapor pela energia elétrica. </w:t>
      </w:r>
    </w:p>
    <w:p w14:paraId="1F0EB836" w14:textId="3B4692B1" w:rsidR="0089741D" w:rsidRDefault="00CA3866" w:rsidP="006412CC">
      <w:pPr>
        <w:pStyle w:val="Corpodetexto"/>
      </w:pPr>
      <w:r>
        <w:t>É nesta fase que surge também a gasolina e o gás proveniente do uso do petróleo como fonte de energia (substituindo a utilização do carvão). Possibilitou o aprimoramento de técnicas, surgimentos de novas máquinas, introdução de novos meios de produção e automatização do trabalho que levaram a uma organização de produção industrial a menor custo e tempo.</w:t>
      </w:r>
    </w:p>
    <w:p w14:paraId="0CBF831E" w14:textId="2F4232E3" w:rsidR="0065028F" w:rsidRDefault="00CA3866" w:rsidP="006412CC">
      <w:pPr>
        <w:pStyle w:val="Corpodetexto"/>
        <w:rPr>
          <w:b/>
          <w:bCs/>
        </w:rPr>
      </w:pPr>
      <w:r w:rsidRPr="00EE7845">
        <w:t xml:space="preserve"> </w:t>
      </w:r>
      <w:r>
        <w:t xml:space="preserve">A segunda revolução industrial surge num período de pós-guerra onde se regista um grande aumento da procura o que, consequentemente, levou a um aumento da produtividade para conseguir corresponder á procura </w:t>
      </w:r>
      <w:r w:rsidR="0065028F" w:rsidRPr="00071B45">
        <w:rPr>
          <w:b/>
          <w:bCs/>
        </w:rPr>
        <w:fldChar w:fldCharType="begin"/>
      </w:r>
      <w:r w:rsidR="00D6552F">
        <w:rPr>
          <w:b/>
          <w:bCs/>
        </w:rPr>
        <w:instrText xml:space="preserve"> ADDIN ZOTERO_ITEM CSL_CITATION {"citationID":"ft088x1E","properties":{"formattedCitation":"(Fernandes, 2019; Neves et. al., 2022)","plainCitation":"(Fernandes, 2019; Neves et. al., 2022)","noteIndex":0},"citationItems":[{"id":95,"uris":["http://zotero.org/users/7836987/items/LT7WVJGG"],"uri":["http://zotero.org/users/7836987/items/LT7WVJGG"],"itemData":{"id":95,"type":"article-journal","abstract":"Com a chegada de um novo modelo, o Centro de Produção de Mangualde implementou uma transformação digital, designada por Mangualde 2020, que provocou um aumento da automatização para cerca de 85%, no rumo da denominada Indústria 4.0. Com toda esta transformação e evolução da fábrica, surgiu a necessidade evoluir em alguns aspetos, nomeadamente na organização humana da produção. Quando se têm que formar os colaboradores em novas competências, é necessário que sejam realizados alguns procedimentos detalhados, de modo a que toda a informação seja organizada e desta forma, a formação tenha sucesso. Com esta formação, pretende-se que todos os colaboradores fiquem a par das mudanças que a empresa está a sofrer e ao mesmo tempo que consigam aumentar o seu nível de competências, evoluindo também em termos de carreira profissional. A iniciativa do projeto Mangualde 2020 pretende que, através da formação os colaboradores adquiram novas competências e se adaptem às novas tecnologias do setor da ferragem. O CPMG adquiriu com o decorrer do tempo a maturidade e a autonomia das equipas permitindo implementar o Projeto OHP, Organização Humana de Produção. O presente relatório de estágio descreve as mudanças nas equipas e nos colaboradores ao nível da formação de novas habilidades e conhecimentos do setor da ferragem, na sequência da implementação do projeto Indústria 4.0 no CPMG, tendo como objetivo uma estrutura mais direta, reativa, eficiente, mais próxima ao terreno e o desenvolvimento de ferramentas de gestão de competências adequadas.","language":"por","note":"Accepted: 2019-08-30T10:51:10Z","source":"comum.rcaap.pt","title":"Ferramentas de gestão e desenvolvimento de competências na transição para a Indústria 4.0 : o caso de uma empresa na indústria automóvel","title-short":"Ferramentas de gestão e desenvolvimento de competências na transição para a Indústria 4.0","URL":"https://comum.rcaap.pt/handle/10400.26/29602","author":[{"family":"Fernandes","given":"Sara Andreia Silva"}],"accessed":{"date-parts":[["2022",2,23]]},"issued":{"date-parts":[["2019",3]]}}},{"id":70,"uris":["http://zotero.org/users/7836987/items/E7HB88M9"],"uri":["http://zotero.org/users/7836987/items/E7HB88M9"],"itemData":{"id":70,"type":"webpage","abstract":"Clique e acesse este texto para saber mais a respeito da Revolução Industrial. Entenda por que ela se iniciou na Inglaterra e conheça suas fases e consequências.","container-title":"Mundo Educação","language":"pt-br","title":"Revolução industrial: causas, fases, consequências, resumo","title-short":"Revolução industrial","URL":"https://mundoeducacao.uol.com.br/historiageral/revolucao-industrial-2.htm","author":[{"family":"Neves et. al.","given":""}],"accessed":{"date-parts":[["2022",2,12]]},"issued":{"date-parts":[["2022"]]}}}],"schema":"https://github.com/citation-style-language/schema/raw/master/csl-citation.json"} </w:instrText>
      </w:r>
      <w:r w:rsidR="0065028F" w:rsidRPr="00071B45">
        <w:rPr>
          <w:b/>
          <w:bCs/>
        </w:rPr>
        <w:fldChar w:fldCharType="separate"/>
      </w:r>
      <w:r w:rsidR="00D6552F" w:rsidRPr="00D6552F">
        <w:t>(Fernandes, 2019; Neves et. al., 2022)</w:t>
      </w:r>
      <w:r w:rsidR="0065028F" w:rsidRPr="00071B45">
        <w:rPr>
          <w:b/>
          <w:bCs/>
        </w:rPr>
        <w:fldChar w:fldCharType="end"/>
      </w:r>
      <w:r w:rsidR="005138B2">
        <w:rPr>
          <w:b/>
          <w:bCs/>
        </w:rPr>
        <w:t>.</w:t>
      </w:r>
    </w:p>
    <w:p w14:paraId="1E50A7C6" w14:textId="2854BC04" w:rsidR="00CA3866" w:rsidRPr="00804926" w:rsidRDefault="00CA3866" w:rsidP="006412CC">
      <w:pPr>
        <w:pStyle w:val="Corpodetexto"/>
      </w:pPr>
      <w:r>
        <w:t>Deste modo, houve uma grande evolução no que diz respeito à manutenção. Começaram a ser registadas as manutenções feitas nos computadores e o agendamento e controlo da manutenção foi um dos passos mais significantes que começou a ser feito. Pelo que, passamos de uma manutenção corretiva para uma manutenção mais cautelosa e prudente, manutenção preventiva</w:t>
      </w:r>
      <w:r w:rsidR="00071B45">
        <w:rPr>
          <w:b/>
          <w:bCs/>
        </w:rPr>
        <w:t xml:space="preserve"> </w:t>
      </w:r>
      <w:r w:rsidR="00071B45" w:rsidRPr="00071B45">
        <w:rPr>
          <w:b/>
          <w:bCs/>
        </w:rPr>
        <w:fldChar w:fldCharType="begin"/>
      </w:r>
      <w:r w:rsidR="00071B45" w:rsidRPr="00071B45">
        <w:rPr>
          <w:b/>
          <w:bCs/>
        </w:rPr>
        <w:instrText xml:space="preserve"> ADDIN ZOTERO_ITEM CSL_CITATION {"citationID":"7ogNGjfN","properties":{"formattedCitation":"(Borlido, 2017)","plainCitation":"(Borlido, 2017)","noteIndex":0},"citationItems":[{"id":73,"uris":["http://zotero.org/users/7836987/items/QI8YDHMX"],"uri":["http://zotero.org/users/7836987/items/QI8YDHMX"],"itemData":{"id":73,"type":"article-journal","abstract":"This dissertation is developed within the framework of the master’s degree that is awarded after completion of the five-year integrated master course in Mechanical Engineering Master- Industrial Management of Faculdade de Engenharia da Universidade do Porto.","language":"pt","page":"77","source":"Zotero","title":"Indústria 4.0 – Aplicação a Sistemas de Manutenção","author":[{"family":"Borlido","given":"David José Araújo"}],"issued":{"date-parts":[["2017"]]}}}],"schema":"https://github.com/citation-style-language/schema/raw/master/csl-citation.json"} </w:instrText>
      </w:r>
      <w:r w:rsidR="00071B45" w:rsidRPr="00071B45">
        <w:rPr>
          <w:b/>
          <w:bCs/>
        </w:rPr>
        <w:fldChar w:fldCharType="separate"/>
      </w:r>
      <w:r w:rsidR="00071B45" w:rsidRPr="00071B45">
        <w:rPr>
          <w:b/>
          <w:bCs/>
        </w:rPr>
        <w:t>(Borlido, 2017)</w:t>
      </w:r>
      <w:r w:rsidR="00071B45" w:rsidRPr="00071B45">
        <w:rPr>
          <w:b/>
          <w:bCs/>
        </w:rPr>
        <w:fldChar w:fldCharType="end"/>
      </w:r>
      <w:r w:rsidR="005138B2" w:rsidRPr="00452ED6">
        <w:t>.</w:t>
      </w:r>
    </w:p>
    <w:p w14:paraId="2FCB922B" w14:textId="77777777" w:rsidR="00AF5A26" w:rsidRDefault="00AF5A26" w:rsidP="006412CC">
      <w:pPr>
        <w:pStyle w:val="Corpodetexto"/>
      </w:pPr>
    </w:p>
    <w:p w14:paraId="380A88FE" w14:textId="275CB1B6" w:rsidR="00CA3866" w:rsidRPr="0081464E" w:rsidRDefault="00CA3866" w:rsidP="00AF5A26">
      <w:pPr>
        <w:pStyle w:val="Ttulo4"/>
        <w:numPr>
          <w:ilvl w:val="3"/>
          <w:numId w:val="10"/>
        </w:numPr>
      </w:pPr>
      <w:bookmarkStart w:id="24" w:name="_Toc98663385"/>
      <w:r w:rsidRPr="0081464E">
        <w:lastRenderedPageBreak/>
        <w:t>3º Revolução Industrial</w:t>
      </w:r>
      <w:bookmarkEnd w:id="24"/>
    </w:p>
    <w:p w14:paraId="0566292F" w14:textId="328BEB92" w:rsidR="0089741D" w:rsidRDefault="00CA3866" w:rsidP="006412CC">
      <w:pPr>
        <w:pStyle w:val="Corpodetexto"/>
        <w:rPr>
          <w:rFonts w:cs="Times New Roman"/>
        </w:rPr>
      </w:pPr>
      <w:r>
        <w:t xml:space="preserve">Na década de 70 a </w:t>
      </w:r>
      <w:r w:rsidRPr="001317CA">
        <w:t>terceira Revolução Industrial</w:t>
      </w:r>
      <w:r>
        <w:t xml:space="preserve"> caracteriza-se pela computação e automação dos sistemas de informação. As máquinas começaram a ser programáveis o que originou uma progressiva automatização</w:t>
      </w:r>
      <w:r w:rsidR="00452ED6">
        <w:t xml:space="preserve"> </w:t>
      </w:r>
      <w:r w:rsidR="00452ED6" w:rsidRPr="00452ED6">
        <w:rPr>
          <w:b/>
          <w:bCs/>
        </w:rPr>
        <w:fldChar w:fldCharType="begin"/>
      </w:r>
      <w:r w:rsidR="00D6552F">
        <w:rPr>
          <w:b/>
          <w:bCs/>
        </w:rPr>
        <w:instrText xml:space="preserve"> ADDIN ZOTERO_ITEM CSL_CITATION {"citationID":"MHod3VUa","properties":{"formattedCitation":"(Neves et. al., 2022)","plainCitation":"(Neves et. al., 2022)","noteIndex":0},"citationItems":[{"id":70,"uris":["http://zotero.org/users/7836987/items/E7HB88M9"],"uri":["http://zotero.org/users/7836987/items/E7HB88M9"],"itemData":{"id":70,"type":"webpage","abstract":"Clique e acesse este texto para saber mais a respeito da Revolução Industrial. Entenda por que ela se iniciou na Inglaterra e conheça suas fases e consequências.","container-title":"Mundo Educação","language":"pt-br","title":"Revolução industrial: causas, fases, consequências, resumo","title-short":"Revolução industrial","URL":"https://mundoeducacao.uol.com.br/historiageral/revolucao-industrial-2.htm","author":[{"family":"Neves et. al.","given":""}],"accessed":{"date-parts":[["2022",2,12]]},"issued":{"date-parts":[["2022"]]}}}],"schema":"https://github.com/citation-style-language/schema/raw/master/csl-citation.json"} </w:instrText>
      </w:r>
      <w:r w:rsidR="00452ED6" w:rsidRPr="00452ED6">
        <w:rPr>
          <w:b/>
          <w:bCs/>
        </w:rPr>
        <w:fldChar w:fldCharType="separate"/>
      </w:r>
      <w:r w:rsidR="00D6552F" w:rsidRPr="00D6552F">
        <w:t>(Neves et. al., 2022)</w:t>
      </w:r>
      <w:r w:rsidR="00452ED6" w:rsidRPr="00452ED6">
        <w:rPr>
          <w:b/>
          <w:bCs/>
        </w:rPr>
        <w:fldChar w:fldCharType="end"/>
      </w:r>
      <w:r w:rsidR="00452ED6" w:rsidRPr="00452ED6">
        <w:rPr>
          <w:rFonts w:cs="Times New Roman"/>
        </w:rPr>
        <w:t>.</w:t>
      </w:r>
      <w:r w:rsidR="00452ED6">
        <w:rPr>
          <w:rFonts w:cs="Times New Roman"/>
        </w:rPr>
        <w:t xml:space="preserve"> </w:t>
      </w:r>
    </w:p>
    <w:p w14:paraId="12D830C3" w14:textId="5E3B3B83" w:rsidR="0065028F" w:rsidRDefault="00343B05" w:rsidP="006412CC">
      <w:pPr>
        <w:pStyle w:val="Corpodetexto"/>
        <w:rPr>
          <w:b/>
          <w:bCs/>
        </w:rPr>
      </w:pPr>
      <w:r>
        <w:t>“</w:t>
      </w:r>
      <w:r w:rsidRPr="00343B05">
        <w:t>Os principais marcos desse período podem ser vistos por meio dos aperfeiçoamentos e das inovações nas áreas de robótica, genética, telecomunicações, eletrônica, transporte e infraestrutura”</w:t>
      </w:r>
      <w:r w:rsidRPr="00343B05">
        <w:rPr>
          <w:b/>
          <w:bCs/>
        </w:rPr>
        <w:t xml:space="preserve"> </w:t>
      </w:r>
      <w:r w:rsidRPr="00452ED6">
        <w:rPr>
          <w:b/>
          <w:bCs/>
        </w:rPr>
        <w:fldChar w:fldCharType="begin"/>
      </w:r>
      <w:r w:rsidR="00D6552F">
        <w:rPr>
          <w:b/>
          <w:bCs/>
        </w:rPr>
        <w:instrText xml:space="preserve"> ADDIN ZOTERO_ITEM CSL_CITATION {"citationID":"sKnfFx4y","properties":{"formattedCitation":"(Neves et. al., 2022)","plainCitation":"(Neves et. al., 2022)","noteIndex":0},"citationItems":[{"id":70,"uris":["http://zotero.org/users/7836987/items/E7HB88M9"],"uri":["http://zotero.org/users/7836987/items/E7HB88M9"],"itemData":{"id":70,"type":"webpage","abstract":"Clique e acesse este texto para saber mais a respeito da Revolução Industrial. Entenda por que ela se iniciou na Inglaterra e conheça suas fases e consequências.","container-title":"Mundo Educação","language":"pt-br","title":"Revolução industrial: causas, fases, consequências, resumo","title-short":"Revolução industrial","URL":"https://mundoeducacao.uol.com.br/historiageral/revolucao-industrial-2.htm","author":[{"family":"Neves et. al.","given":""}],"accessed":{"date-parts":[["2022",2,12]]},"issued":{"date-parts":[["2022"]]}}}],"schema":"https://github.com/citation-style-language/schema/raw/master/csl-citation.json"} </w:instrText>
      </w:r>
      <w:r w:rsidRPr="00452ED6">
        <w:rPr>
          <w:b/>
          <w:bCs/>
        </w:rPr>
        <w:fldChar w:fldCharType="separate"/>
      </w:r>
      <w:r w:rsidR="00D6552F" w:rsidRPr="00D6552F">
        <w:t>(Neves et. al., 2022)</w:t>
      </w:r>
      <w:r w:rsidRPr="00452ED6">
        <w:rPr>
          <w:b/>
          <w:bCs/>
        </w:rPr>
        <w:fldChar w:fldCharType="end"/>
      </w:r>
      <w:r w:rsidR="005138B2" w:rsidRPr="00452ED6">
        <w:t>.</w:t>
      </w:r>
    </w:p>
    <w:p w14:paraId="4A1E5287" w14:textId="7DB41832" w:rsidR="00CA3866" w:rsidRDefault="00343B05" w:rsidP="006412CC">
      <w:pPr>
        <w:pStyle w:val="Corpodetexto"/>
      </w:pPr>
      <w:r>
        <w:rPr>
          <w:b/>
          <w:bCs/>
        </w:rPr>
        <w:t xml:space="preserve"> </w:t>
      </w:r>
      <w:r w:rsidR="00CA3866">
        <w:t xml:space="preserve">O sistema </w:t>
      </w:r>
      <w:proofErr w:type="spellStart"/>
      <w:r w:rsidR="00CA3866" w:rsidRPr="00C55417">
        <w:rPr>
          <w:i/>
          <w:iCs/>
        </w:rPr>
        <w:t>Just</w:t>
      </w:r>
      <w:proofErr w:type="spellEnd"/>
      <w:r w:rsidR="00CA3866" w:rsidRPr="00C55417">
        <w:rPr>
          <w:i/>
          <w:iCs/>
        </w:rPr>
        <w:t xml:space="preserve"> In Time</w:t>
      </w:r>
      <w:r w:rsidR="00CA3866">
        <w:t xml:space="preserve"> nasce nesta época com a necessidade de reduzir ao máximo o tempo, consequentemente nasce o  termo de manutenção preditiva</w:t>
      </w:r>
      <w:r w:rsidR="00452ED6">
        <w:rPr>
          <w:b/>
          <w:bCs/>
        </w:rPr>
        <w:t xml:space="preserve"> </w:t>
      </w:r>
      <w:r w:rsidR="00452ED6" w:rsidRPr="00452ED6">
        <w:rPr>
          <w:b/>
          <w:bCs/>
        </w:rPr>
        <w:fldChar w:fldCharType="begin"/>
      </w:r>
      <w:r w:rsidR="00452ED6" w:rsidRPr="00452ED6">
        <w:rPr>
          <w:b/>
          <w:bCs/>
        </w:rPr>
        <w:instrText xml:space="preserve"> ADDIN ZOTERO_ITEM CSL_CITATION {"citationID":"ZTK2E8Sk","properties":{"formattedCitation":"(Borlido, 2017)","plainCitation":"(Borlido, 2017)","noteIndex":0},"citationItems":[{"id":73,"uris":["http://zotero.org/users/7836987/items/QI8YDHMX"],"uri":["http://zotero.org/users/7836987/items/QI8YDHMX"],"itemData":{"id":73,"type":"article-journal","abstract":"This dissertation is developed within the framework of the master’s degree that is awarded after completion of the five-year integrated master course in Mechanical Engineering Master- Industrial Management of Faculdade de Engenharia da Universidade do Porto.","language":"pt","page":"77","source":"Zotero","title":"Indústria 4.0 – Aplicação a Sistemas de Manutenção","author":[{"family":"Borlido","given":"David José Araújo"}],"issued":{"date-parts":[["2017"]]}}}],"schema":"https://github.com/citation-style-language/schema/raw/master/csl-citation.json"} </w:instrText>
      </w:r>
      <w:r w:rsidR="00452ED6" w:rsidRPr="00452ED6">
        <w:rPr>
          <w:b/>
          <w:bCs/>
        </w:rPr>
        <w:fldChar w:fldCharType="separate"/>
      </w:r>
      <w:r w:rsidR="00452ED6" w:rsidRPr="00452ED6">
        <w:rPr>
          <w:b/>
          <w:bCs/>
        </w:rPr>
        <w:t>(Borlido, 2017)</w:t>
      </w:r>
      <w:r w:rsidR="00452ED6" w:rsidRPr="00452ED6">
        <w:rPr>
          <w:b/>
          <w:bCs/>
        </w:rPr>
        <w:fldChar w:fldCharType="end"/>
      </w:r>
      <w:r w:rsidR="005138B2" w:rsidRPr="00452ED6">
        <w:t>.</w:t>
      </w:r>
    </w:p>
    <w:p w14:paraId="64AE5ABF" w14:textId="77777777" w:rsidR="00343B05" w:rsidRPr="00CA3866" w:rsidRDefault="00343B05" w:rsidP="006412CC">
      <w:pPr>
        <w:pStyle w:val="Corpodetexto"/>
      </w:pPr>
    </w:p>
    <w:p w14:paraId="0850CF3A" w14:textId="1E87B0B6" w:rsidR="00CA3866" w:rsidRPr="0081464E" w:rsidRDefault="00CA3866" w:rsidP="00AF5A26">
      <w:pPr>
        <w:pStyle w:val="Ttulo4"/>
        <w:numPr>
          <w:ilvl w:val="3"/>
          <w:numId w:val="10"/>
        </w:numPr>
      </w:pPr>
      <w:bookmarkStart w:id="25" w:name="_Toc98663386"/>
      <w:r w:rsidRPr="0081464E">
        <w:t>4º Revolução Industrial</w:t>
      </w:r>
      <w:bookmarkEnd w:id="25"/>
    </w:p>
    <w:p w14:paraId="7BB790D4" w14:textId="77777777" w:rsidR="0089741D" w:rsidRDefault="00CA3866" w:rsidP="006412CC">
      <w:pPr>
        <w:pStyle w:val="Corpodetexto"/>
      </w:pPr>
      <w:r>
        <w:t>A Indústria 4.0 apresenta as mais recentes inovações tecnológicas relacionadas com a automação, controlo e tecnologias de informação, aplicadas aos processos de manufatura. Estas tecnologias emergiram com o foco da melhoria continua da eficiência e produtividade dos processos.</w:t>
      </w:r>
    </w:p>
    <w:p w14:paraId="1F2A90CE" w14:textId="4C3C0E06" w:rsidR="00CA3866" w:rsidRDefault="00CA3866" w:rsidP="006412CC">
      <w:pPr>
        <w:pStyle w:val="Corpodetexto"/>
        <w:rPr>
          <w:b/>
          <w:bCs/>
        </w:rPr>
      </w:pPr>
      <w:r w:rsidRPr="004677D1">
        <w:t xml:space="preserve">"A Quarta Revolução Industrial gera um mundo em que os sistemas de fabricação virtuais e físicos cooperam entre si de uma maneira flexível a nível global" </w:t>
      </w:r>
      <w:r w:rsidRPr="004677D1">
        <w:rPr>
          <w:b/>
          <w:bCs/>
        </w:rPr>
        <w:t>(</w:t>
      </w:r>
      <w:proofErr w:type="spellStart"/>
      <w:r w:rsidRPr="004677D1">
        <w:rPr>
          <w:b/>
          <w:bCs/>
        </w:rPr>
        <w:t>Schwab</w:t>
      </w:r>
      <w:proofErr w:type="spellEnd"/>
      <w:r w:rsidRPr="004677D1">
        <w:rPr>
          <w:b/>
          <w:bCs/>
        </w:rPr>
        <w:t xml:space="preserve"> Klaus, 2016).</w:t>
      </w:r>
    </w:p>
    <w:p w14:paraId="53D94F07" w14:textId="07FBA3B9" w:rsidR="005138B2" w:rsidRDefault="00CA3866" w:rsidP="006412CC">
      <w:pPr>
        <w:pStyle w:val="Corpodetexto"/>
      </w:pPr>
      <w:r w:rsidRPr="006C2A18">
        <w:t>Esta revolução trouxe inúmeras vantagens e é importante destacar que a obtenção de dados úteis, para o apoio à decisão, em tempo real revolucionou a indústria. Redução de custos e erros de produção, aumento da segurança</w:t>
      </w:r>
      <w:r w:rsidR="004A4922">
        <w:t xml:space="preserve"> e</w:t>
      </w:r>
      <w:r w:rsidRPr="006C2A18">
        <w:t xml:space="preserve"> produções mais sustentáveis são alguns exemplos vantajosos da aplicação da indústria 4.0</w:t>
      </w:r>
      <w:r w:rsidR="005138B2">
        <w:t xml:space="preserve"> </w:t>
      </w:r>
      <w:r w:rsidR="004A4922" w:rsidRPr="004677D1">
        <w:rPr>
          <w:b/>
          <w:bCs/>
        </w:rPr>
        <w:fldChar w:fldCharType="begin"/>
      </w:r>
      <w:r w:rsidR="0065028F">
        <w:rPr>
          <w:b/>
          <w:bCs/>
        </w:rPr>
        <w:instrText xml:space="preserve"> ADDIN ZOTERO_ITEM CSL_CITATION {"citationID":"Us1X6LeZ","properties":{"formattedCitation":"(Fernandes, 2019)","plainCitation":"(Fernandes, 2019)","noteIndex":0},"citationItems":[{"id":95,"uris":["http://zotero.org/users/7836987/items/LT7WVJGG"],"uri":["http://zotero.org/users/7836987/items/LT7WVJGG"],"itemData":{"id":95,"type":"article-journal","abstract":"Com a chegada de um novo modelo, o Centro de Produção de Mangualde implementou uma transformação digital, designada por Mangualde 2020, que provocou um aumento da automatização para cerca de 85%, no rumo da denominada Indústria 4.0. Com toda esta transformação e evolução da fábrica, surgiu a necessidade evoluir em alguns aspetos, nomeadamente na organização humana da produção. Quando se têm que formar os colaboradores em novas competências, é necessário que sejam realizados alguns procedimentos detalhados, de modo a que toda a informação seja organizada e desta forma, a formação tenha sucesso. Com esta formação, pretende-se que todos os colaboradores fiquem a par das mudanças que a empresa está a sofrer e ao mesmo tempo que consigam aumentar o seu nível de competências, evoluindo também em termos de carreira profissional. A iniciativa do projeto Mangualde 2020 pretende que, através da formação os colaboradores adquiram novas competências e se adaptem às novas tecnologias do setor da ferragem. O CPMG adquiriu com o decorrer do tempo a maturidade e a autonomia das equipas permitindo implementar o Projeto OHP, Organização Humana de Produção. O presente relatório de estágio descreve as mudanças nas equipas e nos colaboradores ao nível da formação de novas habilidades e conhecimentos do setor da ferragem, na sequência da implementação do projeto Indústria 4.0 no CPMG, tendo como objetivo uma estrutura mais direta, reativa, eficiente, mais próxima ao terreno e o desenvolvimento de ferramentas de gestão de competências adequadas.","language":"por","note":"Accepted: 2019-08-30T10:51:10Z","source":"comum.rcaap.pt","title":"Ferramentas de gestão e desenvolvimento de competências na transição para a Indústria 4.0 : o caso de uma empresa na indústria automóvel","title-short":"Ferramentas de gestão e desenvolvimento de competências na transição para a Indústria 4.0","URL":"https://comum.rcaap.pt/handle/10400.26/29602","author":[{"family":"Fernandes","given":"Sara Andreia Silva"}],"accessed":{"date-parts":[["2022",2,23]]},"issued":{"date-parts":[["2019",3]]}}}],"schema":"https://github.com/citation-style-language/schema/raw/master/csl-citation.json"} </w:instrText>
      </w:r>
      <w:r w:rsidR="004A4922" w:rsidRPr="004677D1">
        <w:rPr>
          <w:b/>
          <w:bCs/>
        </w:rPr>
        <w:fldChar w:fldCharType="separate"/>
      </w:r>
      <w:r w:rsidR="0065028F" w:rsidRPr="0065028F">
        <w:rPr>
          <w:b/>
          <w:bCs/>
        </w:rPr>
        <w:t>(Fernandes, 2019)</w:t>
      </w:r>
      <w:r w:rsidR="004A4922" w:rsidRPr="004677D1">
        <w:rPr>
          <w:b/>
          <w:bCs/>
        </w:rPr>
        <w:fldChar w:fldCharType="end"/>
      </w:r>
      <w:r w:rsidR="005138B2">
        <w:t>.</w:t>
      </w:r>
    </w:p>
    <w:p w14:paraId="36DEE386" w14:textId="77777777" w:rsidR="005138B2" w:rsidRPr="002D1830" w:rsidRDefault="005138B2" w:rsidP="006412CC">
      <w:pPr>
        <w:pStyle w:val="Corpodetexto"/>
      </w:pPr>
    </w:p>
    <w:p w14:paraId="18498C09" w14:textId="71EC6805" w:rsidR="00CA3866" w:rsidRPr="0052072D" w:rsidRDefault="009D30C0" w:rsidP="00960C64">
      <w:pPr>
        <w:pStyle w:val="Ttulo3"/>
        <w:numPr>
          <w:ilvl w:val="2"/>
          <w:numId w:val="10"/>
        </w:numPr>
      </w:pPr>
      <w:bookmarkStart w:id="26" w:name="_Toc95467051"/>
      <w:bookmarkStart w:id="27" w:name="_Hlk93249067"/>
      <w:r>
        <w:t xml:space="preserve"> </w:t>
      </w:r>
      <w:bookmarkStart w:id="28" w:name="_Toc98663387"/>
      <w:r w:rsidR="00CA3866" w:rsidRPr="0052072D">
        <w:t>Pilares da Indústria 4.0</w:t>
      </w:r>
      <w:bookmarkEnd w:id="26"/>
      <w:bookmarkEnd w:id="28"/>
    </w:p>
    <w:bookmarkEnd w:id="27"/>
    <w:p w14:paraId="13E6B633" w14:textId="77777777" w:rsidR="0089741D" w:rsidRDefault="00CA3866" w:rsidP="006412CC">
      <w:pPr>
        <w:pStyle w:val="Corpodetexto"/>
      </w:pPr>
      <w:r>
        <w:t>Muitas indústrias estão a assistir à introdução das tecnologias que criam novas formas de suprimir</w:t>
      </w:r>
      <w:r w:rsidR="00347AFF">
        <w:t xml:space="preserve"> </w:t>
      </w:r>
      <w:r>
        <w:t>as necessidades existentes e perturbam de modo significativo as cadeias de valor</w:t>
      </w:r>
      <w:r w:rsidR="002F3EE3">
        <w:t xml:space="preserve"> </w:t>
      </w:r>
      <w:r w:rsidR="00526947" w:rsidRPr="004677D1">
        <w:rPr>
          <w:b/>
          <w:bCs/>
        </w:rPr>
        <w:fldChar w:fldCharType="begin"/>
      </w:r>
      <w:r w:rsidR="005C6C4F">
        <w:rPr>
          <w:b/>
          <w:bCs/>
        </w:rPr>
        <w:instrText xml:space="preserve"> ADDIN ZOTERO_ITEM CSL_CITATION {"citationID":"ROtYlcLV","properties":{"formattedCitation":"(Fernandes, 2019)","plainCitation":"(Fernandes, 2019)","noteIndex":0},"citationItems":[{"id":95,"uris":["http://zotero.org/users/7836987/items/LT7WVJGG"],"uri":["http://zotero.org/users/7836987/items/LT7WVJGG"],"itemData":{"id":95,"type":"article-journal","abstract":"Com a chegada de um novo modelo, o Centro de Produção de Mangualde implementou uma transformação digital, designada por Mangualde 2020, que provocou um aumento da automatização para cerca de 85%, no rumo da denominada Indústria 4.0. Com toda esta transformação e evolução da fábrica, surgiu a necessidade evoluir em alguns aspetos, nomeadamente na organização humana da produção. Quando se têm que formar os colaboradores em novas competências, é necessário que sejam realizados alguns procedimentos detalhados, de modo a que toda a informação seja organizada e desta forma, a formação tenha sucesso. Com esta formação, pretende-se que todos os colaboradores fiquem a par das mudanças que a empresa está a sofrer e ao mesmo tempo que consigam aumentar o seu nível de competências, evoluindo também em termos de carreira profissional. A iniciativa do projeto Mangualde 2020 pretende que, através da formação os colaboradores adquiram novas competências e se adaptem às novas tecnologias do setor da ferragem. O CPMG adquiriu com o decorrer do tempo a maturidade e a autonomia das equipas permitindo implementar o Projeto OHP, Organização Humana de Produção. O presente relatório de estágio descreve as mudanças nas equipas e nos colaboradores ao nível da formação de novas habilidades e conhecimentos do setor da ferragem, na sequência da implementação do projeto Indústria 4.0 no CPMG, tendo como objetivo uma estrutura mais direta, reativa, eficiente, mais próxima ao terreno e o desenvolvimento de ferramentas de gestão de competências adequadas.","language":"por","note":"Accepted: 2019-08-30T10:51:10Z","source":"comum.rcaap.pt","title":"Ferramentas de gestão e desenvolvimento de competências na transição para a Indústria 4.0 : o caso de uma empresa na indústria automóvel","title-short":"Ferramentas de gestão e desenvolvimento de competências na transição para a Indústria 4.0","URL":"https://comum.rcaap.pt/handle/10400.26/29602","author":[{"family":"Fernandes","given":"Sara Andreia Silva"}],"accessed":{"date-parts":[["2022",2,23]]},"issued":{"date-parts":[["2019",3]]}}}],"schema":"https://github.com/citation-style-language/schema/raw/master/csl-citation.json"} </w:instrText>
      </w:r>
      <w:r w:rsidR="00526947" w:rsidRPr="004677D1">
        <w:rPr>
          <w:b/>
          <w:bCs/>
        </w:rPr>
        <w:fldChar w:fldCharType="separate"/>
      </w:r>
      <w:r w:rsidR="005C6C4F" w:rsidRPr="005C6C4F">
        <w:rPr>
          <w:b/>
          <w:bCs/>
        </w:rPr>
        <w:t>(Fernandes, 2019)</w:t>
      </w:r>
      <w:r w:rsidR="00526947" w:rsidRPr="004677D1">
        <w:rPr>
          <w:b/>
          <w:bCs/>
        </w:rPr>
        <w:fldChar w:fldCharType="end"/>
      </w:r>
      <w:r w:rsidR="005138B2">
        <w:t xml:space="preserve">. </w:t>
      </w:r>
    </w:p>
    <w:p w14:paraId="212FDC1D" w14:textId="0E9E1A8A" w:rsidR="0081464E" w:rsidRDefault="00CA3866" w:rsidP="006412CC">
      <w:pPr>
        <w:pStyle w:val="Corpodetexto"/>
      </w:pPr>
      <w:r>
        <w:t xml:space="preserve">Deste modo, na tabela </w:t>
      </w:r>
      <w:r w:rsidR="0089741D">
        <w:t xml:space="preserve">1 </w:t>
      </w:r>
      <w:r>
        <w:t>são expostos nove pilares tecnológicos que emergiram com a indústria 4.0.</w:t>
      </w:r>
    </w:p>
    <w:p w14:paraId="28C6550D" w14:textId="6259FE2E" w:rsidR="0089741D" w:rsidRDefault="0089741D" w:rsidP="006412CC">
      <w:pPr>
        <w:pStyle w:val="Corpodetexto"/>
      </w:pPr>
    </w:p>
    <w:p w14:paraId="317917BC" w14:textId="77777777" w:rsidR="0089741D" w:rsidRPr="00234345" w:rsidRDefault="0089741D" w:rsidP="006412CC">
      <w:pPr>
        <w:pStyle w:val="Corpodetexto"/>
      </w:pPr>
    </w:p>
    <w:p w14:paraId="5BB004CF" w14:textId="316B6EB9" w:rsidR="00CA3866" w:rsidRDefault="00CA3866" w:rsidP="006412CC">
      <w:pPr>
        <w:pStyle w:val="Corpodetexto"/>
      </w:pPr>
      <w:bookmarkStart w:id="29" w:name="_Toc95467070"/>
      <w:r>
        <w:lastRenderedPageBreak/>
        <w:t xml:space="preserve">Tabela </w:t>
      </w:r>
      <w:r w:rsidR="00A77343">
        <w:fldChar w:fldCharType="begin"/>
      </w:r>
      <w:r w:rsidR="00A77343">
        <w:instrText xml:space="preserve"> SEQ Tabela \* ARABIC </w:instrText>
      </w:r>
      <w:r w:rsidR="00A77343">
        <w:fldChar w:fldCharType="separate"/>
      </w:r>
      <w:r w:rsidR="00734FCE">
        <w:rPr>
          <w:noProof/>
        </w:rPr>
        <w:t>1</w:t>
      </w:r>
      <w:r w:rsidR="00A77343">
        <w:rPr>
          <w:noProof/>
        </w:rPr>
        <w:fldChar w:fldCharType="end"/>
      </w:r>
      <w:r>
        <w:t xml:space="preserve"> - Pilares da Indústria 4.0</w:t>
      </w:r>
      <w:bookmarkEnd w:id="29"/>
    </w:p>
    <w:tbl>
      <w:tblPr>
        <w:tblStyle w:val="Estilo1Tese"/>
        <w:tblW w:w="9746" w:type="dxa"/>
        <w:tblLayout w:type="fixed"/>
        <w:tblLook w:val="04A0" w:firstRow="1" w:lastRow="0" w:firstColumn="1" w:lastColumn="0" w:noHBand="0" w:noVBand="1"/>
      </w:tblPr>
      <w:tblGrid>
        <w:gridCol w:w="1843"/>
        <w:gridCol w:w="7903"/>
      </w:tblGrid>
      <w:tr w:rsidR="00CA3866" w:rsidRPr="001D522B" w14:paraId="7AC7112A" w14:textId="77777777" w:rsidTr="007B77CA">
        <w:trPr>
          <w:tblHeader/>
        </w:trPr>
        <w:tc>
          <w:tcPr>
            <w:tcW w:w="1843" w:type="dxa"/>
          </w:tcPr>
          <w:p w14:paraId="5A080CB4" w14:textId="3E7A20A9" w:rsidR="00CA3866" w:rsidRPr="00AA6B9E" w:rsidRDefault="00CA3866" w:rsidP="00AA6B9E">
            <w:pPr>
              <w:pStyle w:val="Corpodetexto"/>
              <w:jc w:val="center"/>
              <w:rPr>
                <w:b/>
                <w:bCs/>
              </w:rPr>
            </w:pPr>
            <w:r w:rsidRPr="00AA6B9E">
              <w:rPr>
                <w:b/>
                <w:bCs/>
              </w:rPr>
              <w:t>Tecnologia</w:t>
            </w:r>
          </w:p>
        </w:tc>
        <w:tc>
          <w:tcPr>
            <w:tcW w:w="7903" w:type="dxa"/>
          </w:tcPr>
          <w:p w14:paraId="01DC481C" w14:textId="77777777" w:rsidR="00CA3866" w:rsidRPr="00AA6B9E" w:rsidRDefault="00CA3866" w:rsidP="00AA6B9E">
            <w:pPr>
              <w:pStyle w:val="Corpodetexto"/>
              <w:jc w:val="center"/>
              <w:rPr>
                <w:b/>
                <w:bCs/>
              </w:rPr>
            </w:pPr>
            <w:r w:rsidRPr="00AA6B9E">
              <w:rPr>
                <w:b/>
                <w:bCs/>
              </w:rPr>
              <w:t>Descrição</w:t>
            </w:r>
          </w:p>
        </w:tc>
      </w:tr>
      <w:tr w:rsidR="00CA3866" w:rsidRPr="001D522B" w14:paraId="61C7F689" w14:textId="77777777" w:rsidTr="00A23FA6">
        <w:tc>
          <w:tcPr>
            <w:tcW w:w="1843" w:type="dxa"/>
          </w:tcPr>
          <w:p w14:paraId="41EA84E7" w14:textId="04463EAD" w:rsidR="00CA3866" w:rsidRPr="00AA6B9E" w:rsidRDefault="00CA3866" w:rsidP="00AA6B9E">
            <w:pPr>
              <w:pStyle w:val="Corpodetexto"/>
              <w:jc w:val="center"/>
              <w:rPr>
                <w:b/>
                <w:bCs/>
              </w:rPr>
            </w:pPr>
            <w:proofErr w:type="spellStart"/>
            <w:r w:rsidRPr="00AA6B9E">
              <w:rPr>
                <w:b/>
                <w:bCs/>
              </w:rPr>
              <w:t>Cibersegu</w:t>
            </w:r>
            <w:r w:rsidR="005B72B8" w:rsidRPr="00AA6B9E">
              <w:rPr>
                <w:b/>
                <w:bCs/>
              </w:rPr>
              <w:t>r</w:t>
            </w:r>
            <w:r w:rsidRPr="00AA6B9E">
              <w:rPr>
                <w:b/>
                <w:bCs/>
              </w:rPr>
              <w:t>ança</w:t>
            </w:r>
            <w:proofErr w:type="spellEnd"/>
          </w:p>
        </w:tc>
        <w:tc>
          <w:tcPr>
            <w:tcW w:w="7903" w:type="dxa"/>
          </w:tcPr>
          <w:p w14:paraId="010CC400" w14:textId="37D04010" w:rsidR="00CA3866" w:rsidRPr="001D522B" w:rsidRDefault="00CA3866" w:rsidP="006412CC">
            <w:pPr>
              <w:pStyle w:val="Corpodetexto"/>
            </w:pPr>
            <w:r w:rsidRPr="001D522B">
              <w:t xml:space="preserve">Com a quantidade de dados que emergem diariamente, é essencial que as empresas protejam os seus sistemas para prevenir possíveis vírus, ataques e crimes virtuais. Pelo que, é crucial a incorporação de sistemas de </w:t>
            </w:r>
            <w:proofErr w:type="spellStart"/>
            <w:r w:rsidRPr="001D522B">
              <w:t>cibersegurança</w:t>
            </w:r>
            <w:proofErr w:type="spellEnd"/>
            <w:r w:rsidRPr="001D522B">
              <w:t xml:space="preserve"> robustos para proteger os sistemas de informação</w:t>
            </w:r>
            <w:r w:rsidR="005138B2">
              <w:t xml:space="preserve">  </w:t>
            </w:r>
            <w:r w:rsidR="00BD71BC" w:rsidRPr="00BD71BC">
              <w:rPr>
                <w:b/>
                <w:bCs/>
              </w:rPr>
              <w:fldChar w:fldCharType="begin"/>
            </w:r>
            <w:r w:rsidR="00896D75">
              <w:rPr>
                <w:b/>
                <w:bCs/>
              </w:rPr>
              <w:instrText xml:space="preserve"> ADDIN ZOTERO_ITEM CSL_CITATION {"citationID":"82SQzKj3","properties":{"formattedCitation":"({\\i{}Sara-Andreia-Silva-Fernandes.pdf}, sem data-a)","plainCitation":"(Sara-Andreia-Silva-Fernandes.pdf, sem data-a)","dontUpdate":true,"noteIndex":0},"citationItems":[{"id":9,"uris":["http://zotero.org/users/7836987/items/XXZK78GP"],"uri":["http://zotero.org/users/7836987/items/XXZK78GP"],"itemData":{"id":9,"type":"article","title":"Sara-Andreia-Silva-Fernandes.pdf","URL":"https://comum.rcaap.pt/bitstream/10400.26/29602/1/Sara-Andreia-Silva-Fernandes.pdf","accessed":{"date-parts":[["2022",2,11]]}}}],"schema":"https://github.com/citation-style-language/schema/raw/master/csl-citation.json"} </w:instrText>
            </w:r>
            <w:r w:rsidR="00883CF4">
              <w:rPr>
                <w:b/>
                <w:bCs/>
              </w:rPr>
              <w:fldChar w:fldCharType="separate"/>
            </w:r>
            <w:r w:rsidR="00BD71BC" w:rsidRPr="00BD71BC">
              <w:rPr>
                <w:b/>
                <w:bCs/>
              </w:rPr>
              <w:fldChar w:fldCharType="end"/>
            </w:r>
            <w:r w:rsidR="0065028F" w:rsidRPr="00896D75">
              <w:rPr>
                <w:b/>
                <w:bCs/>
              </w:rPr>
              <w:fldChar w:fldCharType="begin"/>
            </w:r>
            <w:r w:rsidR="00896D75" w:rsidRPr="00896D75">
              <w:rPr>
                <w:b/>
                <w:bCs/>
              </w:rPr>
              <w:instrText xml:space="preserve"> ADDIN ZOTERO_ITEM CSL_CITATION {"citationID":"aPE1ciAO","properties":{"formattedCitation":"(Fernandes, 2019)","plainCitation":"(Fernandes, 2019)","noteIndex":0},"citationItems":[{"id":95,"uris":["http://zotero.org/users/7836987/items/LT7WVJGG"],"uri":["http://zotero.org/users/7836987/items/LT7WVJGG"],"itemData":{"id":95,"type":"article-journal","abstract":"Com a chegada de um novo modelo, o Centro de Produção de Mangualde implementou uma transformação digital, designada por Mangualde 2020, que provocou um aumento da automatização para cerca de 85%, no rumo da denominada Indústria 4.0. Com toda esta transformação e evolução da fábrica, surgiu a necessidade evoluir em alguns aspetos, nomeadamente na organização humana da produção. Quando se têm que formar os colaboradores em novas competências, é necessário que sejam realizados alguns procedimentos detalhados, de modo a que toda a informação seja organizada e desta forma, a formação tenha sucesso. Com esta formação, pretende-se que todos os colaboradores fiquem a par das mudanças que a empresa está a sofrer e ao mesmo tempo que consigam aumentar o seu nível de competências, evoluindo também em termos de carreira profissional. A iniciativa do projeto Mangualde 2020 pretende que, através da formação os colaboradores adquiram novas competências e se adaptem às novas tecnologias do setor da ferragem. O CPMG adquiriu com o decorrer do tempo a maturidade e a autonomia das equipas permitindo implementar o Projeto OHP, Organização Humana de Produção. O presente relatório de estágio descreve as mudanças nas equipas e nos colaboradores ao nível da formação de novas habilidades e conhecimentos do setor da ferragem, na sequência da implementação do projeto Indústria 4.0 no CPMG, tendo como objetivo uma estrutura mais direta, reativa, eficiente, mais próxima ao terreno e o desenvolvimento de ferramentas de gestão de competências adequadas.","language":"por","note":"Accepted: 2019-08-30T10:51:10Z","source":"comum.rcaap.pt","title":"Ferramentas de gestão e desenvolvimento de competências na transição para a Indústria 4.0 : o caso de uma empresa na indústria automóvel","title-short":"Ferramentas de gestão e desenvolvimento de competências na transição para a Indústria 4.0","URL":"https://comum.rcaap.pt/handle/10400.26/29602","author":[{"family":"Fernandes","given":"Sara Andreia Silva"}],"accessed":{"date-parts":[["2022",2,23]]},"issued":{"date-parts":[["2019",3]]}}}],"schema":"https://github.com/citation-style-language/schema/raw/master/csl-citation.json"} </w:instrText>
            </w:r>
            <w:r w:rsidR="0065028F" w:rsidRPr="00896D75">
              <w:rPr>
                <w:b/>
                <w:bCs/>
              </w:rPr>
              <w:fldChar w:fldCharType="separate"/>
            </w:r>
            <w:r w:rsidR="00896D75" w:rsidRPr="00896D75">
              <w:rPr>
                <w:b/>
                <w:bCs/>
              </w:rPr>
              <w:t>(Fernandes, 2019)</w:t>
            </w:r>
            <w:r w:rsidR="0065028F" w:rsidRPr="00896D75">
              <w:rPr>
                <w:b/>
                <w:bCs/>
              </w:rPr>
              <w:fldChar w:fldCharType="end"/>
            </w:r>
            <w:r w:rsidR="005138B2">
              <w:rPr>
                <w:b/>
                <w:bCs/>
              </w:rPr>
              <w:t>.</w:t>
            </w:r>
          </w:p>
        </w:tc>
      </w:tr>
      <w:tr w:rsidR="00CA3866" w:rsidRPr="001D522B" w14:paraId="513D502B" w14:textId="77777777" w:rsidTr="00A23FA6">
        <w:tc>
          <w:tcPr>
            <w:tcW w:w="1843" w:type="dxa"/>
          </w:tcPr>
          <w:p w14:paraId="4F49CB00" w14:textId="77777777" w:rsidR="00CA3866" w:rsidRPr="00AA6B9E" w:rsidRDefault="00CA3866" w:rsidP="00AA6B9E">
            <w:pPr>
              <w:pStyle w:val="Corpodetexto"/>
              <w:jc w:val="center"/>
              <w:rPr>
                <w:b/>
                <w:bCs/>
              </w:rPr>
            </w:pPr>
            <w:r w:rsidRPr="00AA6B9E">
              <w:rPr>
                <w:b/>
                <w:bCs/>
              </w:rPr>
              <w:t>Realidade aumentada</w:t>
            </w:r>
          </w:p>
        </w:tc>
        <w:tc>
          <w:tcPr>
            <w:tcW w:w="7903" w:type="dxa"/>
          </w:tcPr>
          <w:p w14:paraId="1B48C1BE" w14:textId="77D7796D" w:rsidR="00CA3866" w:rsidRPr="005D44F5" w:rsidRDefault="00CA3866" w:rsidP="006412CC">
            <w:pPr>
              <w:pStyle w:val="Corpodetexto"/>
            </w:pPr>
            <w:r w:rsidRPr="001D522B">
              <w:t>No artigo “Realidade aumentada na indústria: quais os ganhos e aplicações” publicado a 17 de setembro de 2020, Ramon Ferreira afirma: “A realidade aumentada é uma tecnologia que realiza a integração do mundo virtual ao mundo real. Ela permite a sobreposição de objetos gerados por computador em um ambiente real, por meio de um dispositivo de visualização (smartphone, tablet ou óculos especiais). A partir disto, é possível interagir com estes elementos virtuais em diversas atividades”</w:t>
            </w:r>
            <w:r w:rsidR="00412C61">
              <w:t xml:space="preserve">  </w:t>
            </w:r>
            <w:r w:rsidR="00BD71BC" w:rsidRPr="00412C61">
              <w:rPr>
                <w:b/>
                <w:bCs/>
              </w:rPr>
              <w:fldChar w:fldCharType="begin"/>
            </w:r>
            <w:r w:rsidR="00412C61" w:rsidRPr="00412C61">
              <w:rPr>
                <w:b/>
                <w:bCs/>
              </w:rPr>
              <w:instrText xml:space="preserve"> ADDIN ZOTERO_ITEM CSL_CITATION {"citationID":"g63Lu2tY","properties":{"formattedCitation":"(Ferreira, 2020)","plainCitation":"(Ferreira, 2020)","noteIndex":0},"citationItems":[{"id":77,"uris":["http://zotero.org/users/7836987/items/U7QJSXWB"],"uri":["http://zotero.org/users/7836987/items/U7QJSXWB"],"itemData":{"id":77,"type":"post-weblog","abstract":"A indústria 4.0, por sua vez, é decorrente do avanço da utilização de tecnologias disruptivas nos meios de produção. Entre elas a realidade aumentada.","container-title":"ABii","language":"pt-BR","title":"Realidade aumentada na indústria: quais os ganhos e aplicações","title-short":"Realidade aumentada na indústria","URL":"https://abii.com.br/realidade-aumentada-na-industria-quais-os-ganhos-e-aplicacoes/","author":[{"family":"Ferreira","given":""}],"accessed":{"date-parts":[["2022",2,12]]},"issued":{"date-parts":[["2020",9,17]]}}}],"schema":"https://github.com/citation-style-language/schema/raw/master/csl-citation.json"} </w:instrText>
            </w:r>
            <w:r w:rsidR="00BD71BC" w:rsidRPr="00412C61">
              <w:rPr>
                <w:b/>
                <w:bCs/>
              </w:rPr>
              <w:fldChar w:fldCharType="separate"/>
            </w:r>
            <w:r w:rsidR="00412C61" w:rsidRPr="00412C61">
              <w:rPr>
                <w:b/>
                <w:bCs/>
              </w:rPr>
              <w:t>(Ferreira, 2020)</w:t>
            </w:r>
            <w:r w:rsidR="00BD71BC" w:rsidRPr="00412C61">
              <w:rPr>
                <w:b/>
                <w:bCs/>
              </w:rPr>
              <w:fldChar w:fldCharType="end"/>
            </w:r>
            <w:r w:rsidR="005138B2">
              <w:rPr>
                <w:b/>
                <w:bCs/>
              </w:rPr>
              <w:t>.</w:t>
            </w:r>
          </w:p>
        </w:tc>
      </w:tr>
      <w:tr w:rsidR="00CA3866" w:rsidRPr="001D522B" w14:paraId="35A0432E" w14:textId="77777777" w:rsidTr="00A23FA6">
        <w:tc>
          <w:tcPr>
            <w:tcW w:w="1843" w:type="dxa"/>
          </w:tcPr>
          <w:p w14:paraId="383959AA" w14:textId="77777777" w:rsidR="00CA3866" w:rsidRPr="00AA6B9E" w:rsidRDefault="00CA3866" w:rsidP="00AA6B9E">
            <w:pPr>
              <w:pStyle w:val="Corpodetexto"/>
              <w:jc w:val="center"/>
              <w:rPr>
                <w:b/>
                <w:bCs/>
              </w:rPr>
            </w:pPr>
            <w:r w:rsidRPr="00AA6B9E">
              <w:rPr>
                <w:b/>
                <w:bCs/>
              </w:rPr>
              <w:t>Robótica</w:t>
            </w:r>
          </w:p>
        </w:tc>
        <w:tc>
          <w:tcPr>
            <w:tcW w:w="7903" w:type="dxa"/>
          </w:tcPr>
          <w:p w14:paraId="59DAB00A" w14:textId="692E359B" w:rsidR="00CA3866" w:rsidRPr="00C41F8B" w:rsidRDefault="00CA3866" w:rsidP="006412CC">
            <w:pPr>
              <w:pStyle w:val="Corpodetexto"/>
            </w:pPr>
            <w:r w:rsidRPr="001D522B">
              <w:t>Todas as tarefas de caracter repetitivo ficam à responsabilidade de robôs inteligentes, permitindo uma grande vantagem a nível de produção e tempo</w:t>
            </w:r>
            <w:r w:rsidR="005138B2">
              <w:t xml:space="preserve"> </w:t>
            </w:r>
            <w:r w:rsidR="00975446" w:rsidRPr="00235010">
              <w:rPr>
                <w:b/>
                <w:bCs/>
              </w:rPr>
              <w:fldChar w:fldCharType="begin"/>
            </w:r>
            <w:r w:rsidR="00D6552F" w:rsidRPr="00235010">
              <w:rPr>
                <w:b/>
                <w:bCs/>
              </w:rPr>
              <w:instrText xml:space="preserve"> ADDIN ZOTERO_ITEM CSL_CITATION {"citationID":"nbC6aNcR","properties":{"formattedCitation":"(Iberdrola, 2022)","plainCitation":"(Iberdrola, 2022)","noteIndex":0},"citationItems":[{"id":75,"uris":["http://zotero.org/users/7836987/items/FEJB9NIN"],"uri":["http://zotero.org/users/7836987/items/FEJB9NIN"],"itemData":{"id":75,"type":"webpage","abstract":"A Indústria 4.0 é a origem de uma nova revolução — conhecida como Quarta Revolução Industrial — que mistura técnicas de produção de vanguarda com sistemas inteligentes que se integram com as organizações e pessoas. A seguir, repassaremos as tecnologias que protagonizam este processo e seu vertiginoso progresso.","container-title":"Iberdrola","language":"pt-BR","title":"Indústria 4.0: que tecnologias marcarão a Quarta Revolução Industrial?","title-short":"Indústria 4.0","URL":"https://www.iberdrola.com/inovacao/quarta-revolucao-industrial","author":[{"family":"Iberdrola","given":"IBERDROLA"}],"accessed":{"date-parts":[["2022",2,12]]},"issued":{"date-parts":[["2022"]]}}}],"schema":"https://github.com/citation-style-language/schema/raw/master/csl-citation.json"} </w:instrText>
            </w:r>
            <w:r w:rsidR="00975446" w:rsidRPr="00235010">
              <w:rPr>
                <w:b/>
                <w:bCs/>
              </w:rPr>
              <w:fldChar w:fldCharType="separate"/>
            </w:r>
            <w:r w:rsidR="00D6552F" w:rsidRPr="00235010">
              <w:rPr>
                <w:b/>
                <w:bCs/>
              </w:rPr>
              <w:t>(Iberdrola, 2022)</w:t>
            </w:r>
            <w:r w:rsidR="00975446" w:rsidRPr="00235010">
              <w:rPr>
                <w:b/>
                <w:bCs/>
              </w:rPr>
              <w:fldChar w:fldCharType="end"/>
            </w:r>
            <w:r w:rsidR="005138B2" w:rsidRPr="00235010">
              <w:t>.</w:t>
            </w:r>
          </w:p>
        </w:tc>
      </w:tr>
      <w:tr w:rsidR="00CA3866" w:rsidRPr="001D522B" w14:paraId="2DEF93DD" w14:textId="77777777" w:rsidTr="00A23FA6">
        <w:tc>
          <w:tcPr>
            <w:tcW w:w="1843" w:type="dxa"/>
          </w:tcPr>
          <w:p w14:paraId="56552A72" w14:textId="77777777" w:rsidR="00CA3866" w:rsidRPr="00AA6B9E" w:rsidRDefault="00CA3866" w:rsidP="00AA6B9E">
            <w:pPr>
              <w:pStyle w:val="Corpodetexto"/>
              <w:jc w:val="center"/>
              <w:rPr>
                <w:b/>
                <w:bCs/>
              </w:rPr>
            </w:pPr>
            <w:r w:rsidRPr="00AA6B9E">
              <w:rPr>
                <w:b/>
                <w:bCs/>
              </w:rPr>
              <w:t>Simulações</w:t>
            </w:r>
          </w:p>
        </w:tc>
        <w:tc>
          <w:tcPr>
            <w:tcW w:w="7903" w:type="dxa"/>
          </w:tcPr>
          <w:p w14:paraId="099B82A4" w14:textId="16800877" w:rsidR="00CA3866" w:rsidRPr="005D44F5" w:rsidRDefault="00CA3866" w:rsidP="006412CC">
            <w:pPr>
              <w:pStyle w:val="Corpodetexto"/>
            </w:pPr>
            <w:r w:rsidRPr="001D522B">
              <w:t xml:space="preserve">Com </w:t>
            </w:r>
            <w:r w:rsidR="00CB19BE">
              <w:t>a 4º</w:t>
            </w:r>
            <w:r w:rsidRPr="001D522B">
              <w:t xml:space="preserve"> revolução industrial, é exequível simular toda a cadeia de criação virtualmente e concludentemente obter dados para analise em tempo real. Com esta inovação, os processos podem ser testados e perceber até que ponto a mudança é exequível e garante uma otimização de recursos e uma melhor performance</w:t>
            </w:r>
            <w:r w:rsidR="005138B2">
              <w:t xml:space="preserve"> </w:t>
            </w:r>
            <w:r w:rsidR="00A23FA6" w:rsidRPr="00680F39">
              <w:rPr>
                <w:b/>
                <w:bCs/>
              </w:rPr>
              <w:fldChar w:fldCharType="begin"/>
            </w:r>
            <w:r w:rsidR="00680F39" w:rsidRPr="00680F39">
              <w:rPr>
                <w:b/>
                <w:bCs/>
              </w:rPr>
              <w:instrText xml:space="preserve"> ADDIN ZOTERO_ITEM CSL_CITATION {"citationID":"7SsF67NA","properties":{"formattedCitation":"(Altus, 2019)","plainCitation":"(Altus, 2019)","noteIndex":0},"citationItems":[{"id":79,"uris":["http://zotero.org/users/7836987/items/TYM3BWDE"],"uri":["http://zotero.org/users/7836987/items/TYM3BWDE"],"itemData":{"id":79,"type":"webpage","abstract":"Saiba quais são os nove pilares da Indústria 4.0 e qual sua relevância para a atividade industrial.","title":"Conheça os nove pilares da Indústria 4.0","URL":"https://www.altus.com.br/post/212/conheca-os-nove-pilares-da-industria-4-0-e-sua-relevancia-para-a-atividade-industrial","author":[{"family":"Altus","given":""}],"accessed":{"date-parts":[["2022",2,12]]},"issued":{"date-parts":[["2019"]]}}}],"schema":"https://github.com/citation-style-language/schema/raw/master/csl-citation.json"} </w:instrText>
            </w:r>
            <w:r w:rsidR="00A23FA6" w:rsidRPr="00680F39">
              <w:rPr>
                <w:b/>
                <w:bCs/>
              </w:rPr>
              <w:fldChar w:fldCharType="separate"/>
            </w:r>
            <w:r w:rsidR="00680F39" w:rsidRPr="00680F39">
              <w:rPr>
                <w:b/>
                <w:bCs/>
              </w:rPr>
              <w:t>(Altus, 2019)</w:t>
            </w:r>
            <w:r w:rsidR="00A23FA6" w:rsidRPr="00680F39">
              <w:rPr>
                <w:b/>
                <w:bCs/>
              </w:rPr>
              <w:fldChar w:fldCharType="end"/>
            </w:r>
            <w:r w:rsidR="005138B2">
              <w:t>.</w:t>
            </w:r>
          </w:p>
        </w:tc>
      </w:tr>
      <w:tr w:rsidR="002F3EE3" w:rsidRPr="001D522B" w14:paraId="08A4507C" w14:textId="77777777" w:rsidTr="00A23FA6">
        <w:tc>
          <w:tcPr>
            <w:tcW w:w="1843" w:type="dxa"/>
          </w:tcPr>
          <w:p w14:paraId="5B08474C" w14:textId="77777777" w:rsidR="002F3EE3" w:rsidRPr="00AA6B9E" w:rsidRDefault="002F3EE3" w:rsidP="002F3EE3">
            <w:pPr>
              <w:pStyle w:val="Corpodetexto"/>
              <w:jc w:val="center"/>
              <w:rPr>
                <w:b/>
                <w:bCs/>
              </w:rPr>
            </w:pPr>
            <w:r w:rsidRPr="00AA6B9E">
              <w:rPr>
                <w:b/>
                <w:bCs/>
              </w:rPr>
              <w:t>Manufatura aditiva (Digitalização 3d)</w:t>
            </w:r>
          </w:p>
        </w:tc>
        <w:tc>
          <w:tcPr>
            <w:tcW w:w="7903" w:type="dxa"/>
          </w:tcPr>
          <w:p w14:paraId="763C76BE" w14:textId="5E878088" w:rsidR="002F3EE3" w:rsidRPr="005D44F5" w:rsidRDefault="002F3EE3" w:rsidP="002F3EE3">
            <w:pPr>
              <w:pStyle w:val="Corpodetexto"/>
            </w:pPr>
            <w:r w:rsidRPr="001D522B">
              <w:t>A digitalização 3d é o fenómeno que permite a criação de um modelo físico através de um modelo virtual</w:t>
            </w:r>
            <w:r w:rsidR="005138B2">
              <w:t xml:space="preserve"> </w:t>
            </w:r>
            <w:r w:rsidRPr="00CC5C13">
              <w:rPr>
                <w:b/>
                <w:bCs/>
              </w:rPr>
              <w:t>(</w:t>
            </w:r>
            <w:proofErr w:type="spellStart"/>
            <w:r w:rsidRPr="00CC5C13">
              <w:rPr>
                <w:b/>
                <w:bCs/>
              </w:rPr>
              <w:t>Justus</w:t>
            </w:r>
            <w:proofErr w:type="spellEnd"/>
            <w:r w:rsidRPr="00CC5C13">
              <w:rPr>
                <w:b/>
                <w:bCs/>
              </w:rPr>
              <w:t xml:space="preserve"> </w:t>
            </w:r>
            <w:proofErr w:type="spellStart"/>
            <w:r w:rsidRPr="00CC5C13">
              <w:rPr>
                <w:b/>
                <w:bCs/>
              </w:rPr>
              <w:t>et</w:t>
            </w:r>
            <w:proofErr w:type="spellEnd"/>
            <w:r w:rsidRPr="00CC5C13">
              <w:rPr>
                <w:b/>
                <w:bCs/>
              </w:rPr>
              <w:t xml:space="preserve"> al.,2015)</w:t>
            </w:r>
            <w:r w:rsidR="005138B2">
              <w:rPr>
                <w:b/>
                <w:bCs/>
              </w:rPr>
              <w:t>.</w:t>
            </w:r>
            <w:r w:rsidRPr="00CC5C13">
              <w:rPr>
                <w:b/>
                <w:bCs/>
              </w:rPr>
              <w:t xml:space="preserve"> </w:t>
            </w:r>
            <w:r w:rsidRPr="001D522B">
              <w:t>De forma mais eficiente e a um menor custo é possível ter um processo produtivo com menos falhas e mais qualidade.</w:t>
            </w:r>
          </w:p>
        </w:tc>
      </w:tr>
      <w:tr w:rsidR="002F3EE3" w:rsidRPr="001D522B" w14:paraId="23A89F7E" w14:textId="77777777" w:rsidTr="00A23FA6">
        <w:tc>
          <w:tcPr>
            <w:tcW w:w="1843" w:type="dxa"/>
          </w:tcPr>
          <w:p w14:paraId="22B06975" w14:textId="77777777" w:rsidR="002F3EE3" w:rsidRPr="00AA6B9E" w:rsidRDefault="002F3EE3" w:rsidP="002F3EE3">
            <w:pPr>
              <w:pStyle w:val="Corpodetexto"/>
              <w:jc w:val="center"/>
              <w:rPr>
                <w:b/>
                <w:bCs/>
              </w:rPr>
            </w:pPr>
            <w:r w:rsidRPr="00AA6B9E">
              <w:rPr>
                <w:b/>
                <w:bCs/>
              </w:rPr>
              <w:t>Sistemas Integrados</w:t>
            </w:r>
          </w:p>
        </w:tc>
        <w:tc>
          <w:tcPr>
            <w:tcW w:w="7903" w:type="dxa"/>
          </w:tcPr>
          <w:p w14:paraId="7098740A" w14:textId="09412575" w:rsidR="002F3EE3" w:rsidRPr="005D44F5" w:rsidRDefault="002F3EE3" w:rsidP="002F3EE3">
            <w:pPr>
              <w:pStyle w:val="Corpodetexto"/>
            </w:pPr>
            <w:r w:rsidRPr="001D522B">
              <w:t>A indústria 4.0 sugere uma melhor cooperação entre todos os elementos que façam parte da mesma organização. Com o intuito de garantir a eficiência organizacional propõem a integração de dados através num sistema ERP ou SAP (por exemplo)</w:t>
            </w:r>
            <w:r w:rsidR="005138B2">
              <w:t xml:space="preserve"> </w:t>
            </w:r>
            <w:r w:rsidRPr="00680F39">
              <w:rPr>
                <w:b/>
                <w:bCs/>
              </w:rPr>
              <w:fldChar w:fldCharType="begin"/>
            </w:r>
            <w:r w:rsidR="00680F39" w:rsidRPr="00680F39">
              <w:rPr>
                <w:b/>
                <w:bCs/>
              </w:rPr>
              <w:instrText xml:space="preserve"> ADDIN ZOTERO_ITEM CSL_CITATION {"citationID":"HwGj6O4e","properties":{"formattedCitation":"({\\i{}Ind\\uc0\\u250{}stria 4.0}, 2021)","plainCitation":"(Indústria 4.0, 2021)","noteIndex":0},"citationItems":[{"id":103,"uris":["http://zotero.org/users/7836987/items/MULCFWF2"],"uri":["http://zotero.org/users/7836987/items/MULCFWF2"],"itemData":{"id":103,"type":"webpage","abstract":"Automação industrial, integração de processos, sistemas ciber-físicos, internet das coisas e computação em nuvem que originam “fábricas inteligentes” na indústria 4.0. A quarta revolução industrial traz uma série de tecnologias que ...","language":"pt-br","title":"Indústria 4.0","URL":"https://www.siembra.com.br/noticias/descubra-quais-sao-os-pilares-da-industria-40/","accessed":{"date-parts":[["2022",2,24]]},"issued":{"date-parts":[["2021"]]}}}],"schema":"https://github.com/citation-style-language/schema/raw/master/csl-citation.json"} </w:instrText>
            </w:r>
            <w:r w:rsidRPr="00680F39">
              <w:rPr>
                <w:b/>
                <w:bCs/>
              </w:rPr>
              <w:fldChar w:fldCharType="separate"/>
            </w:r>
            <w:r w:rsidR="00680F39" w:rsidRPr="00680F39">
              <w:rPr>
                <w:rFonts w:cs="Times New Roman"/>
                <w:b/>
                <w:bCs/>
              </w:rPr>
              <w:t>(</w:t>
            </w:r>
            <w:r w:rsidR="00680F39" w:rsidRPr="00680F39">
              <w:rPr>
                <w:rFonts w:cs="Times New Roman"/>
                <w:b/>
                <w:bCs/>
                <w:i/>
                <w:iCs/>
              </w:rPr>
              <w:t>Indústria 4.0</w:t>
            </w:r>
            <w:r w:rsidR="00680F39" w:rsidRPr="00680F39">
              <w:rPr>
                <w:rFonts w:cs="Times New Roman"/>
                <w:b/>
                <w:bCs/>
              </w:rPr>
              <w:t>, 2021)</w:t>
            </w:r>
            <w:r w:rsidRPr="00680F39">
              <w:rPr>
                <w:b/>
                <w:bCs/>
              </w:rPr>
              <w:fldChar w:fldCharType="end"/>
            </w:r>
            <w:r w:rsidR="005138B2">
              <w:rPr>
                <w:b/>
                <w:bCs/>
              </w:rPr>
              <w:t>.</w:t>
            </w:r>
          </w:p>
        </w:tc>
      </w:tr>
      <w:tr w:rsidR="002F3EE3" w:rsidRPr="001D522B" w14:paraId="13A20179" w14:textId="77777777" w:rsidTr="00A23FA6">
        <w:tc>
          <w:tcPr>
            <w:tcW w:w="1843" w:type="dxa"/>
          </w:tcPr>
          <w:p w14:paraId="3849A218" w14:textId="77777777" w:rsidR="002F3EE3" w:rsidRPr="00AA6B9E" w:rsidRDefault="002F3EE3" w:rsidP="002F3EE3">
            <w:pPr>
              <w:pStyle w:val="Corpodetexto"/>
              <w:jc w:val="center"/>
              <w:rPr>
                <w:b/>
                <w:bCs/>
              </w:rPr>
            </w:pPr>
            <w:r w:rsidRPr="00AA6B9E">
              <w:rPr>
                <w:b/>
                <w:bCs/>
              </w:rPr>
              <w:lastRenderedPageBreak/>
              <w:t>Computação em nuvem (</w:t>
            </w:r>
            <w:proofErr w:type="spellStart"/>
            <w:r w:rsidRPr="00AA6B9E">
              <w:rPr>
                <w:b/>
                <w:bCs/>
                <w:i/>
                <w:iCs/>
              </w:rPr>
              <w:t>Cloud</w:t>
            </w:r>
            <w:proofErr w:type="spellEnd"/>
            <w:r w:rsidRPr="00AA6B9E">
              <w:rPr>
                <w:b/>
                <w:bCs/>
                <w:i/>
                <w:iCs/>
              </w:rPr>
              <w:t xml:space="preserve"> </w:t>
            </w:r>
            <w:proofErr w:type="spellStart"/>
            <w:r w:rsidRPr="00AA6B9E">
              <w:rPr>
                <w:b/>
                <w:bCs/>
                <w:i/>
                <w:iCs/>
              </w:rPr>
              <w:t>computing</w:t>
            </w:r>
            <w:proofErr w:type="spellEnd"/>
            <w:r w:rsidRPr="00AA6B9E">
              <w:rPr>
                <w:b/>
                <w:bCs/>
              </w:rPr>
              <w:t>)</w:t>
            </w:r>
          </w:p>
        </w:tc>
        <w:tc>
          <w:tcPr>
            <w:tcW w:w="7903" w:type="dxa"/>
          </w:tcPr>
          <w:p w14:paraId="41FFF68B" w14:textId="20095379" w:rsidR="002F3EE3" w:rsidRPr="00C34F95" w:rsidRDefault="002F3EE3" w:rsidP="002F3EE3">
            <w:pPr>
              <w:pStyle w:val="Corpodetexto"/>
            </w:pPr>
            <w:r w:rsidRPr="001D522B">
              <w:t>A computação em nuvem disponibiliza serviços e armazenamento ilimitado, onde a informação e dos dados podem ser compartilhados entre diferentes sistemas.</w:t>
            </w:r>
            <w:r>
              <w:t xml:space="preserve"> </w:t>
            </w:r>
            <w:r w:rsidRPr="001D522B">
              <w:t>Através da internet “nuvem”, é possível aceder remotamente às informações desejadas</w:t>
            </w:r>
            <w:r w:rsidR="005138B2">
              <w:t xml:space="preserve"> </w:t>
            </w:r>
            <w:r w:rsidRPr="00BD71BC">
              <w:rPr>
                <w:b/>
                <w:bCs/>
              </w:rPr>
              <w:fldChar w:fldCharType="begin"/>
            </w:r>
            <w:r w:rsidRPr="00BD71BC">
              <w:rPr>
                <w:b/>
                <w:bCs/>
              </w:rPr>
              <w:instrText xml:space="preserve"> ADDIN ZOTERO_ITEM CSL_CITATION {"citationID":"ehco9acp","properties":{"formattedCitation":"(\\uc0\\u171{}Computa\\uc0\\u231{}\\uc0\\u227{}o em nuvem\\uc0\\u187{}, 2021)","plainCitation":"(«Computação em nuvem», 2021)","noteIndex":0},"citationItems":[{"id":10,"uris":["http://zotero.org/users/7836987/items/XE88L82H"],"uri":["http://zotero.org/users/7836987/items/XE88L82H"],"itemData":{"id":10,"type":"entry-encyclopedia","abstract":"Computação em nuvem (em inglês, cloud computing) é um termo coloquial para a disponibilidade sob demanda de recursos do sistema de computador, especialmente armazenamento de dados e capacidade de computação, sem o gerenciamento ativo direto do utilizador. O termo geralmente é usado para descrever centros de dados disponíveis para muitos utilizadores pela Internet. Nuvens em grande escala, predominantes hoje em dia, geralmente têm funções distribuídas em vários locais dos servidores centrais. Se a conexão com o utilizador for relativamente próxima, pode ser designado um servidor de borda.\nO armazenamento de dados é feito em serviços que poderão ser acedidos de qualquer lugar do mundo, a qualquer hora, não havendo necessidade de instalação de programas ou de armazenar dados. O acesso a programas, serviços e arquivos é remoto, através da Internet - daí a alusão à nuvem. O uso desse modelo (ambiente) é mais viável do que o uso de unidades físicas.Num sistema operacional disponível na Internet, a partir de qualquer computador e em qualquer lugar, pode-se ter acesso a informações, arquivos e programas num sistema único, independente de plataforma. O requisito mínimo é um computador compatível com os recursos disponíveis na Internet. O PC torna-se apenas um chip ligado à Internet — a \"grande nuvem\" de computadores — sendo necessários somente os dispositivos de entrada (teclado, rato/mouse) e saída (monitor).","container-title":"Wikipédia, a enciclopédia livre","language":"pt","note":"Page Version ID: 61805595","source":"Wikipedia","title":"Computação em nuvem","URL":"https://pt.wikipedia.org/w/index.php?title=Computa%C3%A7%C3%A3o_em_nuvem&amp;oldid=61805595","accessed":{"date-parts":[["2022",2,11]]},"issued":{"date-parts":[["2021",8,9]]}}}],"schema":"https://github.com/citation-style-language/schema/raw/master/csl-citation.json"} </w:instrText>
            </w:r>
            <w:r w:rsidRPr="00BD71BC">
              <w:rPr>
                <w:b/>
                <w:bCs/>
              </w:rPr>
              <w:fldChar w:fldCharType="separate"/>
            </w:r>
            <w:r w:rsidRPr="00BD71BC">
              <w:rPr>
                <w:rFonts w:cs="Times New Roman"/>
                <w:b/>
                <w:bCs/>
              </w:rPr>
              <w:t>(«Computação em nuvem», 2021)</w:t>
            </w:r>
            <w:r w:rsidRPr="00BD71BC">
              <w:rPr>
                <w:b/>
                <w:bCs/>
              </w:rPr>
              <w:fldChar w:fldCharType="end"/>
            </w:r>
            <w:r w:rsidR="005138B2">
              <w:rPr>
                <w:b/>
                <w:bCs/>
              </w:rPr>
              <w:t>.</w:t>
            </w:r>
          </w:p>
        </w:tc>
      </w:tr>
      <w:tr w:rsidR="002F3EE3" w:rsidRPr="001D522B" w14:paraId="41F8A330" w14:textId="77777777" w:rsidTr="00A23FA6">
        <w:tc>
          <w:tcPr>
            <w:tcW w:w="1843" w:type="dxa"/>
          </w:tcPr>
          <w:p w14:paraId="491F43AB" w14:textId="77777777" w:rsidR="002F3EE3" w:rsidRPr="00AA6B9E" w:rsidRDefault="002F3EE3" w:rsidP="002F3EE3">
            <w:pPr>
              <w:pStyle w:val="Corpodetexto"/>
              <w:jc w:val="center"/>
              <w:rPr>
                <w:b/>
                <w:bCs/>
                <w:lang w:val="en-US"/>
              </w:rPr>
            </w:pPr>
            <w:r w:rsidRPr="00AA6B9E">
              <w:rPr>
                <w:b/>
                <w:bCs/>
                <w:lang w:val="en-US"/>
              </w:rPr>
              <w:t xml:space="preserve">Internet das </w:t>
            </w:r>
            <w:proofErr w:type="spellStart"/>
            <w:r w:rsidRPr="00AA6B9E">
              <w:rPr>
                <w:b/>
                <w:bCs/>
                <w:lang w:val="en-US"/>
              </w:rPr>
              <w:t>coisas</w:t>
            </w:r>
            <w:proofErr w:type="spellEnd"/>
            <w:r w:rsidRPr="00AA6B9E">
              <w:rPr>
                <w:b/>
                <w:bCs/>
                <w:lang w:val="en-US"/>
              </w:rPr>
              <w:t xml:space="preserve"> (</w:t>
            </w:r>
            <w:r w:rsidRPr="00AA6B9E">
              <w:rPr>
                <w:b/>
                <w:bCs/>
                <w:i/>
                <w:iCs/>
                <w:lang w:val="en-US"/>
              </w:rPr>
              <w:t>Internet of Things</w:t>
            </w:r>
            <w:r w:rsidRPr="00AA6B9E">
              <w:rPr>
                <w:b/>
                <w:bCs/>
                <w:lang w:val="en-US"/>
              </w:rPr>
              <w:t>)</w:t>
            </w:r>
          </w:p>
        </w:tc>
        <w:tc>
          <w:tcPr>
            <w:tcW w:w="7903" w:type="dxa"/>
          </w:tcPr>
          <w:p w14:paraId="078F349D" w14:textId="77777777" w:rsidR="007B77CA" w:rsidRDefault="002F3EE3" w:rsidP="002F3EE3">
            <w:pPr>
              <w:pStyle w:val="Corpodetexto"/>
              <w:rPr>
                <w:b/>
                <w:bCs/>
              </w:rPr>
            </w:pPr>
            <w:r w:rsidRPr="001D522B">
              <w:t>O conceito de Internet das coisas (</w:t>
            </w:r>
            <w:proofErr w:type="spellStart"/>
            <w:r w:rsidRPr="001D522B">
              <w:t>IoT</w:t>
            </w:r>
            <w:proofErr w:type="spellEnd"/>
            <w:r w:rsidRPr="001D522B">
              <w:t>) foi citado pela primeira vez por Kevin Ashton que descreveu um sistema “onde a Internet está conectada ao mundo físico através de sensores onipresentes”</w:t>
            </w:r>
            <w:r w:rsidRPr="00526947">
              <w:rPr>
                <w:b/>
                <w:bCs/>
              </w:rPr>
              <w:fldChar w:fldCharType="begin"/>
            </w:r>
            <w:r w:rsidRPr="00526947">
              <w:rPr>
                <w:b/>
                <w:bCs/>
              </w:rPr>
              <w:instrText xml:space="preserve"> ADDIN ZOTERO_ITEM CSL_CITATION {"citationID":"uSgnIPBv","properties":{"formattedCitation":"(\\uc0\\u171{}Kevin Ashton\\uc0\\u187{}, 2022)","plainCitation":"(«Kevin Ashton», 2022)","noteIndex":0},"citationItems":[{"id":12,"uris":["http://zotero.org/users/7836987/items/ZVK9MGQ5"],"uri":["http://zotero.org/users/7836987/items/ZVK9MGQ5"],"itemData":{"id":12,"type":"entry-encyclopedia","abstract":"Kevin Ashton (born 1968) is a British technology pioneer who cofounded the Auto-ID Center at the Massachusetts Institute of Technology (MIT), which created a global standard system for RFID and other sensors. He is known for coining the term \"the Internet of Things\" to describe a system where the Internet is connected to the physical world via ubiquitous sensors.Ashton was born in Birmingham, UK.  He read Scandinavian Studies at University College London from 1990 to 1994. He was working as an assistant brand manager at Procter &amp; Gamble (P&amp;G) in 1997 when he became interested in using RFID to help manage P&amp;G's supply chain. This work led him to MIT, where he helped start an RFID research consortium called the Auto-ID Center with professors Sanjay Sarma and Sunny Siu and researcher David Brock. The center opened in 1999 as an industry-sponsored research project with the goal of creating a global open standard system to put RFID everywhere. Ashton was the Center's Executive Director. Siu, then Sarma, acted as Research Director, later Chairman of Research. Under Ashton and Sarma's leadership, the number of sponsors grew to 103, and additional labs were funded at other major universities around the world. Once the system was developed, MIT licensed it to not-for-profit standards body GS1 and the project reached a successful conclusion. The labs were renamed Auto-ID Labs and continue their research.\nAshton became a high-tech entrepreneur with start-ups ThingMagic,  cleantech company EnerNOC (NASDAQ:ENOC) and Zensi, an energy-sensing company he founded with Shwetak Patel among others. Zensi was acquired by Belkin International in April 2010.  Ashton then developed and launched the Belkin Wemo (originally stylized as WeMo) home automation system. He writes for RFID Journal, Medium and Quartz, and published a book, How to Fly a Horse with Random House in 2015. In January 2016, How to Fly a Horse won \"Best Business Book\" from 1-800-CEO-READ.\nFor an April 2013 Quartz article Ashton created Santiago Swallow, a fictional Mexican social media guru who specializes in the \"imagined self\", the fictional expert was furnished with 90,000 paid-for Twitter followers and a Wikipedia biography. The creation of Swallow is an attempt to show that credibility is unrelated to the quantity Twitter followers.","container-title":"Wikipedia","language":"en","note":"Page Version ID: 1065838499","source":"Wikipedia","title":"Kevin Ashton","URL":"https://en.wikipedia.org/w/index.php?title=Kevin_Ashton&amp;oldid=1065838499","accessed":{"date-parts":[["2022",2,11]]},"issued":{"date-parts":[["2022",1,15]]}}}],"schema":"https://github.com/citation-style-language/schema/raw/master/csl-citation.json"} </w:instrText>
            </w:r>
            <w:r w:rsidRPr="00526947">
              <w:rPr>
                <w:b/>
                <w:bCs/>
              </w:rPr>
              <w:fldChar w:fldCharType="separate"/>
            </w:r>
            <w:r w:rsidRPr="00526947">
              <w:rPr>
                <w:rFonts w:cs="Times New Roman"/>
                <w:b/>
                <w:bCs/>
              </w:rPr>
              <w:t>(«Kevin Ashton», 2022)</w:t>
            </w:r>
            <w:r w:rsidRPr="00526947">
              <w:rPr>
                <w:b/>
                <w:bCs/>
              </w:rPr>
              <w:fldChar w:fldCharType="end"/>
            </w:r>
            <w:r w:rsidR="005138B2">
              <w:rPr>
                <w:b/>
                <w:bCs/>
              </w:rPr>
              <w:t>.</w:t>
            </w:r>
          </w:p>
          <w:p w14:paraId="5F3CFE67" w14:textId="4A8265FB" w:rsidR="002F3EE3" w:rsidRPr="001D522B" w:rsidRDefault="002F3EE3" w:rsidP="002F3EE3">
            <w:pPr>
              <w:pStyle w:val="Corpodetexto"/>
            </w:pPr>
            <w:r w:rsidRPr="001D522B">
              <w:t xml:space="preserve"> A </w:t>
            </w:r>
            <w:proofErr w:type="spellStart"/>
            <w:r w:rsidRPr="001D522B">
              <w:t>IoT</w:t>
            </w:r>
            <w:proofErr w:type="spellEnd"/>
            <w:r w:rsidRPr="001D522B">
              <w:t xml:space="preserve"> permite a interconexão digital de objetos físicos e ambientes, permitindo uma ampla rede capaz de agrupar e transmitir dados crucias para as organizações. Ou seja, com a conexão à internet é possível conectar um equipamento a outro (comunicação máquina com máquina – M2M</w:t>
            </w:r>
            <w:r>
              <w:t xml:space="preserve">). </w:t>
            </w:r>
            <w:r w:rsidRPr="00347AFF">
              <w:t>“Trata-se de uma ligação de todas as máquinas, dispositivos, sensores, câmaras e outros componentes que visam otimizar a vida das pessoas e empresas, além de melhorar as operações diárias e economizar tempo e dinheiro”</w:t>
            </w:r>
            <w:r>
              <w:t xml:space="preserve"> </w:t>
            </w:r>
            <w:r w:rsidRPr="00347AFF">
              <w:rPr>
                <w:b/>
                <w:bCs/>
                <w:highlight w:val="yellow"/>
              </w:rPr>
              <w:fldChar w:fldCharType="begin"/>
            </w:r>
            <w:r>
              <w:rPr>
                <w:b/>
                <w:bCs/>
                <w:highlight w:val="yellow"/>
              </w:rPr>
              <w:instrText xml:space="preserve"> ADDIN ZOTERO_ITEM CSL_CITATION {"citationID":"xerbmU2c","properties":{"formattedCitation":"({\\i{}Sara-Andreia-Silva-Fernandes.pdf}, sem data-a)","plainCitation":"(Sara-Andreia-Silva-Fernandes.pdf, sem data-a)","dontUpdate":true,"noteIndex":0},"citationItems":[{"id":9,"uris":["http://zotero.org/users/7836987/items/XXZK78GP"],"uri":["http://zotero.org/users/7836987/items/XXZK78GP"],"itemData":{"id":9,"type":"article","title":"Sara-Andreia-Silva-Fernandes.pdf","URL":"https://comum.rcaap.pt/bitstream/10400.26/29602/1/Sara-Andreia-Silva-Fernandes.pdf","accessed":{"date-parts":[["2022",2,11]]}}}],"schema":"https://github.com/citation-style-language/schema/raw/master/csl-citation.json"} </w:instrText>
            </w:r>
            <w:r w:rsidRPr="00347AFF">
              <w:rPr>
                <w:b/>
                <w:bCs/>
                <w:highlight w:val="yellow"/>
              </w:rPr>
              <w:fldChar w:fldCharType="separate"/>
            </w:r>
            <w:r w:rsidRPr="00347AFF">
              <w:rPr>
                <w:rFonts w:cs="Times New Roman"/>
                <w:b/>
                <w:bCs/>
              </w:rPr>
              <w:t>(</w:t>
            </w:r>
            <w:r w:rsidRPr="00347AFF">
              <w:rPr>
                <w:b/>
                <w:bCs/>
              </w:rPr>
              <w:t xml:space="preserve"> Justus, et.al, 2015</w:t>
            </w:r>
            <w:r w:rsidRPr="00347AFF">
              <w:rPr>
                <w:rFonts w:cs="Times New Roman"/>
                <w:b/>
                <w:bCs/>
              </w:rPr>
              <w:t>)</w:t>
            </w:r>
            <w:r w:rsidRPr="00347AFF">
              <w:rPr>
                <w:b/>
                <w:bCs/>
                <w:highlight w:val="yellow"/>
              </w:rPr>
              <w:fldChar w:fldCharType="end"/>
            </w:r>
            <w:r w:rsidR="005138B2">
              <w:rPr>
                <w:b/>
                <w:bCs/>
              </w:rPr>
              <w:t>.</w:t>
            </w:r>
          </w:p>
        </w:tc>
      </w:tr>
      <w:tr w:rsidR="00CB19BE" w:rsidRPr="001D522B" w14:paraId="53FC8BC4" w14:textId="77777777" w:rsidTr="00A23FA6">
        <w:tc>
          <w:tcPr>
            <w:tcW w:w="1843" w:type="dxa"/>
          </w:tcPr>
          <w:p w14:paraId="7498060A" w14:textId="18D26F95" w:rsidR="00CB19BE" w:rsidRPr="00AA6B9E" w:rsidRDefault="00CB19BE" w:rsidP="00CB19BE">
            <w:pPr>
              <w:pStyle w:val="Corpodetexto"/>
              <w:jc w:val="center"/>
              <w:rPr>
                <w:b/>
                <w:bCs/>
                <w:lang w:val="en-US"/>
              </w:rPr>
            </w:pPr>
            <w:proofErr w:type="spellStart"/>
            <w:r w:rsidRPr="00AA6B9E">
              <w:rPr>
                <w:b/>
                <w:bCs/>
              </w:rPr>
              <w:t>Big</w:t>
            </w:r>
            <w:proofErr w:type="spellEnd"/>
            <w:r w:rsidRPr="00AA6B9E">
              <w:rPr>
                <w:b/>
                <w:bCs/>
              </w:rPr>
              <w:t xml:space="preserve"> Data</w:t>
            </w:r>
          </w:p>
        </w:tc>
        <w:tc>
          <w:tcPr>
            <w:tcW w:w="7903" w:type="dxa"/>
          </w:tcPr>
          <w:p w14:paraId="072C927D" w14:textId="5C0F6D56" w:rsidR="00CB19BE" w:rsidRPr="001D522B" w:rsidRDefault="00CB19BE" w:rsidP="00CB19BE">
            <w:pPr>
              <w:pStyle w:val="Corpodetexto"/>
            </w:pPr>
            <w:r w:rsidRPr="001D522B">
              <w:t xml:space="preserve">Com o surgimento da internet das coisas o volume de dados cresceu de forma exponencial. Deste modo, surge uma ferramenta capaz de tratar e analisar um grande conjunto de dados heterógenos. Volume, velocidade e variedade são três subdivisões de dados que o </w:t>
            </w:r>
            <w:proofErr w:type="spellStart"/>
            <w:r w:rsidRPr="00C55417">
              <w:rPr>
                <w:i/>
                <w:iCs/>
              </w:rPr>
              <w:t>Big</w:t>
            </w:r>
            <w:proofErr w:type="spellEnd"/>
            <w:r w:rsidRPr="00C55417">
              <w:rPr>
                <w:i/>
                <w:iCs/>
              </w:rPr>
              <w:t xml:space="preserve"> Data</w:t>
            </w:r>
            <w:r w:rsidRPr="001D522B">
              <w:t xml:space="preserve"> apresenta.</w:t>
            </w:r>
            <w:r>
              <w:t xml:space="preserve"> </w:t>
            </w:r>
            <w:r w:rsidRPr="001D522B">
              <w:t>É possível obter informações relevantes e crucias em tempo real que permitem às organizações criar indicadores e definir objetivos que possibilitam uma tomada de decisão mais assertiva</w:t>
            </w:r>
            <w:r>
              <w:t xml:space="preserve"> </w:t>
            </w:r>
            <w:r w:rsidRPr="001A33A6">
              <w:rPr>
                <w:b/>
                <w:bCs/>
              </w:rPr>
              <w:fldChar w:fldCharType="begin"/>
            </w:r>
            <w:r w:rsidRPr="001A33A6">
              <w:rPr>
                <w:b/>
                <w:bCs/>
              </w:rPr>
              <w:instrText xml:space="preserve"> ADDIN ZOTERO_ITEM CSL_CITATION {"citationID":"UIAhDoeT","properties":{"formattedCitation":"(\\uc0\\u171{}Ind\\uc0\\u250{}stria 4.0\\uc0\\u187{}, 2021)","plainCitation":"(«Indústria 4.0», 2021)","noteIndex":0},"citationItems":[{"id":66,"uris":["http://zotero.org/users/7836987/items/WQECVMEF"],"uri":["http://zotero.org/users/7836987/items/WQECVMEF"],"itemData":{"id":66,"type":"entry-encyclopedia","abstract":"Indústria 4.0 ou Quarta Revolução Industrial  é uma expressão que engloba algumas tecnologias para automação e troca de dados e utiliza conceitos de Sistemas ciber-físicos, Internet das Coisas e Computação em Nuvem. O foco da Quarta Revolução Industrial é a melhoria da eficiência e produtividade dos processos.A Indústria 4.0 facilita a visão e execução de \"Fábricas Inteligentes\" com as suas estruturas modulares, os sistemas ciber-físicos monitoram os processos físicos, criam uma cópia virtual do mundo físico e tomam decisões descentralizadas. Com a internet das coisas, os sistemas ciber-físicos comunicam e cooperam entre si e com os humanos em tempo real, e através da computação em nuvem, ambos os serviços internos e intra-organizacionais são oferecidos e utilizados pelos participantes da cadeia de valor.Estas novas tecnologias trazem inúmeras oportunidades para a agregação de valor aos clientes e aumento de produtividade de processos, mas sem o enfoque adequado podem desperdiçar grandes investimentos, com poucos resultados.","container-title":"Wikipédia, a enciclopédia livre","language":"pt","note":"Page Version ID: 62000439","source":"Wikipedia","title":"Indústria 4.0","URL":"https://pt.wikipedia.org/w/index.php?title=Ind%C3%BAstria_4.0&amp;oldid=62000439","accessed":{"date-parts":[["2022",2,11]]},"issued":{"date-parts":[["2021",9,7]]}}}],"schema":"https://github.com/citation-style-language/schema/raw/master/csl-citation.json"} </w:instrText>
            </w:r>
            <w:r w:rsidRPr="001A33A6">
              <w:rPr>
                <w:b/>
                <w:bCs/>
              </w:rPr>
              <w:fldChar w:fldCharType="separate"/>
            </w:r>
            <w:r w:rsidRPr="001A33A6">
              <w:rPr>
                <w:rFonts w:cs="Times New Roman"/>
                <w:b/>
                <w:bCs/>
              </w:rPr>
              <w:t>(«Indústria 4.0», 2021)</w:t>
            </w:r>
            <w:r w:rsidRPr="001A33A6">
              <w:rPr>
                <w:b/>
                <w:bCs/>
              </w:rPr>
              <w:fldChar w:fldCharType="end"/>
            </w:r>
            <w:r>
              <w:rPr>
                <w:b/>
                <w:bCs/>
              </w:rPr>
              <w:t>.</w:t>
            </w:r>
          </w:p>
        </w:tc>
      </w:tr>
    </w:tbl>
    <w:p w14:paraId="7A99463F" w14:textId="77777777" w:rsidR="00CA3866" w:rsidRDefault="00CA3866" w:rsidP="006412CC">
      <w:pPr>
        <w:pStyle w:val="Corpodetexto"/>
      </w:pPr>
    </w:p>
    <w:p w14:paraId="6528C89C" w14:textId="34E5D383" w:rsidR="00CA3866" w:rsidRDefault="00CA3866" w:rsidP="006412CC">
      <w:pPr>
        <w:pStyle w:val="Corpodetexto"/>
      </w:pPr>
      <w:r>
        <w:br w:type="page"/>
      </w:r>
    </w:p>
    <w:p w14:paraId="4ABE5D54" w14:textId="3C345CAC" w:rsidR="00247066" w:rsidRDefault="00247066" w:rsidP="00247066">
      <w:pPr>
        <w:pStyle w:val="Ttulo3"/>
        <w:numPr>
          <w:ilvl w:val="2"/>
          <w:numId w:val="10"/>
        </w:numPr>
      </w:pPr>
      <w:bookmarkStart w:id="30" w:name="_Toc98663388"/>
      <w:r>
        <w:lastRenderedPageBreak/>
        <w:t>A Indústria das Cidades Inteligentes</w:t>
      </w:r>
      <w:bookmarkEnd w:id="30"/>
      <w:r>
        <w:t xml:space="preserve"> </w:t>
      </w:r>
    </w:p>
    <w:p w14:paraId="157CC1EE" w14:textId="77777777" w:rsidR="00247066" w:rsidRPr="00CD199E" w:rsidRDefault="00247066" w:rsidP="00247066">
      <w:pPr>
        <w:pStyle w:val="Corpodetexto"/>
        <w:rPr>
          <w:b/>
          <w:bCs/>
        </w:rPr>
      </w:pPr>
      <w:r>
        <w:t xml:space="preserve">Neste contexto, com a emersão de inúmeras tecnologias que surgiram com a quarta revolução industrial pode-se afirmar que estamos perante </w:t>
      </w:r>
      <w:bookmarkStart w:id="31" w:name="TransformaçãoDigital"/>
      <w:r>
        <w:t>uma</w:t>
      </w:r>
      <w:r w:rsidRPr="004202B8">
        <w:t xml:space="preserve"> transformação digital</w:t>
      </w:r>
      <w:r>
        <w:t xml:space="preserve">. </w:t>
      </w:r>
      <w:bookmarkEnd w:id="31"/>
      <w:r>
        <w:t>Este conceito é um processo que</w:t>
      </w:r>
      <w:r w:rsidRPr="004202B8">
        <w:t xml:space="preserve"> implica inovação e transformação </w:t>
      </w:r>
      <w:r>
        <w:t xml:space="preserve">através de </w:t>
      </w:r>
      <w:r w:rsidRPr="004202B8">
        <w:t xml:space="preserve">tecnologias digitais </w:t>
      </w:r>
      <w:r>
        <w:t xml:space="preserve">para aumentar a produtividade e o valor de criação. </w:t>
      </w:r>
      <w:r w:rsidRPr="00B23CD3">
        <w:t>Cada vez mais há um</w:t>
      </w:r>
      <w:r>
        <w:t>a tendência global de urbanização sustentada pelo digital, o desenvolvimento de cidades inteligentes é um movimento crescente que implementa tecnologia com o objetivo de melhorar a modernização das cidades criando benefícios a nível ambiental, social e financeiros</w:t>
      </w:r>
      <w:r w:rsidRPr="00890F74">
        <w:t xml:space="preserve"> </w:t>
      </w:r>
      <w:r w:rsidRPr="00CD199E">
        <w:rPr>
          <w:b/>
          <w:bCs/>
        </w:rPr>
        <w:fldChar w:fldCharType="begin"/>
      </w:r>
      <w:r w:rsidRPr="00CD199E">
        <w:rPr>
          <w:b/>
          <w:bCs/>
        </w:rPr>
        <w:instrText xml:space="preserve"> ADDIN ZOTERO_ITEM CSL_CITATION {"citationID":"9GAAXPyy","properties":{"formattedCitation":"(Anthony Jnr, 2021)","plainCitation":"(Anthony Jnr, 2021)","noteIndex":0},"citationItems":[{"id":44,"uris":["http://zotero.org/users/7836987/items/5ST69ATJ"],"uri":["http://zotero.org/users/7836987/items/5ST69ATJ"],"itemData":{"id":44,"type":"article-journal","abstract":"The recent growth in digital technologies are enabling cities to undergo transformations for streamlining smart services and offering new products. Digitization has changed the way citizens and stakeholders live, work, collaborate, and communicate. This disruptive change inter-connects with all information systems and processes that are important for providing services. Although, digital transformation present opportunities for achieving smart cities. Municipalities still struggle with managing data integration and complexity. Accordingly, this study systematically reviews 70 research articles from 1999 to 2020 and discusses on development and state-of-the-art of Enterprise Architecture (EA) and digital transformation of cities into smart cities.","container-title":"Enterprise Information Systems","DOI":"10.1080/17517575.2020.1812006","ISSN":"1751-7575","issue":"3","note":"publisher: Taylor &amp; Francis\n_eprint: https://doi.org/10.1080/17517575.2020.1812006","page":"299-331","source":"Taylor and Francis+NEJM","title":"Managing digital transformation of smart cities through enterprise architecture – a review and research agenda","volume":"15","author":[{"family":"Anthony Jnr","given":"Bokolo"}],"issued":{"date-parts":[["2021",3,16]]}}}],"schema":"https://github.com/citation-style-language/schema/raw/master/csl-citation.json"} </w:instrText>
      </w:r>
      <w:r w:rsidRPr="00CD199E">
        <w:rPr>
          <w:b/>
          <w:bCs/>
        </w:rPr>
        <w:fldChar w:fldCharType="separate"/>
      </w:r>
      <w:r w:rsidRPr="00CD199E">
        <w:rPr>
          <w:b/>
          <w:bCs/>
        </w:rPr>
        <w:t>(Anthony Jnr, 2021)</w:t>
      </w:r>
      <w:r w:rsidRPr="00CD199E">
        <w:rPr>
          <w:b/>
          <w:bCs/>
        </w:rPr>
        <w:fldChar w:fldCharType="end"/>
      </w:r>
      <w:r>
        <w:rPr>
          <w:b/>
          <w:bCs/>
        </w:rPr>
        <w:t>.</w:t>
      </w:r>
    </w:p>
    <w:p w14:paraId="6E288ABE" w14:textId="1956A4A8" w:rsidR="00247066" w:rsidRDefault="00247066" w:rsidP="00247066">
      <w:pPr>
        <w:pStyle w:val="Corpodetexto"/>
        <w:rPr>
          <w:b/>
          <w:bCs/>
        </w:rPr>
      </w:pPr>
      <w:r>
        <w:t xml:space="preserve">O conceito de </w:t>
      </w:r>
      <w:proofErr w:type="spellStart"/>
      <w:r w:rsidRPr="00AC6287">
        <w:rPr>
          <w:i/>
          <w:iCs/>
        </w:rPr>
        <w:t>Smart</w:t>
      </w:r>
      <w:proofErr w:type="spellEnd"/>
      <w:r w:rsidRPr="00AC6287">
        <w:rPr>
          <w:i/>
          <w:iCs/>
        </w:rPr>
        <w:t xml:space="preserve"> </w:t>
      </w:r>
      <w:proofErr w:type="spellStart"/>
      <w:r w:rsidRPr="00AC6287">
        <w:rPr>
          <w:i/>
          <w:iCs/>
        </w:rPr>
        <w:t>City</w:t>
      </w:r>
      <w:proofErr w:type="spellEnd"/>
      <w:r>
        <w:rPr>
          <w:i/>
          <w:iCs/>
        </w:rPr>
        <w:t xml:space="preserve"> </w:t>
      </w:r>
      <w:r w:rsidRPr="00AC6287">
        <w:t>surgiu na última década</w:t>
      </w:r>
      <w:r>
        <w:t xml:space="preserve"> e pode ser considerado uma área urbana que integra e utiliza um vasto conjunto de métodos eletrónicos e sensores para captar dados. Com o objetivo de criar novas oportunidades que melhorem a qualidade de vida, este conceito “coordena e integra várias</w:t>
      </w:r>
      <w:r w:rsidRPr="00AC6287">
        <w:t xml:space="preserve"> tecnologias que até então foram desenvolvidas separadamente umas das outras, mas têm sinergias claras em sua operação</w:t>
      </w:r>
      <w:r>
        <w:t>”</w:t>
      </w:r>
      <w:r w:rsidR="001F38F6">
        <w:t xml:space="preserve"> </w:t>
      </w:r>
      <w:r w:rsidR="001F38F6" w:rsidRPr="00CD199E">
        <w:rPr>
          <w:b/>
          <w:bCs/>
        </w:rPr>
        <w:fldChar w:fldCharType="begin"/>
      </w:r>
      <w:r w:rsidR="001F38F6" w:rsidRPr="00CD199E">
        <w:rPr>
          <w:b/>
          <w:bCs/>
        </w:rPr>
        <w:instrText xml:space="preserve"> ADDIN ZOTERO_ITEM CSL_CITATION {"citationID":"6Jo9qZ2R","properties":{"formattedCitation":"(Batty et al., 2012)","plainCitation":"(Batty et al., 2012)","noteIndex":0},"citationItems":[{"id":47,"uris":["http://zotero.org/users/7836987/items/NHVVJQ6J"],"uri":["http://zotero.org/users/7836987/items/NHVVJQ6J"],"itemData":{"id":47,"type":"article-journal","abstract":"Here we sketch the rudiments of what constitutes a smart city which we define as a city in which ICT is merged with traditional infrastructures, coordinated and integrated using new digital technologies. We first sketch our vision defining seven goals which concern: developing a new understanding of urban problems; effective and feasible ways to coordinate urban technologies; models and methods for using urban data across spatial and temporal scales; developing new technologies for communication and dissemination; developing new forms of urban governance and organisation; defining critical problems relating to cities, transport, and energy; and identifying risk, uncertainty, and hazards in the smart city. To this, we add six research challenges: to relate the infrastructure of smart cities to their operational functioning and planning through management, control and optimisation; to explore the notion of the city as a laboratory for innovation; to provide portfolios of urban simulation which inform future designs; to develop technologies that ensure equity, fairness and realise a better quality of city life; to develop technologies that ensure informed participation and create shared knowledge for democratic city governance; and to ensure greater and more effective mobility and access to opportunities for urban populations. We begin by defining the state of the art, explaining the science of smart cities. We define six scenarios based on new cities badging themselves as smart, older cities regenerating themselves as smart, the development of science parks, tech cities, and technopoles focused on high technologies, the development of urban services using contemporary ICT, the use of ICT to develop new urban intelligence functions, and the development of online and mobile forms of participation. Seven project areas are then proposed: Integrated Databases for the Smart City, Sensing, Networking and the Impact of New Social Media, Modelling Network Performance, Mobility and Travel Behaviour, Modelling Urban Land Use, Transport and Economic Interactions, Modelling Urban Transactional Activities in Labour and Housing Markets, Decision Support as Urban Intelligence, Participatory Governance and Planning Structures for the Smart City. Finally we anticipate the paradigm shifts that will occur in this research and define a series of key demonstrators which we believe are important to progressing a science of smart cities.","container-title":"The European Physical Journal Special Topics","DOI":"10.1140/epjst/e2012-01703-3","ISSN":"1951-6401","issue":"1","journalAbbreviation":"Eur. Phys. J. Spec. Top.","language":"en","page":"481-518","source":"Springer Link","title":"Smart cities of the future","volume":"214","author":[{"family":"Batty","given":"M."},{"family":"Axhausen","given":"K. W."},{"family":"Giannotti","given":"F."},{"family":"Pozdnoukhov","given":"A."},{"family":"Bazzani","given":"A."},{"family":"Wachowicz","given":"M."},{"family":"Ouzounis","given":"G."},{"family":"Portugali","given":"Y."}],"issued":{"date-parts":[["2012",11,1]]}}}],"schema":"https://github.com/citation-style-language/schema/raw/master/csl-citation.json"} </w:instrText>
      </w:r>
      <w:r w:rsidR="001F38F6" w:rsidRPr="00CD199E">
        <w:rPr>
          <w:b/>
          <w:bCs/>
        </w:rPr>
        <w:fldChar w:fldCharType="separate"/>
      </w:r>
      <w:r w:rsidR="001F38F6" w:rsidRPr="00CD199E">
        <w:rPr>
          <w:b/>
          <w:bCs/>
        </w:rPr>
        <w:t>(Batty et al., 2012)</w:t>
      </w:r>
      <w:r w:rsidR="001F38F6" w:rsidRPr="00CD199E">
        <w:rPr>
          <w:b/>
          <w:bCs/>
        </w:rPr>
        <w:fldChar w:fldCharType="end"/>
      </w:r>
      <w:r>
        <w:t>. Com vista à otimização da cidade são analisados uma diversidade de dados provenientes dos cidadãos, de edifícios (hospitais, escolas), dos transportes e mobilidade urbana, da utilização dos resíduos, entre outros dados, para que haja um crescimento e uma eficiência citadina com o fim de “</w:t>
      </w:r>
      <w:r w:rsidRPr="0072713E">
        <w:t>integrar e agregar valor à prestação de serviços urbanos</w:t>
      </w:r>
      <w:r>
        <w:t xml:space="preserve">” </w:t>
      </w:r>
      <w:r w:rsidRPr="00CD199E">
        <w:rPr>
          <w:b/>
          <w:bCs/>
        </w:rPr>
        <w:fldChar w:fldCharType="begin"/>
      </w:r>
      <w:r w:rsidR="00164A08">
        <w:rPr>
          <w:b/>
          <w:bCs/>
        </w:rPr>
        <w:instrText xml:space="preserve"> ADDIN ZOTERO_ITEM CSL_CITATION {"citationID":"FbtRAbLp","properties":{"formattedCitation":"(Batty et al., 2012)","plainCitation":"(Batty et al., 2012)","noteIndex":0},"citationItems":[{"id":47,"uris":["http://zotero.org/users/7836987/items/NHVVJQ6J"],"uri":["http://zotero.org/users/7836987/items/NHVVJQ6J"],"itemData":{"id":47,"type":"article-journal","abstract":"Here we sketch the rudiments of what constitutes a smart city which we define as a city in which ICT is merged with traditional infrastructures, coordinated and integrated using new digital technologies. We first sketch our vision defining seven goals which concern: developing a new understanding of urban problems; effective and feasible ways to coordinate urban technologies; models and methods for using urban data across spatial and temporal scales; developing new technologies for communication and dissemination; developing new forms of urban governance and organisation; defining critical problems relating to cities, transport, and energy; and identifying risk, uncertainty, and hazards in the smart city. To this, we add six research challenges: to relate the infrastructure of smart cities to their operational functioning and planning through management, control and optimisation; to explore the notion of the city as a laboratory for innovation; to provide portfolios of urban simulation which inform future designs; to develop technologies that ensure equity, fairness and realise a better quality of city life; to develop technologies that ensure informed participation and create shared knowledge for democratic city governance; and to ensure greater and more effective mobility and access to opportunities for urban populations. We begin by defining the state of the art, explaining the science of smart cities. We define six scenarios based on new cities badging themselves as smart, older cities regenerating themselves as smart, the development of science parks, tech cities, and technopoles focused on high technologies, the development of urban services using contemporary ICT, the use of ICT to develop new urban intelligence functions, and the development of online and mobile forms of participation. Seven project areas are then proposed: Integrated Databases for the Smart City, Sensing, Networking and the Impact of New Social Media, Modelling Network Performance, Mobility and Travel Behaviour, Modelling Urban Land Use, Transport and Economic Interactions, Modelling Urban Transactional Activities in Labour and Housing Markets, Decision Support as Urban Intelligence, Participatory Governance and Planning Structures for the Smart City. Finally we anticipate the paradigm shifts that will occur in this research and define a series of key demonstrators which we believe are important to progressing a science of smart cities.","container-title":"The European Physical Journal Special Topics","DOI":"10.1140/epjst/e2012-01703-3","ISSN":"1951-6401","issue":"1","journalAbbreviation":"Eur. Phys. J. Spec. Top.","language":"en","page":"481-518","source":"Springer Link","title":"Smart cities of the future","volume":"214","author":[{"family":"Batty","given":"M."},{"family":"Axhausen","given":"K. W."},{"family":"Giannotti","given":"F."},{"family":"Pozdnoukhov","given":"A."},{"family":"Bazzani","given":"A."},{"family":"Wachowicz","given":"M."},{"family":"Ouzounis","given":"G."},{"family":"Portugali","given":"Y."}],"issued":{"date-parts":[["2012",11,1]]}}}],"schema":"https://github.com/citation-style-language/schema/raw/master/csl-citation.json"} </w:instrText>
      </w:r>
      <w:r w:rsidRPr="00CD199E">
        <w:rPr>
          <w:b/>
          <w:bCs/>
        </w:rPr>
        <w:fldChar w:fldCharType="separate"/>
      </w:r>
      <w:r w:rsidRPr="00CD199E">
        <w:rPr>
          <w:b/>
          <w:bCs/>
        </w:rPr>
        <w:t>(Batty et al., 2012)</w:t>
      </w:r>
      <w:r w:rsidRPr="00CD199E">
        <w:rPr>
          <w:b/>
          <w:bCs/>
        </w:rPr>
        <w:fldChar w:fldCharType="end"/>
      </w:r>
      <w:r>
        <w:rPr>
          <w:b/>
          <w:bCs/>
        </w:rPr>
        <w:t>.</w:t>
      </w:r>
    </w:p>
    <w:p w14:paraId="22A80B04" w14:textId="77777777" w:rsidR="009C23EB" w:rsidRPr="006355C4" w:rsidRDefault="009C23EB" w:rsidP="00247066">
      <w:pPr>
        <w:pStyle w:val="Corpodetexto"/>
      </w:pPr>
    </w:p>
    <w:p w14:paraId="245F9F93" w14:textId="12E5FF7C" w:rsidR="00247066" w:rsidRDefault="009C23EB" w:rsidP="009C23EB">
      <w:pPr>
        <w:pStyle w:val="Ttulo4"/>
        <w:numPr>
          <w:ilvl w:val="3"/>
          <w:numId w:val="10"/>
        </w:numPr>
      </w:pPr>
      <w:bookmarkStart w:id="32" w:name="_Toc98663389"/>
      <w:r>
        <w:t>Das Cidades tradicionais às Sustentáveis e Inteligentes</w:t>
      </w:r>
      <w:bookmarkEnd w:id="32"/>
      <w:r>
        <w:t xml:space="preserve"> </w:t>
      </w:r>
    </w:p>
    <w:p w14:paraId="2CC5DB0D" w14:textId="70161174" w:rsidR="00D74031" w:rsidRPr="00D150DC" w:rsidRDefault="00511C0B" w:rsidP="00D150DC">
      <w:pPr>
        <w:pStyle w:val="Corpodetexto"/>
      </w:pPr>
      <w:r w:rsidRPr="00890D17">
        <w:t>As tecnologias</w:t>
      </w:r>
      <w:r w:rsidR="00D74031" w:rsidRPr="00890D17">
        <w:t xml:space="preserve"> como Inteligência artificial (IA), Internet das Coisas (</w:t>
      </w:r>
      <w:proofErr w:type="spellStart"/>
      <w:r w:rsidR="00D74031" w:rsidRPr="00890D17">
        <w:t>IoT</w:t>
      </w:r>
      <w:proofErr w:type="spellEnd"/>
      <w:r w:rsidR="00D74031" w:rsidRPr="00890D17">
        <w:t xml:space="preserve">), computação em nuvem, </w:t>
      </w:r>
      <w:proofErr w:type="spellStart"/>
      <w:r w:rsidR="00D74031" w:rsidRPr="00890D17">
        <w:t>big</w:t>
      </w:r>
      <w:proofErr w:type="spellEnd"/>
      <w:r w:rsidR="00D74031" w:rsidRPr="00890D17">
        <w:t xml:space="preserve"> data, entre outras, aliadas ao</w:t>
      </w:r>
      <w:r w:rsidRPr="00890D17">
        <w:t>s processos quotidianos levaram ao surgimento de ecossistemas inteligentes</w:t>
      </w:r>
      <w:r w:rsidR="00D74031" w:rsidRPr="00890D17">
        <w:t>.</w:t>
      </w:r>
      <w:r w:rsidR="002E43BD" w:rsidRPr="00890D17">
        <w:t xml:space="preserve"> </w:t>
      </w:r>
      <w:r w:rsidR="00C60D98" w:rsidRPr="00890D17">
        <w:t>Permitem a</w:t>
      </w:r>
      <w:r w:rsidR="002E43BD" w:rsidRPr="00890D17">
        <w:t xml:space="preserve"> capacidade de análise em tempo real e a obtenção rápida de dado</w:t>
      </w:r>
      <w:r w:rsidR="00C60D98" w:rsidRPr="00890D17">
        <w:t>s</w:t>
      </w:r>
      <w:r w:rsidR="00890D17">
        <w:t>,</w:t>
      </w:r>
      <w:r w:rsidR="00C60D98" w:rsidRPr="00890D17">
        <w:t xml:space="preserve"> onde </w:t>
      </w:r>
      <w:r w:rsidR="00890D17" w:rsidRPr="00890D17">
        <w:t>consequentemente</w:t>
      </w:r>
      <w:r w:rsidR="00890D17">
        <w:t xml:space="preserve">, </w:t>
      </w:r>
      <w:r w:rsidR="00C60D98" w:rsidRPr="00890D17">
        <w:t>é possível processar e filtrar as informações relevantes e obter conhecimento essencial para a tomada de decisão</w:t>
      </w:r>
      <w:r w:rsidR="00890D17">
        <w:t>.</w:t>
      </w:r>
    </w:p>
    <w:p w14:paraId="594A4901" w14:textId="01525BD6" w:rsidR="002A0442" w:rsidRDefault="00B701CD" w:rsidP="00D150DC">
      <w:pPr>
        <w:pStyle w:val="Corpodetexto"/>
      </w:pPr>
      <w:r w:rsidRPr="00D150DC">
        <w:t xml:space="preserve">Inicialmente, </w:t>
      </w:r>
      <w:r w:rsidR="00537B3E" w:rsidRPr="00D150DC">
        <w:t xml:space="preserve">antes de se falar em cidades inteligentes, </w:t>
      </w:r>
      <w:r w:rsidRPr="00D150DC">
        <w:t>começaram a existir subsistemas inteligentes, por exemplo, infraestruturas inteligentes, transporte inteligente, ambiente inteligente, casas inteligentes e assim por diante.</w:t>
      </w:r>
      <w:r w:rsidR="002A0442">
        <w:t xml:space="preserve"> </w:t>
      </w:r>
      <w:r w:rsidRPr="00D150DC">
        <w:t>Focando nas casas inteligentes é possível perceber diversas dinâmicas que evoluíram neste</w:t>
      </w:r>
      <w:r w:rsidR="00537B3E" w:rsidRPr="00D150DC">
        <w:t>s</w:t>
      </w:r>
      <w:r w:rsidRPr="00D150DC">
        <w:t xml:space="preserve"> últimos tempos, salientado por exemplo, </w:t>
      </w:r>
      <w:r w:rsidR="00537B3E" w:rsidRPr="00D150DC">
        <w:t>as máquinas de lavar, persianas automatizadas, fornos, entre outros.</w:t>
      </w:r>
      <w:r w:rsidR="000B4DC1">
        <w:t xml:space="preserve"> </w:t>
      </w:r>
    </w:p>
    <w:p w14:paraId="59927413" w14:textId="4F99C8D4" w:rsidR="000B4DC1" w:rsidRDefault="000B4DC1" w:rsidP="00D150DC">
      <w:pPr>
        <w:pStyle w:val="Corpodetexto"/>
      </w:pPr>
      <w:r>
        <w:t>Posto isto,</w:t>
      </w:r>
      <w:r w:rsidR="0062485B" w:rsidRPr="00D150DC">
        <w:t xml:space="preserve"> </w:t>
      </w:r>
      <w:r>
        <w:t>t</w:t>
      </w:r>
      <w:r w:rsidR="0062485B" w:rsidRPr="00D150DC">
        <w:t>odo o conjunto de subsistemas que foram emergindo originaram o ecossistema das cidades inteligentes.</w:t>
      </w:r>
    </w:p>
    <w:p w14:paraId="273AFE85" w14:textId="08531ED4" w:rsidR="00C3187E" w:rsidRDefault="00B701CD" w:rsidP="000B4DC1">
      <w:pPr>
        <w:pStyle w:val="Corpodetexto"/>
        <w:rPr>
          <w:b/>
          <w:bCs/>
        </w:rPr>
      </w:pPr>
      <w:r w:rsidRPr="00D150DC">
        <w:lastRenderedPageBreak/>
        <w:t>“</w:t>
      </w:r>
      <w:r w:rsidR="00FF12D3" w:rsidRPr="00D150DC">
        <w:t>A ideia é usar tecnologias modernas para converter cada entidade de uma cidade convencional em um objeto autônomo que executa sua operação automaticamente sem qualquer ajuda externa substancial.”</w:t>
      </w:r>
      <w:r w:rsidR="00D150DC">
        <w:t xml:space="preserve"> </w:t>
      </w:r>
      <w:r w:rsidR="000B4DC1" w:rsidRPr="000B4DC1">
        <w:rPr>
          <w:b/>
          <w:bCs/>
        </w:rPr>
        <w:fldChar w:fldCharType="begin"/>
      </w:r>
      <w:r w:rsidR="000B4DC1" w:rsidRPr="000B4DC1">
        <w:rPr>
          <w:b/>
          <w:bCs/>
        </w:rPr>
        <w:instrText xml:space="preserve"> ADDIN ZOTERO_ITEM CSL_CITATION {"citationID":"4t3622OV","properties":{"formattedCitation":"(Ahad et al., 2020)","plainCitation":"(Ahad et al., 2020)","noteIndex":0},"citationItems":[{"id":115,"uris":["http://zotero.org/users/7836987/items/IPFPZFEZ"],"uri":["http://zotero.org/users/7836987/items/IPFPZFEZ"],"itemData":{"id":115,"type":"article-journal","abstract":"The technological interventions in everyday processes has led to the rise of Smart ecosystems where all aspects of everyday life like governance, transportation, agriculture, logistics, maintenance, education and healthcare are automated in some way or the other and can be controlled, managed and accessed remotely with the help of smart devices. This has led to the concept of Smart cities where Information Communication and Technology (ICT) is merged with the existing traditional infrastructure of a city which is then coordinated and managed using digital technology. This idea of smart cities is slowly but surely coming into reality as many countries around the globe are adopting this idea and coming up with their own model of smart cities. At the core of smart city lies the sensors and actuators embedded in the smart devices that sense the environment for facilitating effective decision making. The microcontrollers available in these devices are programmed to take decisions automatically based on the information received from the sensors. This involves integration of several information and communication technologies like artificial intelligence, protocols, Internet of things (IoT), wireless sensor network (WSN) etc. This paper discusses and extensively reviews the role of enabling technologies in smart cities. The paper further highlights the challenges and limitations in the development of smart cities along with the mitigation strategies. Specifically, three categories of challenges are identified namely technical, socio-economic and environmental giving specifics of each category. Finally, some of the best practices for attaining sustainable smart cities are provided.","container-title":"Sustainable Cities and Society","DOI":"10.1016/j.scs.2020.102301","ISSN":"2210-6707","journalAbbreviation":"Sustainable Cities and Society","language":"en","page":"102301","source":"ScienceDirect","title":"Enabling technologies and sustainable smart cities","volume":"61","author":[{"family":"Ahad","given":"Mohd Abdul"},{"family":"Paiva","given":"Sara"},{"family":"Tripathi","given":"Gautami"},{"family":"Feroz","given":"Noushaba"}],"issued":{"date-parts":[["2020",10,1]]}}}],"schema":"https://github.com/citation-style-language/schema/raw/master/csl-citation.json"} </w:instrText>
      </w:r>
      <w:r w:rsidR="000B4DC1" w:rsidRPr="000B4DC1">
        <w:rPr>
          <w:b/>
          <w:bCs/>
        </w:rPr>
        <w:fldChar w:fldCharType="separate"/>
      </w:r>
      <w:r w:rsidR="000B4DC1" w:rsidRPr="000B4DC1">
        <w:rPr>
          <w:b/>
          <w:bCs/>
        </w:rPr>
        <w:t>(Ahad et al., 2020)</w:t>
      </w:r>
      <w:r w:rsidR="000B4DC1" w:rsidRPr="000B4DC1">
        <w:rPr>
          <w:b/>
          <w:bCs/>
        </w:rPr>
        <w:fldChar w:fldCharType="end"/>
      </w:r>
    </w:p>
    <w:p w14:paraId="6D7DAB75" w14:textId="4FEA5514" w:rsidR="00610EA5" w:rsidRDefault="00610EA5" w:rsidP="000B4DC1">
      <w:pPr>
        <w:pStyle w:val="Corpodetexto"/>
        <w:rPr>
          <w:b/>
          <w:bCs/>
          <w:shd w:val="clear" w:color="auto" w:fill="FFFFFF"/>
        </w:rPr>
      </w:pPr>
      <w:r>
        <w:t xml:space="preserve">Sendo a sustentabilidade das cidades um dos objetivos da </w:t>
      </w:r>
      <w:r>
        <w:rPr>
          <w:shd w:val="clear" w:color="auto" w:fill="FFFFFF"/>
        </w:rPr>
        <w:t>Organização das Nações Unidas</w:t>
      </w:r>
      <w:r w:rsidR="00D150DC">
        <w:rPr>
          <w:shd w:val="clear" w:color="auto" w:fill="FFFFFF"/>
        </w:rPr>
        <w:t xml:space="preserve"> (ONU) é fulcral que as cidades pra além de inteligentes se tornem sustentáveis</w:t>
      </w:r>
      <w:r w:rsidR="002A7F00">
        <w:rPr>
          <w:shd w:val="clear" w:color="auto" w:fill="FFFFFF"/>
        </w:rPr>
        <w:t xml:space="preserve">. </w:t>
      </w:r>
      <w:r w:rsidR="000B4DC1" w:rsidRPr="000B4DC1">
        <w:rPr>
          <w:b/>
          <w:bCs/>
          <w:shd w:val="clear" w:color="auto" w:fill="FFFFFF"/>
        </w:rPr>
        <w:fldChar w:fldCharType="begin"/>
      </w:r>
      <w:r w:rsidR="000B4DC1" w:rsidRPr="000B4DC1">
        <w:rPr>
          <w:b/>
          <w:bCs/>
          <w:shd w:val="clear" w:color="auto" w:fill="FFFFFF"/>
        </w:rPr>
        <w:instrText xml:space="preserve"> ADDIN ZOTERO_ITEM CSL_CITATION {"citationID":"W6MR1Y59","properties":{"formattedCitation":"(Neto et al., 2016)","plainCitation":"(Neto et al., 2016)","noteIndex":0},"citationItems":[{"id":120,"uris":["http://zotero.org/users/7836987/items/IIFUTC5H"],"uri":["http://zotero.org/users/7836987/items/IIFUTC5H"],"itemData":{"id":120,"type":"article-journal","language":"pt","page":"26","source":"Zotero","title":"O CONTEÚDO EDITORIAL DA REVISTA É DA TOTAL RESPONSABILIDADE DA PLATAFORMA PORTUGUESA DAS ONGD.","author":[{"family":"Neto","given":"César"},{"family":"Masle-Farquhar","given":"Ella"},{"family":"Ritz","given":"Ingo"},{"family":"Levy","given":"Isabel"},{"family":"Silva","given":"Parra Da"},{"family":"Costa","given":"Naiara"},{"family":"Garcia","given":"Ricardo"}],"issued":{"date-parts":[["2016"]]}}}],"schema":"https://github.com/citation-style-language/schema/raw/master/csl-citation.json"} </w:instrText>
      </w:r>
      <w:r w:rsidR="000B4DC1" w:rsidRPr="000B4DC1">
        <w:rPr>
          <w:b/>
          <w:bCs/>
          <w:shd w:val="clear" w:color="auto" w:fill="FFFFFF"/>
        </w:rPr>
        <w:fldChar w:fldCharType="separate"/>
      </w:r>
      <w:r w:rsidR="000B4DC1" w:rsidRPr="000B4DC1">
        <w:rPr>
          <w:b/>
          <w:bCs/>
        </w:rPr>
        <w:t>(Neto et al., 2016)</w:t>
      </w:r>
      <w:r w:rsidR="000B4DC1" w:rsidRPr="000B4DC1">
        <w:rPr>
          <w:b/>
          <w:bCs/>
          <w:shd w:val="clear" w:color="auto" w:fill="FFFFFF"/>
        </w:rPr>
        <w:fldChar w:fldCharType="end"/>
      </w:r>
    </w:p>
    <w:p w14:paraId="6A510E5A" w14:textId="4BF14C6E" w:rsidR="00BF076D" w:rsidRDefault="002A7F00" w:rsidP="000B4DC1">
      <w:pPr>
        <w:pStyle w:val="Corpodetexto"/>
        <w:rPr>
          <w:shd w:val="clear" w:color="auto" w:fill="FFFFFF"/>
        </w:rPr>
      </w:pPr>
      <w:r>
        <w:rPr>
          <w:shd w:val="clear" w:color="auto" w:fill="FFFFFF"/>
        </w:rPr>
        <w:t xml:space="preserve">Diversos fatores contribuem para que as cidades evoluam neste sentido, tal como, o uso de códigos reutilizáveis, </w:t>
      </w:r>
      <w:r w:rsidR="00F656A5">
        <w:rPr>
          <w:shd w:val="clear" w:color="auto" w:fill="FFFFFF"/>
        </w:rPr>
        <w:t>matérias-primas</w:t>
      </w:r>
      <w:r>
        <w:rPr>
          <w:shd w:val="clear" w:color="auto" w:fill="FFFFFF"/>
        </w:rPr>
        <w:t xml:space="preserve"> ecológicas e recicláveis, consumos de energias e de recursos adequados </w:t>
      </w:r>
      <w:r w:rsidR="00F656A5">
        <w:rPr>
          <w:shd w:val="clear" w:color="auto" w:fill="FFFFFF"/>
        </w:rPr>
        <w:t>e uma melhor gestão  dos resíduos gerados pela computação</w:t>
      </w:r>
      <w:r w:rsidR="007E6028">
        <w:rPr>
          <w:shd w:val="clear" w:color="auto" w:fill="FFFFFF"/>
        </w:rPr>
        <w:t>.</w:t>
      </w:r>
    </w:p>
    <w:p w14:paraId="030E08CF" w14:textId="4EC3CDDB" w:rsidR="007E6028" w:rsidRDefault="007E6028" w:rsidP="000B4DC1">
      <w:pPr>
        <w:pStyle w:val="Corpodetexto"/>
        <w:rPr>
          <w:shd w:val="clear" w:color="auto" w:fill="FFFFFF"/>
        </w:rPr>
      </w:pPr>
      <w:r>
        <w:rPr>
          <w:shd w:val="clear" w:color="auto" w:fill="FFFFFF"/>
        </w:rPr>
        <w:t>“</w:t>
      </w:r>
      <w:r w:rsidRPr="007E6028">
        <w:rPr>
          <w:shd w:val="clear" w:color="auto" w:fill="FFFFFF"/>
        </w:rPr>
        <w:t>As cidades inteligentes devem integrar tecnologias e soluções de última geração para enfrentar os problemas de escassez de água limpa, esgotamento da qualidade do ar, diminuição das reservas de recursos naturais e desequilíbrio ecológico</w:t>
      </w:r>
      <w:r>
        <w:rPr>
          <w:shd w:val="clear" w:color="auto" w:fill="FFFFFF"/>
        </w:rPr>
        <w:t xml:space="preserve">” </w:t>
      </w:r>
      <w:r w:rsidRPr="007E6028">
        <w:rPr>
          <w:b/>
          <w:bCs/>
          <w:shd w:val="clear" w:color="auto" w:fill="FFFFFF"/>
        </w:rPr>
        <w:fldChar w:fldCharType="begin"/>
      </w:r>
      <w:r w:rsidRPr="007E6028">
        <w:rPr>
          <w:b/>
          <w:bCs/>
          <w:shd w:val="clear" w:color="auto" w:fill="FFFFFF"/>
        </w:rPr>
        <w:instrText xml:space="preserve"> ADDIN ZOTERO_ITEM CSL_CITATION {"citationID":"11TTcEne","properties":{"formattedCitation":"(Ahad et al., 2020)","plainCitation":"(Ahad et al., 2020)","noteIndex":0},"citationItems":[{"id":115,"uris":["http://zotero.org/users/7836987/items/IPFPZFEZ"],"uri":["http://zotero.org/users/7836987/items/IPFPZFEZ"],"itemData":{"id":115,"type":"article-journal","abstract":"The technological interventions in everyday processes has led to the rise of Smart ecosystems where all aspects of everyday life like governance, transportation, agriculture, logistics, maintenance, education and healthcare are automated in some way or the other and can be controlled, managed and accessed remotely with the help of smart devices. This has led to the concept of Smart cities where Information Communication and Technology (ICT) is merged with the existing traditional infrastructure of a city which is then coordinated and managed using digital technology. This idea of smart cities is slowly but surely coming into reality as many countries around the globe are adopting this idea and coming up with their own model of smart cities. At the core of smart city lies the sensors and actuators embedded in the smart devices that sense the environment for facilitating effective decision making. The microcontrollers available in these devices are programmed to take decisions automatically based on the information received from the sensors. This involves integration of several information and communication technologies like artificial intelligence, protocols, Internet of things (IoT), wireless sensor network (WSN) etc. This paper discusses and extensively reviews the role of enabling technologies in smart cities. The paper further highlights the challenges and limitations in the development of smart cities along with the mitigation strategies. Specifically, three categories of challenges are identified namely technical, socio-economic and environmental giving specifics of each category. Finally, some of the best practices for attaining sustainable smart cities are provided.","container-title":"Sustainable Cities and Society","DOI":"10.1016/j.scs.2020.102301","ISSN":"2210-6707","journalAbbreviation":"Sustainable Cities and Society","language":"en","page":"102301","source":"ScienceDirect","title":"Enabling technologies and sustainable smart cities","volume":"61","author":[{"family":"Ahad","given":"Mohd Abdul"},{"family":"Paiva","given":"Sara"},{"family":"Tripathi","given":"Gautami"},{"family":"Feroz","given":"Noushaba"}],"issued":{"date-parts":[["2020",10,1]]}}}],"schema":"https://github.com/citation-style-language/schema/raw/master/csl-citation.json"} </w:instrText>
      </w:r>
      <w:r w:rsidRPr="007E6028">
        <w:rPr>
          <w:b/>
          <w:bCs/>
          <w:shd w:val="clear" w:color="auto" w:fill="FFFFFF"/>
        </w:rPr>
        <w:fldChar w:fldCharType="separate"/>
      </w:r>
      <w:r w:rsidRPr="007E6028">
        <w:rPr>
          <w:b/>
          <w:bCs/>
        </w:rPr>
        <w:t>(Ahad et al., 2020)</w:t>
      </w:r>
      <w:r w:rsidRPr="007E6028">
        <w:rPr>
          <w:b/>
          <w:bCs/>
          <w:shd w:val="clear" w:color="auto" w:fill="FFFFFF"/>
        </w:rPr>
        <w:fldChar w:fldCharType="end"/>
      </w:r>
      <w:r>
        <w:rPr>
          <w:b/>
          <w:bCs/>
          <w:shd w:val="clear" w:color="auto" w:fill="FFFFFF"/>
        </w:rPr>
        <w:t>.</w:t>
      </w:r>
    </w:p>
    <w:p w14:paraId="68BC1CF1" w14:textId="1C1DF0D5" w:rsidR="00247066" w:rsidRDefault="00247066" w:rsidP="00247066">
      <w:pPr>
        <w:pStyle w:val="Corpodetexto"/>
      </w:pPr>
      <w:r w:rsidRPr="009360B2">
        <w:t>Segundo o artigo</w:t>
      </w:r>
      <w:r w:rsidR="00164A08">
        <w:t xml:space="preserve"> “</w:t>
      </w:r>
      <w:r w:rsidRPr="009360B2">
        <w:t xml:space="preserve"> </w:t>
      </w:r>
      <w:r w:rsidR="00164A08" w:rsidRPr="00164A08">
        <w:t>Descobrindo a história inicial do “</w:t>
      </w:r>
      <w:proofErr w:type="spellStart"/>
      <w:r w:rsidR="00164A08" w:rsidRPr="00164A08">
        <w:t>Big</w:t>
      </w:r>
      <w:proofErr w:type="spellEnd"/>
      <w:r w:rsidR="00164A08" w:rsidRPr="00164A08">
        <w:t xml:space="preserve"> Data” e da “</w:t>
      </w:r>
      <w:proofErr w:type="spellStart"/>
      <w:r w:rsidR="00164A08" w:rsidRPr="00164A08">
        <w:t>Smart</w:t>
      </w:r>
      <w:proofErr w:type="spellEnd"/>
      <w:r w:rsidR="00164A08" w:rsidRPr="00164A08">
        <w:t xml:space="preserve"> </w:t>
      </w:r>
      <w:proofErr w:type="spellStart"/>
      <w:r w:rsidR="00164A08" w:rsidRPr="00164A08">
        <w:t>City</w:t>
      </w:r>
      <w:proofErr w:type="spellEnd"/>
      <w:r w:rsidR="00164A08" w:rsidRPr="00164A08">
        <w:t>” em Los Angeles</w:t>
      </w:r>
      <w:r w:rsidR="00164A08">
        <w:t>”</w:t>
      </w:r>
      <w:r w:rsidR="00164A08" w:rsidRPr="00164A08">
        <w:t xml:space="preserve"> </w:t>
      </w:r>
      <w:r w:rsidRPr="00164A08">
        <w:rPr>
          <w:b/>
          <w:bCs/>
        </w:rPr>
        <w:fldChar w:fldCharType="begin"/>
      </w:r>
      <w:r w:rsidR="00164A08" w:rsidRPr="00164A08">
        <w:rPr>
          <w:b/>
          <w:bCs/>
        </w:rPr>
        <w:instrText xml:space="preserve"> ADDIN ZOTERO_ITEM CSL_CITATION {"citationID":"dvhXmFNH","properties":{"formattedCitation":"(Vallianatos, 2015)","plainCitation":"(Vallianatos, 2015)","noteIndex":0},"citationItems":[{"id":51,"uris":["http://zotero.org/users/7836987/items/5F6ZS95Z"],"uri":["http://zotero.org/users/7836987/items/5F6ZS95Z"],"itemData":{"id":51,"type":"webpage","abstract":"A critical appreciation by Mark Vallianatos.","container-title":"Boom California","language":"en-US","title":"Uncovering the Early History of “Big Data” and the “Smart City” in Los Angeles","URL":"https://boomcalifornia.org/2015/06/16/uncovering-the-early-history-of-big-data-and-the-smart-city-in-la/","author":[{"family":"Vallianatos","given":"Mark"}],"accessed":{"date-parts":[["2022",2,11]]},"issued":{"date-parts":[["2015",6,16]]}}}],"schema":"https://github.com/citation-style-language/schema/raw/master/csl-citation.json"} </w:instrText>
      </w:r>
      <w:r w:rsidRPr="00164A08">
        <w:rPr>
          <w:b/>
          <w:bCs/>
        </w:rPr>
        <w:fldChar w:fldCharType="separate"/>
      </w:r>
      <w:r w:rsidR="00164A08" w:rsidRPr="00164A08">
        <w:rPr>
          <w:b/>
          <w:bCs/>
        </w:rPr>
        <w:t>(Vallianatos, 2015)</w:t>
      </w:r>
      <w:r w:rsidRPr="00164A08">
        <w:rPr>
          <w:b/>
          <w:bCs/>
        </w:rPr>
        <w:fldChar w:fldCharType="end"/>
      </w:r>
      <w:r w:rsidRPr="002B4EA0">
        <w:t xml:space="preserve"> </w:t>
      </w:r>
      <w:r w:rsidRPr="009360B2">
        <w:t>reflete sob</w:t>
      </w:r>
      <w:r>
        <w:t xml:space="preserve">re uma das ações visionarias primordiais na área das </w:t>
      </w:r>
      <w:proofErr w:type="spellStart"/>
      <w:r w:rsidRPr="008F2C22">
        <w:rPr>
          <w:i/>
          <w:iCs/>
        </w:rPr>
        <w:t>smart</w:t>
      </w:r>
      <w:proofErr w:type="spellEnd"/>
      <w:r w:rsidRPr="008F2C22">
        <w:rPr>
          <w:i/>
          <w:iCs/>
        </w:rPr>
        <w:t xml:space="preserve"> </w:t>
      </w:r>
      <w:proofErr w:type="spellStart"/>
      <w:r w:rsidRPr="008F2C22">
        <w:rPr>
          <w:i/>
          <w:iCs/>
        </w:rPr>
        <w:t>cities</w:t>
      </w:r>
      <w:proofErr w:type="spellEnd"/>
      <w:r>
        <w:t xml:space="preserve"> nos Estados Unidos na América em 1974. O </w:t>
      </w:r>
      <w:proofErr w:type="spellStart"/>
      <w:r w:rsidRPr="00622A09">
        <w:rPr>
          <w:i/>
          <w:iCs/>
        </w:rPr>
        <w:t>Community</w:t>
      </w:r>
      <w:proofErr w:type="spellEnd"/>
      <w:r w:rsidRPr="00622A09">
        <w:rPr>
          <w:i/>
          <w:iCs/>
        </w:rPr>
        <w:t xml:space="preserve"> </w:t>
      </w:r>
      <w:proofErr w:type="spellStart"/>
      <w:r w:rsidRPr="00622A09">
        <w:rPr>
          <w:i/>
          <w:iCs/>
        </w:rPr>
        <w:t>Analysis</w:t>
      </w:r>
      <w:proofErr w:type="spellEnd"/>
      <w:r w:rsidRPr="00622A09">
        <w:rPr>
          <w:i/>
          <w:iCs/>
        </w:rPr>
        <w:t xml:space="preserve"> Bureau</w:t>
      </w:r>
      <w:r>
        <w:t xml:space="preserve"> utilizou bases de dados, análises de clusters e fotografias aéreas infravermelhas com o fim de produzir relatórios sobre a demografia e qualidade dos bairros para ajudar a evitar pragas e combater a pobreza. </w:t>
      </w:r>
    </w:p>
    <w:p w14:paraId="13AF2963" w14:textId="243800D7" w:rsidR="00247066" w:rsidRPr="00CD199E" w:rsidRDefault="00247066" w:rsidP="00247066">
      <w:pPr>
        <w:pStyle w:val="Corpodetexto"/>
        <w:rPr>
          <w:b/>
          <w:bCs/>
        </w:rPr>
      </w:pPr>
      <w:r>
        <w:t xml:space="preserve">Entre 1993 e 2000, a cidade europeia Amesterdão promoveu-se com o </w:t>
      </w:r>
      <w:r w:rsidRPr="001930F4">
        <w:rPr>
          <w:i/>
          <w:iCs/>
        </w:rPr>
        <w:t xml:space="preserve">De </w:t>
      </w:r>
      <w:proofErr w:type="spellStart"/>
      <w:r w:rsidRPr="001930F4">
        <w:rPr>
          <w:i/>
          <w:iCs/>
        </w:rPr>
        <w:t>Digitale</w:t>
      </w:r>
      <w:proofErr w:type="spellEnd"/>
      <w:r w:rsidRPr="001930F4">
        <w:rPr>
          <w:i/>
          <w:iCs/>
        </w:rPr>
        <w:t xml:space="preserve"> </w:t>
      </w:r>
      <w:proofErr w:type="spellStart"/>
      <w:r w:rsidRPr="001930F4">
        <w:rPr>
          <w:i/>
          <w:iCs/>
        </w:rPr>
        <w:t>Stad</w:t>
      </w:r>
      <w:proofErr w:type="spellEnd"/>
      <w:r>
        <w:rPr>
          <w:i/>
          <w:iCs/>
        </w:rPr>
        <w:t xml:space="preserve"> </w:t>
      </w:r>
      <w:r w:rsidRPr="00622A09">
        <w:t>como</w:t>
      </w:r>
      <w:r>
        <w:rPr>
          <w:i/>
          <w:iCs/>
        </w:rPr>
        <w:t xml:space="preserve"> </w:t>
      </w:r>
      <w:r w:rsidRPr="00622A09">
        <w:t>“uma experiência inicial com</w:t>
      </w:r>
      <w:r>
        <w:t xml:space="preserve"> </w:t>
      </w:r>
      <w:r w:rsidRPr="00622A09">
        <w:t>redes cívicas e criação de comunidades virtuais”</w:t>
      </w:r>
      <w:r w:rsidR="00164A08">
        <w:t xml:space="preserve"> </w:t>
      </w:r>
      <w:r w:rsidR="00164A08" w:rsidRPr="002B5A0D">
        <w:rPr>
          <w:b/>
          <w:bCs/>
        </w:rPr>
        <w:fldChar w:fldCharType="begin"/>
      </w:r>
      <w:r w:rsidR="00164A08" w:rsidRPr="002B5A0D">
        <w:rPr>
          <w:b/>
          <w:bCs/>
        </w:rPr>
        <w:instrText xml:space="preserve"> ADDIN ZOTERO_ITEM CSL_CITATION {"citationID":"9nAKWPGA","properties":{"formattedCitation":"(Aurigi et al., 2016)","plainCitation":"(Aurigi et al., 2016)","noteIndex":0},"citationItems":[{"id":53,"uris":["http://zotero.org/users/7836987/items/LFBIJ6HS"],"uri":["http://zotero.org/users/7836987/items/LFBIJ6HS"],"itemData":{"id":53,"type":"paper-conference","abstract":"In this paper we seek to reflect on the way in which 'digital cities' later re-emerge as 'smart cities' (both in terms of the approaches and also the actual cities) and what lessons can be learned about the role of ICTs in how they shape urban space. We will focus on looking at how the lack of understanding of the city as a 'place' is often a common factor in the lack of longevity in 'digital city' initiatives and discuss the corresponding implications for the emergence of 'smart cities'. We draw on a study of the city of Bristol, UK in order to look at the variety of initiatives that took Bristol from a 1990's digital city to the current 'smart' projects. We conclude by reflecting on what can be learnt from the lessons of the failed Digital City projects of 1990's and discuss the role that placemaking could play in the development of socially and spatially sustainable smart cities.","collection-title":"MAB","container-title":"Proceedings of the 3rd Conference on Media Architecture Biennale","DOI":"10.1145/2946803.2946813","event-place":"New York, NY, USA","ISBN":"978-1-4503-4749-5","page":"1–4","publisher":"Association for Computing Machinery","publisher-place":"New York, NY, USA","source":"ACM Digital Library","title":"From 'digital' to 'smart': upgrading the city","title-short":"From 'digital' to 'smart'","URL":"https://doi.org/10.1145/2946803.2946813","author":[{"family":"Aurigi","given":"Alessandro"},{"family":"Willis","given":"Katharine"},{"family":"Melgaco","given":"Lorena"}],"accessed":{"date-parts":[["2022",2,11]]},"issued":{"date-parts":[["2016",6,1]]}}}],"schema":"https://github.com/citation-style-language/schema/raw/master/csl-citation.json"} </w:instrText>
      </w:r>
      <w:r w:rsidR="00164A08" w:rsidRPr="002B5A0D">
        <w:rPr>
          <w:b/>
          <w:bCs/>
        </w:rPr>
        <w:fldChar w:fldCharType="separate"/>
      </w:r>
      <w:r w:rsidR="00164A08" w:rsidRPr="002B5A0D">
        <w:rPr>
          <w:b/>
          <w:bCs/>
        </w:rPr>
        <w:t>(Aurigi et al., 2016)</w:t>
      </w:r>
      <w:r w:rsidR="00164A08" w:rsidRPr="002B5A0D">
        <w:rPr>
          <w:b/>
          <w:bCs/>
        </w:rPr>
        <w:fldChar w:fldCharType="end"/>
      </w:r>
      <w:r>
        <w:t>. Inicialmente, houve um grande crescimento e adesão, no entanto o projeto não foi um sucesso, não tendo continuidade. Era um projeto mais focado na internet do que na própria cidade, levando a um desinteresse dos utilizadores</w:t>
      </w:r>
      <w:r w:rsidRPr="008F2C22">
        <w:t xml:space="preserve"> </w:t>
      </w:r>
      <w:r w:rsidRPr="002B5A0D">
        <w:rPr>
          <w:b/>
          <w:bCs/>
        </w:rPr>
        <w:fldChar w:fldCharType="begin"/>
      </w:r>
      <w:r w:rsidR="00DD30A0">
        <w:rPr>
          <w:b/>
          <w:bCs/>
        </w:rPr>
        <w:instrText xml:space="preserve"> ADDIN ZOTERO_ITEM CSL_CITATION {"citationID":"2BSLDRAG","properties":{"formattedCitation":"(Aurigi et al., 2016)","plainCitation":"(Aurigi et al., 2016)","noteIndex":0},"citationItems":[{"id":53,"uris":["http://zotero.org/users/7836987/items/LFBIJ6HS"],"uri":["http://zotero.org/users/7836987/items/LFBIJ6HS"],"itemData":{"id":53,"type":"paper-conference","abstract":"In this paper we seek to reflect on the way in which 'digital cities' later re-emerge as 'smart cities' (both in terms of the approaches and also the actual cities) and what lessons can be learned about the role of ICTs in how they shape urban space. We will focus on looking at how the lack of understanding of the city as a 'place' is often a common factor in the lack of longevity in 'digital city' initiatives and discuss the corresponding implications for the emergence of 'smart cities'. We draw on a study of the city of Bristol, UK in order to look at the variety of initiatives that took Bristol from a 1990's digital city to the current 'smart' projects. We conclude by reflecting on what can be learnt from the lessons of the failed Digital City projects of 1990's and discuss the role that placemaking could play in the development of socially and spatially sustainable smart cities.","collection-title":"MAB","container-title":"Proceedings of the 3rd Conference on Media Architecture Biennale","DOI":"10.1145/2946803.2946813","event-place":"New York, NY, USA","ISBN":"978-1-4503-4749-5","page":"1–4","publisher":"Association for Computing Machinery","publisher-place":"New York, NY, USA","source":"ACM Digital Library","title":"From 'digital' to 'smart': upgrading the city","title-short":"From 'digital' to 'smart'","URL":"https://doi.org/10.1145/2946803.2946813","author":[{"family":"Aurigi","given":"Alessandro"},{"family":"Willis","given":"Katharine"},{"family":"Melgaco","given":"Lorena"}],"accessed":{"date-parts":[["2022",2,11]]},"issued":{"date-parts":[["2016",6,1]]}}}],"schema":"https://github.com/citation-style-language/schema/raw/master/csl-citation.json"} </w:instrText>
      </w:r>
      <w:r w:rsidRPr="002B5A0D">
        <w:rPr>
          <w:b/>
          <w:bCs/>
        </w:rPr>
        <w:fldChar w:fldCharType="separate"/>
      </w:r>
      <w:r w:rsidRPr="002B5A0D">
        <w:rPr>
          <w:b/>
          <w:bCs/>
        </w:rPr>
        <w:t>(Aurigi et al., 2016)</w:t>
      </w:r>
      <w:r w:rsidRPr="002B5A0D">
        <w:rPr>
          <w:b/>
          <w:bCs/>
        </w:rPr>
        <w:fldChar w:fldCharType="end"/>
      </w:r>
      <w:r>
        <w:rPr>
          <w:b/>
          <w:bCs/>
        </w:rPr>
        <w:t>.</w:t>
      </w:r>
    </w:p>
    <w:p w14:paraId="41D37AA7" w14:textId="44637978" w:rsidR="00247066" w:rsidRDefault="00247066" w:rsidP="00247066">
      <w:pPr>
        <w:pStyle w:val="Corpodetexto"/>
      </w:pPr>
      <w:r>
        <w:t>Em 2009, Portugal desenvolveu uma Rede Portuguesa de cidades inteligentes, onde se propõem a analisar 25 municípios para adquirir uma maior eficiência energética. Sendo que em 2013, o conceito evoluiu e para além da análise do fator anteriormente mencionado, fatores como energia renováveis, gestão de água e resíduos  foram incorporados com o intuito de retirar o melhor proveito dos mesm</w:t>
      </w:r>
      <w:r w:rsidRPr="00CD199E">
        <w:t>os</w:t>
      </w:r>
      <w:r>
        <w:t xml:space="preserve"> </w:t>
      </w:r>
      <w:r w:rsidRPr="00A81D61">
        <w:rPr>
          <w:b/>
          <w:bCs/>
        </w:rPr>
        <w:fldChar w:fldCharType="begin"/>
      </w:r>
      <w:r w:rsidR="00A81D61" w:rsidRPr="00A81D61">
        <w:rPr>
          <w:b/>
          <w:bCs/>
        </w:rPr>
        <w:instrText xml:space="preserve"> ADDIN ZOTERO_ITEM CSL_CITATION {"citationID":"Q4gvu6jM","properties":{"formattedCitation":"({\\i{}RPCI}, 2018)","plainCitation":"(RPCI, 2018)","noteIndex":0},"citationItems":[{"id":55,"uris":["http://zotero.org/users/7836987/items/XXMKQ5N3"],"uri":["http://zotero.org/users/7836987/items/XXMKQ5N3"],"itemData":{"id":55,"type":"webpage","abstract":"Uma rede de municípios que são palcos de desenvolvimento e experimentação de soluções urbanas inovadoras em contexto real - laboratórios vivos","container-title":"Fórum das Cidades","language":"pt-pt","title":"RPCI","URL":"https://www.forumdascidades.pt/content/rede-portuguesa-de-cidades-inteligentes","accessed":{"date-parts":[["2022",2,11]]},"issued":{"date-parts":[["2018",7,25]]}}}],"schema":"https://github.com/citation-style-language/schema/raw/master/csl-citation.json"} </w:instrText>
      </w:r>
      <w:r w:rsidRPr="00A81D61">
        <w:rPr>
          <w:b/>
          <w:bCs/>
        </w:rPr>
        <w:fldChar w:fldCharType="separate"/>
      </w:r>
      <w:r w:rsidR="00A81D61" w:rsidRPr="00A81D61">
        <w:rPr>
          <w:rFonts w:cs="Times New Roman"/>
          <w:b/>
          <w:bCs/>
        </w:rPr>
        <w:t>(</w:t>
      </w:r>
      <w:r w:rsidR="00A81D61" w:rsidRPr="00A81D61">
        <w:rPr>
          <w:rFonts w:cs="Times New Roman"/>
          <w:b/>
          <w:bCs/>
          <w:i/>
          <w:iCs/>
        </w:rPr>
        <w:t>RPCI</w:t>
      </w:r>
      <w:r w:rsidR="00A81D61" w:rsidRPr="00A81D61">
        <w:rPr>
          <w:rFonts w:cs="Times New Roman"/>
          <w:b/>
          <w:bCs/>
        </w:rPr>
        <w:t>, 2018)</w:t>
      </w:r>
      <w:r w:rsidRPr="00A81D61">
        <w:rPr>
          <w:b/>
          <w:bCs/>
        </w:rPr>
        <w:fldChar w:fldCharType="end"/>
      </w:r>
      <w:r>
        <w:rPr>
          <w:b/>
          <w:bCs/>
        </w:rPr>
        <w:t>.</w:t>
      </w:r>
    </w:p>
    <w:p w14:paraId="691541A4" w14:textId="77777777" w:rsidR="00247066" w:rsidRDefault="00247066" w:rsidP="00247066">
      <w:pPr>
        <w:pStyle w:val="Corpodetexto"/>
      </w:pPr>
      <w:r>
        <w:t xml:space="preserve">Em 2013, Bristol (cidade na Inglaterra) cria um evento inovador </w:t>
      </w:r>
      <w:proofErr w:type="spellStart"/>
      <w:r w:rsidRPr="00622A09">
        <w:rPr>
          <w:i/>
          <w:iCs/>
        </w:rPr>
        <w:t>Playable</w:t>
      </w:r>
      <w:proofErr w:type="spellEnd"/>
      <w:r w:rsidRPr="00622A09">
        <w:rPr>
          <w:i/>
          <w:iCs/>
        </w:rPr>
        <w:t xml:space="preserve"> </w:t>
      </w:r>
      <w:proofErr w:type="spellStart"/>
      <w:r w:rsidRPr="00622A09">
        <w:rPr>
          <w:i/>
          <w:iCs/>
        </w:rPr>
        <w:t>City</w:t>
      </w:r>
      <w:proofErr w:type="spellEnd"/>
      <w:r>
        <w:rPr>
          <w:i/>
          <w:iCs/>
        </w:rPr>
        <w:t xml:space="preserve">. </w:t>
      </w:r>
      <w:r>
        <w:t xml:space="preserve">Descrito como um jogo que visa promover o diálogo e o debate sobre a criação de experiências diferentes sob a cidade. O nível de participação da população foi tão alto que gerou uma quantidade de dados inesperada. Um ano depois com um investimento de 73 milhões, a cidade lança o </w:t>
      </w:r>
      <w:r w:rsidRPr="00405165">
        <w:rPr>
          <w:i/>
          <w:iCs/>
        </w:rPr>
        <w:t xml:space="preserve">Bristol </w:t>
      </w:r>
      <w:proofErr w:type="spellStart"/>
      <w:r w:rsidRPr="00405165">
        <w:rPr>
          <w:i/>
          <w:iCs/>
        </w:rPr>
        <w:t>is</w:t>
      </w:r>
      <w:proofErr w:type="spellEnd"/>
      <w:r w:rsidRPr="00405165">
        <w:rPr>
          <w:i/>
          <w:iCs/>
        </w:rPr>
        <w:t xml:space="preserve"> Open</w:t>
      </w:r>
      <w:r>
        <w:rPr>
          <w:i/>
          <w:iCs/>
        </w:rPr>
        <w:t xml:space="preserve"> </w:t>
      </w:r>
      <w:r w:rsidRPr="00405165">
        <w:lastRenderedPageBreak/>
        <w:t xml:space="preserve">para desenvolver uma rede de alto desempenho de infraestruturas </w:t>
      </w:r>
      <w:r>
        <w:t xml:space="preserve">de </w:t>
      </w:r>
      <w:proofErr w:type="spellStart"/>
      <w:r>
        <w:t>mídia</w:t>
      </w:r>
      <w:proofErr w:type="spellEnd"/>
      <w:r>
        <w:t xml:space="preserve"> </w:t>
      </w:r>
      <w:r w:rsidRPr="00405165">
        <w:t>para o cento da cidade</w:t>
      </w:r>
      <w:r>
        <w:t>, que visa promover a cidade como inteligente</w:t>
      </w:r>
      <w:r w:rsidRPr="008F2C22">
        <w:rPr>
          <w:b/>
          <w:bCs/>
        </w:rPr>
        <w:t xml:space="preserve"> </w:t>
      </w:r>
      <w:r w:rsidRPr="00CD199E">
        <w:rPr>
          <w:b/>
          <w:bCs/>
        </w:rPr>
        <w:fldChar w:fldCharType="begin"/>
      </w:r>
      <w:r w:rsidRPr="00CD199E">
        <w:rPr>
          <w:b/>
          <w:bCs/>
        </w:rPr>
        <w:instrText xml:space="preserve"> ADDIN ZOTERO_ITEM CSL_CITATION {"citationID":"egGeTfRY","properties":{"formattedCitation":"(Aurigi et al., 2016)","plainCitation":"(Aurigi et al., 2016)","noteIndex":0},"citationItems":[{"id":53,"uris":["http://zotero.org/users/7836987/items/LFBIJ6HS"],"uri":["http://zotero.org/users/7836987/items/LFBIJ6HS"],"itemData":{"id":53,"type":"paper-conference","abstract":"In this paper we seek to reflect on the way in which 'digital cities' later re-emerge as 'smart cities' (both in terms of the approaches and also the actual cities) and what lessons can be learned about the role of ICTs in how they shape urban space. We will focus on looking at how the lack of understanding of the city as a 'place' is often a common factor in the lack of longevity in 'digital city' initiatives and discuss the corresponding implications for the emergence of 'smart cities'. We draw on a study of the city of Bristol, UK in order to look at the variety of initiatives that took Bristol from a 1990's digital city to the current 'smart' projects. We conclude by reflecting on what can be learnt from the lessons of the failed Digital City projects of 1990's and discuss the role that placemaking could play in the development of socially and spatially sustainable smart cities.","collection-title":"MAB","container-title":"Proceedings of the 3rd Conference on Media Architecture Biennale","DOI":"10.1145/2946803.2946813","event-place":"New York, NY, USA","ISBN":"978-1-4503-4749-5","page":"1–4","publisher":"Association for Computing Machinery","publisher-place":"New York, NY, USA","source":"ACM Digital Library","title":"From 'digital' to 'smart': upgrading the city","title-short":"From 'digital' to 'smart'","URL":"https://doi.org/10.1145/2946803.2946813","author":[{"family":"Aurigi","given":"Alessandro"},{"family":"Willis","given":"Katharine"},{"family":"Melgaco","given":"Lorena"}],"accessed":{"date-parts":[["2022",2,11]]},"issued":{"date-parts":[["2016",6,1]]}}}],"schema":"https://github.com/citation-style-language/schema/raw/master/csl-citation.json"} </w:instrText>
      </w:r>
      <w:r w:rsidRPr="00CD199E">
        <w:rPr>
          <w:b/>
          <w:bCs/>
        </w:rPr>
        <w:fldChar w:fldCharType="separate"/>
      </w:r>
      <w:r w:rsidRPr="00CD199E">
        <w:rPr>
          <w:b/>
          <w:bCs/>
        </w:rPr>
        <w:t>(Aurigi et al., 2016)</w:t>
      </w:r>
      <w:r w:rsidRPr="00CD199E">
        <w:rPr>
          <w:b/>
          <w:bCs/>
        </w:rPr>
        <w:fldChar w:fldCharType="end"/>
      </w:r>
      <w:r>
        <w:rPr>
          <w:b/>
          <w:bCs/>
        </w:rPr>
        <w:t>.</w:t>
      </w:r>
    </w:p>
    <w:p w14:paraId="6F841CC6" w14:textId="15800696" w:rsidR="00247066" w:rsidRDefault="00247066" w:rsidP="00247066">
      <w:pPr>
        <w:pStyle w:val="Corpodetexto"/>
      </w:pPr>
      <w:r>
        <w:t xml:space="preserve">Hoje em dia, em Barcelona, o evento </w:t>
      </w:r>
      <w:proofErr w:type="spellStart"/>
      <w:r w:rsidRPr="008F2C22">
        <w:rPr>
          <w:i/>
          <w:iCs/>
        </w:rPr>
        <w:t>Smart</w:t>
      </w:r>
      <w:proofErr w:type="spellEnd"/>
      <w:r w:rsidRPr="008F2C22">
        <w:rPr>
          <w:i/>
          <w:iCs/>
        </w:rPr>
        <w:t xml:space="preserve"> </w:t>
      </w:r>
      <w:proofErr w:type="spellStart"/>
      <w:r w:rsidRPr="008F2C22">
        <w:rPr>
          <w:i/>
          <w:iCs/>
        </w:rPr>
        <w:t>City</w:t>
      </w:r>
      <w:proofErr w:type="spellEnd"/>
      <w:r w:rsidRPr="008F2C22">
        <w:rPr>
          <w:i/>
          <w:iCs/>
        </w:rPr>
        <w:t xml:space="preserve"> Expo </w:t>
      </w:r>
      <w:proofErr w:type="spellStart"/>
      <w:r w:rsidRPr="008F2C22">
        <w:rPr>
          <w:i/>
          <w:iCs/>
        </w:rPr>
        <w:t>World</w:t>
      </w:r>
      <w:proofErr w:type="spellEnd"/>
      <w:r w:rsidRPr="008F2C22">
        <w:rPr>
          <w:i/>
          <w:iCs/>
        </w:rPr>
        <w:t xml:space="preserve"> </w:t>
      </w:r>
      <w:proofErr w:type="spellStart"/>
      <w:r w:rsidRPr="008F2C22">
        <w:rPr>
          <w:i/>
          <w:iCs/>
        </w:rPr>
        <w:t>Congress</w:t>
      </w:r>
      <w:proofErr w:type="spellEnd"/>
      <w:r>
        <w:t xml:space="preserve"> é um dos maiores na europa provendo a sustentabilidade aliada a tecnologia com o objetivo de alcançar maior eficiência e proveito da cidade, mostrando soluções inovadoras a nível mundial e impulsionando novos projetos nesta área. É um facto, que a evolução das </w:t>
      </w:r>
      <w:proofErr w:type="spellStart"/>
      <w:r w:rsidRPr="00BF30DB">
        <w:rPr>
          <w:i/>
          <w:iCs/>
        </w:rPr>
        <w:t>Smart</w:t>
      </w:r>
      <w:proofErr w:type="spellEnd"/>
      <w:r w:rsidRPr="00BF30DB">
        <w:rPr>
          <w:i/>
          <w:iCs/>
        </w:rPr>
        <w:t xml:space="preserve"> </w:t>
      </w:r>
      <w:proofErr w:type="spellStart"/>
      <w:r w:rsidRPr="00BF30DB">
        <w:rPr>
          <w:i/>
          <w:iCs/>
        </w:rPr>
        <w:t>Cities</w:t>
      </w:r>
      <w:proofErr w:type="spellEnd"/>
      <w:r>
        <w:t xml:space="preserve"> está a evoluir exponencialmente e que são o futuro da sociedade, trazendo inúmeras vantagens competitivas </w:t>
      </w:r>
      <w:r w:rsidRPr="00410679">
        <w:rPr>
          <w:b/>
          <w:bCs/>
        </w:rPr>
        <w:fldChar w:fldCharType="begin"/>
      </w:r>
      <w:r w:rsidR="00410679" w:rsidRPr="00410679">
        <w:rPr>
          <w:b/>
          <w:bCs/>
        </w:rPr>
        <w:instrText xml:space="preserve"> ADDIN ZOTERO_ITEM CSL_CITATION {"citationID":"hR8CawYI","properties":{"formattedCitation":"({\\i{}Expo World Congress}, 2022)","plainCitation":"(Expo World Congress, 2022)","noteIndex":0},"citationItems":[{"id":49,"uris":["http://zotero.org/users/7836987/items/JSHNVH4J"],"uri":["http://zotero.org/users/7836987/items/JSHNVH4J"],"itemData":{"id":49,"type":"webpage","abstract":"The world’s leading event for cities returns to Barcelona from November 15-17, 2022. Time to reignite the urban revolution!","container-title":"Smart City Expo World Congress 2022","language":"en-US","title":"Expo World Congress","URL":"https://www.smartcityexpo.com/","accessed":{"date-parts":[["2022",2,11]]},"issued":{"date-parts":[["2022"]]}}}],"schema":"https://github.com/citation-style-language/schema/raw/master/csl-citation.json"} </w:instrText>
      </w:r>
      <w:r w:rsidRPr="00410679">
        <w:rPr>
          <w:b/>
          <w:bCs/>
        </w:rPr>
        <w:fldChar w:fldCharType="separate"/>
      </w:r>
      <w:r w:rsidR="00410679" w:rsidRPr="00410679">
        <w:rPr>
          <w:rFonts w:cs="Times New Roman"/>
          <w:b/>
          <w:bCs/>
        </w:rPr>
        <w:t>(</w:t>
      </w:r>
      <w:r w:rsidR="00410679" w:rsidRPr="00410679">
        <w:rPr>
          <w:rFonts w:cs="Times New Roman"/>
          <w:b/>
          <w:bCs/>
          <w:i/>
          <w:iCs/>
        </w:rPr>
        <w:t>Expo World Congress</w:t>
      </w:r>
      <w:r w:rsidR="00410679" w:rsidRPr="00410679">
        <w:rPr>
          <w:rFonts w:cs="Times New Roman"/>
          <w:b/>
          <w:bCs/>
        </w:rPr>
        <w:t>, 2022)</w:t>
      </w:r>
      <w:r w:rsidRPr="00410679">
        <w:rPr>
          <w:b/>
          <w:bCs/>
        </w:rPr>
        <w:fldChar w:fldCharType="end"/>
      </w:r>
      <w:r>
        <w:t>.</w:t>
      </w:r>
    </w:p>
    <w:p w14:paraId="51E05376" w14:textId="007C0371" w:rsidR="00A14E97" w:rsidRDefault="00A14E97" w:rsidP="00247066">
      <w:pPr>
        <w:pStyle w:val="Corpodetexto"/>
      </w:pPr>
      <w:r>
        <w:t>Em Portugal, o país tem manifestado a sua vontade de crescer nesta área</w:t>
      </w:r>
      <w:r w:rsidR="009355C1">
        <w:t>,</w:t>
      </w:r>
      <w:r>
        <w:t xml:space="preserve"> e apresenta o Portugal </w:t>
      </w:r>
      <w:proofErr w:type="spellStart"/>
      <w:r w:rsidRPr="00A14E97">
        <w:rPr>
          <w:i/>
          <w:iCs/>
        </w:rPr>
        <w:t>Smart</w:t>
      </w:r>
      <w:proofErr w:type="spellEnd"/>
      <w:r w:rsidRPr="00A14E97">
        <w:rPr>
          <w:i/>
          <w:iCs/>
        </w:rPr>
        <w:t xml:space="preserve"> </w:t>
      </w:r>
      <w:proofErr w:type="spellStart"/>
      <w:r w:rsidRPr="00A14E97">
        <w:rPr>
          <w:i/>
          <w:iCs/>
        </w:rPr>
        <w:t>Cities</w:t>
      </w:r>
      <w:proofErr w:type="spellEnd"/>
      <w:r w:rsidRPr="00A14E97">
        <w:rPr>
          <w:i/>
          <w:iCs/>
        </w:rPr>
        <w:t xml:space="preserve"> </w:t>
      </w:r>
      <w:proofErr w:type="spellStart"/>
      <w:r w:rsidRPr="00A14E97">
        <w:rPr>
          <w:i/>
          <w:iCs/>
        </w:rPr>
        <w:t>Summit</w:t>
      </w:r>
      <w:proofErr w:type="spellEnd"/>
      <w:r>
        <w:t xml:space="preserve"> onde empresas, universidades, start-ups</w:t>
      </w:r>
      <w:r w:rsidR="009355C1">
        <w:t>, entre outras entidades,</w:t>
      </w:r>
      <w:r>
        <w:t xml:space="preserve"> discutem e promovem o futuro das </w:t>
      </w:r>
      <w:proofErr w:type="spellStart"/>
      <w:r w:rsidRPr="00A14E97">
        <w:rPr>
          <w:i/>
          <w:iCs/>
        </w:rPr>
        <w:t>smart</w:t>
      </w:r>
      <w:proofErr w:type="spellEnd"/>
      <w:r w:rsidRPr="00A14E97">
        <w:rPr>
          <w:i/>
          <w:iCs/>
        </w:rPr>
        <w:t xml:space="preserve"> </w:t>
      </w:r>
      <w:proofErr w:type="spellStart"/>
      <w:r w:rsidRPr="00A14E97">
        <w:rPr>
          <w:i/>
          <w:iCs/>
        </w:rPr>
        <w:t>cities</w:t>
      </w:r>
      <w:proofErr w:type="spellEnd"/>
      <w:r>
        <w:rPr>
          <w:i/>
          <w:iCs/>
        </w:rPr>
        <w:t xml:space="preserve">. </w:t>
      </w:r>
      <w:r w:rsidRPr="00A14E97">
        <w:t xml:space="preserve">Apostando na partilha de conhecimento entre o mundo académico e o </w:t>
      </w:r>
      <w:r w:rsidR="009355C1" w:rsidRPr="00A14E97">
        <w:t>científico</w:t>
      </w:r>
      <w:r w:rsidRPr="00A14E97">
        <w:t xml:space="preserve"> com o objetivo comum de evoluir e fazer crescer o país de forma inteligente</w:t>
      </w:r>
      <w:r>
        <w:rPr>
          <w:i/>
          <w:iCs/>
        </w:rPr>
        <w:t xml:space="preserve"> </w:t>
      </w:r>
      <w:r w:rsidR="001346DF" w:rsidRPr="001346DF">
        <w:rPr>
          <w:b/>
          <w:bCs/>
          <w:i/>
          <w:iCs/>
        </w:rPr>
        <w:fldChar w:fldCharType="begin"/>
      </w:r>
      <w:r w:rsidR="001346DF" w:rsidRPr="001346DF">
        <w:rPr>
          <w:b/>
          <w:bCs/>
          <w:i/>
          <w:iCs/>
        </w:rPr>
        <w:instrText xml:space="preserve"> ADDIN ZOTERO_ITEM CSL_CITATION {"citationID":"2tuBv41m","properties":{"formattedCitation":"(Passos, 2021)","plainCitation":"(Passos, 2021)","noteIndex":0},"citationItems":[{"id":139,"uris":["http://zotero.org/users/7836987/items/AH45I7LV"],"uri":["http://zotero.org/users/7836987/items/AH45I7LV"],"itemData":{"id":139,"type":"webpage","abstract":"Vila Nova de Famalicão will attend the Portugal Smart Cities \nSummit to be held between 16 and 18 November at FIL - Parque das Nações.","language":"en-GB","title":"Famalicão in Portugal Smart Cities Summit","URL":"https://portal.vilanovadefamalicao.org/famalicao-in-portugal-smart-cities-summit","author":[{"family":"Passos","given":"Mário"}],"accessed":{"date-parts":[["2022",3,9]]},"issued":{"date-parts":[["2021",11,9]]}}}],"schema":"https://github.com/citation-style-language/schema/raw/master/csl-citation.json"} </w:instrText>
      </w:r>
      <w:r w:rsidR="001346DF" w:rsidRPr="001346DF">
        <w:rPr>
          <w:b/>
          <w:bCs/>
          <w:i/>
          <w:iCs/>
        </w:rPr>
        <w:fldChar w:fldCharType="separate"/>
      </w:r>
      <w:r w:rsidR="001346DF" w:rsidRPr="001346DF">
        <w:rPr>
          <w:b/>
          <w:bCs/>
        </w:rPr>
        <w:t>(Passos, 2021)</w:t>
      </w:r>
      <w:r w:rsidR="001346DF" w:rsidRPr="001346DF">
        <w:rPr>
          <w:b/>
          <w:bCs/>
          <w:i/>
          <w:iCs/>
        </w:rPr>
        <w:fldChar w:fldCharType="end"/>
      </w:r>
      <w:r w:rsidR="001346DF">
        <w:rPr>
          <w:b/>
          <w:bCs/>
          <w:i/>
          <w:iCs/>
        </w:rPr>
        <w:t>.</w:t>
      </w:r>
    </w:p>
    <w:p w14:paraId="11BC8809" w14:textId="77777777" w:rsidR="00B9566B" w:rsidRDefault="00B9566B" w:rsidP="00247066">
      <w:pPr>
        <w:pStyle w:val="Corpodetexto"/>
      </w:pPr>
    </w:p>
    <w:p w14:paraId="4573979E" w14:textId="6EEA38DB" w:rsidR="00247066" w:rsidRPr="002A57E7" w:rsidRDefault="00247066" w:rsidP="00247066">
      <w:pPr>
        <w:pStyle w:val="Ttulo4"/>
        <w:numPr>
          <w:ilvl w:val="3"/>
          <w:numId w:val="10"/>
        </w:numPr>
      </w:pPr>
      <w:bookmarkStart w:id="33" w:name="_Toc98663390"/>
      <w:r w:rsidRPr="002A57E7">
        <w:t xml:space="preserve">Vantagens </w:t>
      </w:r>
      <w:r w:rsidR="00B9566B" w:rsidRPr="002A57E7">
        <w:t xml:space="preserve">e Desvantagens </w:t>
      </w:r>
      <w:r w:rsidRPr="002A57E7">
        <w:t>das Cidades Inteligentes</w:t>
      </w:r>
      <w:bookmarkEnd w:id="33"/>
    </w:p>
    <w:p w14:paraId="79C5FDF0" w14:textId="17978CAA" w:rsidR="002A57E7" w:rsidRDefault="00F50F38" w:rsidP="00247066">
      <w:pPr>
        <w:pStyle w:val="Corpodetexto"/>
        <w:rPr>
          <w:b/>
          <w:bCs/>
        </w:rPr>
      </w:pPr>
      <w:r w:rsidRPr="002A57E7">
        <w:t>As</w:t>
      </w:r>
      <w:r w:rsidR="008B3EF8" w:rsidRPr="002A57E7">
        <w:t xml:space="preserve"> cidades inteligentes utilizam as recentes tecnologias para tornar a qualidade de vida e recursos mais eficientes</w:t>
      </w:r>
      <w:r w:rsidR="00583454" w:rsidRPr="002A57E7">
        <w:t xml:space="preserve"> apresentando inúmeras vantagens. </w:t>
      </w:r>
      <w:r w:rsidR="002A57E7" w:rsidRPr="002A57E7">
        <w:t>No entanto</w:t>
      </w:r>
      <w:r w:rsidR="00DA37E7">
        <w:t xml:space="preserve">, também </w:t>
      </w:r>
      <w:r w:rsidR="002A57E7" w:rsidRPr="002A57E7">
        <w:t>existem fatores que podem não ser tão favoráveis</w:t>
      </w:r>
      <w:r w:rsidR="002A57E7">
        <w:t xml:space="preserve"> </w:t>
      </w:r>
      <w:r w:rsidR="002A57E7" w:rsidRPr="002A57E7">
        <w:rPr>
          <w:b/>
          <w:bCs/>
        </w:rPr>
        <w:fldChar w:fldCharType="begin"/>
      </w:r>
      <w:r w:rsidR="002A57E7" w:rsidRPr="002A57E7">
        <w:rPr>
          <w:b/>
          <w:bCs/>
        </w:rPr>
        <w:instrText xml:space="preserve"> ADDIN ZOTERO_ITEM CSL_CITATION {"citationID":"Tpcccy8e","properties":{"formattedCitation":"(PrimeStone, 2020)","plainCitation":"(PrimeStone, 2020)","noteIndex":0},"citationItems":[{"id":112,"uris":["http://zotero.org/users/7836987/items/J9U69U5A"],"uri":["http://zotero.org/users/7836987/items/J9U69U5A"],"itemData":{"id":112,"type":"post-weblog","abstract":"The technology developed to create the so-called “smart cities” can make cities more effective and efficient in the use of resources, which is necessary","container-title":"PrimeStone","language":"pt","title":"ADVANTAGES AND DISADVANTAGES OF SMART CITIES","URL":"https://primestone.com/en/advantages-and-disadvantages-of-smart-cities/","author":[{"family":"PrimeStone","given":""}],"accessed":{"date-parts":[["2022",3,4]]},"issued":{"date-parts":[["2020",4,2]]}}}],"schema":"https://github.com/citation-style-language/schema/raw/master/csl-citation.json"} </w:instrText>
      </w:r>
      <w:r w:rsidR="002A57E7" w:rsidRPr="002A57E7">
        <w:rPr>
          <w:b/>
          <w:bCs/>
        </w:rPr>
        <w:fldChar w:fldCharType="separate"/>
      </w:r>
      <w:r w:rsidR="002A57E7" w:rsidRPr="002A57E7">
        <w:rPr>
          <w:b/>
          <w:bCs/>
        </w:rPr>
        <w:t>(PrimeStone, 2020)</w:t>
      </w:r>
      <w:r w:rsidR="002A57E7" w:rsidRPr="002A57E7">
        <w:rPr>
          <w:b/>
          <w:bCs/>
        </w:rPr>
        <w:fldChar w:fldCharType="end"/>
      </w:r>
      <w:r w:rsidR="002A57E7">
        <w:rPr>
          <w:b/>
          <w:bCs/>
        </w:rPr>
        <w:t>.</w:t>
      </w:r>
    </w:p>
    <w:p w14:paraId="5A3745C7" w14:textId="5BFEBCF9" w:rsidR="00247066" w:rsidRDefault="002A57E7" w:rsidP="00247066">
      <w:pPr>
        <w:pStyle w:val="Corpodetexto"/>
      </w:pPr>
      <w:r w:rsidRPr="002A57E7">
        <w:t>Nesta secção irá ser abordado, primeiramente as vantagens de uma Cidade Inteligente e seguidamente as desvantagens.</w:t>
      </w:r>
      <w:r>
        <w:t xml:space="preserve"> </w:t>
      </w:r>
    </w:p>
    <w:p w14:paraId="56A488A7" w14:textId="77777777" w:rsidR="002A57E7" w:rsidRDefault="002A57E7" w:rsidP="00247066">
      <w:pPr>
        <w:pStyle w:val="Corpodetexto"/>
      </w:pPr>
    </w:p>
    <w:p w14:paraId="1062E1C3" w14:textId="6EE75FFF" w:rsidR="002A57E7" w:rsidRDefault="002A57E7" w:rsidP="002A57E7">
      <w:pPr>
        <w:pStyle w:val="Ttulo5"/>
        <w:numPr>
          <w:ilvl w:val="4"/>
          <w:numId w:val="10"/>
        </w:numPr>
      </w:pPr>
      <w:bookmarkStart w:id="34" w:name="_Toc98663391"/>
      <w:r>
        <w:t>Vantagens</w:t>
      </w:r>
      <w:bookmarkEnd w:id="34"/>
      <w:r>
        <w:t xml:space="preserve"> </w:t>
      </w:r>
    </w:p>
    <w:p w14:paraId="6F9F9FA6" w14:textId="46B6F639" w:rsidR="002A57E7" w:rsidRPr="002A57E7" w:rsidRDefault="002A57E7" w:rsidP="002A57E7">
      <w:pPr>
        <w:pStyle w:val="Corpodetexto"/>
      </w:pPr>
      <w:r>
        <w:t xml:space="preserve">Segundo o artigo “ Vantagens e Desvantagens das Cidades Inteligentes”, publicado no dia 2 de </w:t>
      </w:r>
      <w:r w:rsidR="00EA7215">
        <w:t>abril</w:t>
      </w:r>
      <w:r>
        <w:t xml:space="preserve"> de 2020 no blog </w:t>
      </w:r>
      <w:proofErr w:type="spellStart"/>
      <w:r>
        <w:t>PrimeStone</w:t>
      </w:r>
      <w:proofErr w:type="spellEnd"/>
      <w:r>
        <w:t xml:space="preserve"> é possível enumerar alguns benefícios que melhoram o estilo de vida</w:t>
      </w:r>
      <w:r w:rsidR="00624F47">
        <w:t xml:space="preserve"> das populações</w:t>
      </w:r>
      <w:r>
        <w:t xml:space="preserve">, nomeadamente: </w:t>
      </w:r>
    </w:p>
    <w:p w14:paraId="695649A7" w14:textId="1FF4CAFB" w:rsidR="00FD75A5" w:rsidRDefault="00FD75A5" w:rsidP="002A57E7">
      <w:pPr>
        <w:pStyle w:val="Corpodetexto"/>
        <w:numPr>
          <w:ilvl w:val="0"/>
          <w:numId w:val="39"/>
        </w:numPr>
      </w:pPr>
      <w:r>
        <w:t>A otimização dos serviços de transporte pois permite a localização de todos os automóveis e transportes públicos possibilitando uma gestão de tráfego mais eficiente</w:t>
      </w:r>
      <w:r w:rsidR="005A0494">
        <w:t xml:space="preserve"> </w:t>
      </w:r>
      <w:r w:rsidR="009467B4" w:rsidRPr="009467B4">
        <w:rPr>
          <w:b/>
          <w:bCs/>
        </w:rPr>
        <w:fldChar w:fldCharType="begin"/>
      </w:r>
      <w:r w:rsidR="009467B4" w:rsidRPr="009467B4">
        <w:rPr>
          <w:b/>
          <w:bCs/>
        </w:rPr>
        <w:instrText xml:space="preserve"> ADDIN ZOTERO_ITEM CSL_CITATION {"citationID":"8n7Kj5G8","properties":{"formattedCitation":"(PrimeStone, 2020)","plainCitation":"(PrimeStone, 2020)","noteIndex":0},"citationItems":[{"id":112,"uris":["http://zotero.org/users/7836987/items/J9U69U5A"],"uri":["http://zotero.org/users/7836987/items/J9U69U5A"],"itemData":{"id":112,"type":"post-weblog","abstract":"The technology developed to create the so-called “smart cities” can make cities more effective and efficient in the use of resources, which is necessary","container-title":"PrimeStone","language":"pt","title":"ADVANTAGES AND DISADVANTAGES OF SMART CITIES","URL":"https://primestone.com/en/advantages-and-disadvantages-of-smart-cities/","author":[{"family":"PrimeStone","given":""}],"accessed":{"date-parts":[["2022",3,4]]},"issued":{"date-parts":[["2020",4,2]]}}}],"schema":"https://github.com/citation-style-language/schema/raw/master/csl-citation.json"} </w:instrText>
      </w:r>
      <w:r w:rsidR="009467B4" w:rsidRPr="009467B4">
        <w:rPr>
          <w:b/>
          <w:bCs/>
        </w:rPr>
        <w:fldChar w:fldCharType="separate"/>
      </w:r>
      <w:r w:rsidR="009467B4" w:rsidRPr="009467B4">
        <w:rPr>
          <w:b/>
          <w:bCs/>
        </w:rPr>
        <w:t>(PrimeStone, 2020)</w:t>
      </w:r>
      <w:r w:rsidR="009467B4" w:rsidRPr="009467B4">
        <w:rPr>
          <w:b/>
          <w:bCs/>
        </w:rPr>
        <w:fldChar w:fldCharType="end"/>
      </w:r>
      <w:r w:rsidR="002E7EA0" w:rsidRPr="002E7EA0">
        <w:t>;</w:t>
      </w:r>
    </w:p>
    <w:p w14:paraId="43E38722" w14:textId="7B3FE7F3" w:rsidR="009467B4" w:rsidRDefault="009467B4" w:rsidP="002A57E7">
      <w:pPr>
        <w:pStyle w:val="Corpodetexto"/>
        <w:numPr>
          <w:ilvl w:val="0"/>
          <w:numId w:val="39"/>
        </w:numPr>
      </w:pPr>
      <w:r>
        <w:t>Um aumento da s</w:t>
      </w:r>
      <w:r w:rsidRPr="00583454">
        <w:t>egurança</w:t>
      </w:r>
      <w:r w:rsidR="00CD639F">
        <w:t xml:space="preserve"> que por sua vez leva a </w:t>
      </w:r>
      <w:r>
        <w:t xml:space="preserve">uma diminuição da criminalidade “Uma cidade inteligente é uma cidade mais segura” </w:t>
      </w:r>
      <w:r w:rsidRPr="00F50F38">
        <w:rPr>
          <w:b/>
          <w:bCs/>
        </w:rPr>
        <w:fldChar w:fldCharType="begin"/>
      </w:r>
      <w:r w:rsidRPr="00F50F38">
        <w:rPr>
          <w:b/>
          <w:bCs/>
        </w:rPr>
        <w:instrText xml:space="preserve"> ADDIN ZOTERO_ITEM CSL_CITATION {"citationID":"lDAmMXYC","properties":{"formattedCitation":"(PrimeStone, 2020)","plainCitation":"(PrimeStone, 2020)","noteIndex":0},"citationItems":[{"id":112,"uris":["http://zotero.org/users/7836987/items/J9U69U5A"],"uri":["http://zotero.org/users/7836987/items/J9U69U5A"],"itemData":{"id":112,"type":"post-weblog","abstract":"The technology developed to create the so-called “smart cities” can make cities more effective and efficient in the use of resources, which is necessary","container-title":"PrimeStone","language":"pt","title":"ADVANTAGES AND DISADVANTAGES OF SMART CITIES","URL":"https://primestone.com/en/advantages-and-disadvantages-of-smart-cities/","author":[{"family":"PrimeStone","given":""}],"accessed":{"date-parts":[["2022",3,4]]},"issued":{"date-parts":[["2020",4,2]]}}}],"schema":"https://github.com/citation-style-language/schema/raw/master/csl-citation.json"} </w:instrText>
      </w:r>
      <w:r w:rsidRPr="00F50F38">
        <w:rPr>
          <w:b/>
          <w:bCs/>
        </w:rPr>
        <w:fldChar w:fldCharType="separate"/>
      </w:r>
      <w:r w:rsidRPr="00F50F38">
        <w:rPr>
          <w:b/>
          <w:bCs/>
        </w:rPr>
        <w:t>(PrimeStone, 2020)</w:t>
      </w:r>
      <w:r w:rsidRPr="00F50F38">
        <w:rPr>
          <w:b/>
          <w:bCs/>
        </w:rPr>
        <w:fldChar w:fldCharType="end"/>
      </w:r>
      <w:r>
        <w:t xml:space="preserve">. Existem </w:t>
      </w:r>
      <w:r w:rsidRPr="00583454">
        <w:t>t</w:t>
      </w:r>
      <w:r>
        <w:t xml:space="preserve">ecnologias que </w:t>
      </w:r>
      <w:r>
        <w:lastRenderedPageBreak/>
        <w:t xml:space="preserve">ajudam na segurança das cidades, como, </w:t>
      </w:r>
      <w:r w:rsidRPr="00583454">
        <w:t>reconhecimento facial</w:t>
      </w:r>
      <w:r>
        <w:t>, detetores de tiro, centros de crime conectados, sistemas de c</w:t>
      </w:r>
      <w:r w:rsidR="00386F31">
        <w:t>â</w:t>
      </w:r>
      <w:r>
        <w:t xml:space="preserve">maras de vigilância, entre outros </w:t>
      </w:r>
      <w:r w:rsidRPr="00C270A5">
        <w:rPr>
          <w:b/>
          <w:bCs/>
        </w:rPr>
        <w:fldChar w:fldCharType="begin"/>
      </w:r>
      <w:r w:rsidRPr="00C270A5">
        <w:rPr>
          <w:b/>
          <w:bCs/>
        </w:rPr>
        <w:instrText xml:space="preserve"> ADDIN ZOTERO_ITEM CSL_CITATION {"citationID":"nYOm4sMa","properties":{"formattedCitation":"(PrimeStone, 2020)","plainCitation":"(PrimeStone, 2020)","noteIndex":0},"citationItems":[{"id":112,"uris":["http://zotero.org/users/7836987/items/J9U69U5A"],"uri":["http://zotero.org/users/7836987/items/J9U69U5A"],"itemData":{"id":112,"type":"post-weblog","abstract":"The technology developed to create the so-called “smart cities” can make cities more effective and efficient in the use of resources, which is necessary","container-title":"PrimeStone","language":"pt","title":"ADVANTAGES AND DISADVANTAGES OF SMART CITIES","URL":"https://primestone.com/en/advantages-and-disadvantages-of-smart-cities/","author":[{"family":"PrimeStone","given":""}],"accessed":{"date-parts":[["2022",3,4]]},"issued":{"date-parts":[["2020",4,2]]}}}],"schema":"https://github.com/citation-style-language/schema/raw/master/csl-citation.json"} </w:instrText>
      </w:r>
      <w:r w:rsidRPr="00C270A5">
        <w:rPr>
          <w:b/>
          <w:bCs/>
        </w:rPr>
        <w:fldChar w:fldCharType="separate"/>
      </w:r>
      <w:r w:rsidRPr="00C270A5">
        <w:rPr>
          <w:b/>
          <w:bCs/>
        </w:rPr>
        <w:t>(PrimeStone, 2020)</w:t>
      </w:r>
      <w:r w:rsidRPr="00C270A5">
        <w:rPr>
          <w:b/>
          <w:bCs/>
        </w:rPr>
        <w:fldChar w:fldCharType="end"/>
      </w:r>
      <w:r w:rsidR="002E7EA0" w:rsidRPr="002E7EA0">
        <w:t>;</w:t>
      </w:r>
    </w:p>
    <w:p w14:paraId="0B33C142" w14:textId="1DFBFC0E" w:rsidR="004A3BDC" w:rsidRDefault="00583454" w:rsidP="002A57E7">
      <w:pPr>
        <w:pStyle w:val="Corpodetexto"/>
        <w:numPr>
          <w:ilvl w:val="0"/>
          <w:numId w:val="39"/>
        </w:numPr>
      </w:pPr>
      <w:r>
        <w:t>A</w:t>
      </w:r>
      <w:r w:rsidRPr="00583454">
        <w:t xml:space="preserve"> diminuição de desperdícios</w:t>
      </w:r>
      <w:r>
        <w:t xml:space="preserve"> e de recursos naturais é </w:t>
      </w:r>
      <w:r w:rsidR="00386F31">
        <w:t>outra</w:t>
      </w:r>
      <w:r>
        <w:t xml:space="preserve"> das vantagens que </w:t>
      </w:r>
      <w:r w:rsidRPr="00583454">
        <w:t>o avanço tecnológico</w:t>
      </w:r>
      <w:r w:rsidR="0062069D">
        <w:t xml:space="preserve"> tem permitido, ou seja, efetuar uma gestão mais eficiente e controlada levando a uma redução de </w:t>
      </w:r>
      <w:r w:rsidRPr="00583454">
        <w:t>desperdícios como água, luz, entre outros</w:t>
      </w:r>
      <w:r w:rsidR="005A0494">
        <w:t xml:space="preserve"> </w:t>
      </w:r>
      <w:r w:rsidR="005A0494" w:rsidRPr="009467B4">
        <w:rPr>
          <w:b/>
          <w:bCs/>
        </w:rPr>
        <w:fldChar w:fldCharType="begin"/>
      </w:r>
      <w:r w:rsidR="002A57E7">
        <w:rPr>
          <w:b/>
          <w:bCs/>
        </w:rPr>
        <w:instrText xml:space="preserve"> ADDIN ZOTERO_ITEM CSL_CITATION {"citationID":"AVUB4YSA","properties":{"formattedCitation":"(PrimeStone, 2020)","plainCitation":"(PrimeStone, 2020)","noteIndex":0},"citationItems":[{"id":112,"uris":["http://zotero.org/users/7836987/items/J9U69U5A"],"uri":["http://zotero.org/users/7836987/items/J9U69U5A"],"itemData":{"id":112,"type":"post-weblog","abstract":"The technology developed to create the so-called “smart cities” can make cities more effective and efficient in the use of resources, which is necessary","container-title":"PrimeStone","language":"pt","title":"ADVANTAGES AND DISADVANTAGES OF SMART CITIES","URL":"https://primestone.com/en/advantages-and-disadvantages-of-smart-cities/","author":[{"family":"PrimeStone","given":""}],"accessed":{"date-parts":[["2022",3,4]]},"issued":{"date-parts":[["2020",4,2]]}}}],"schema":"https://github.com/citation-style-language/schema/raw/master/csl-citation.json"} </w:instrText>
      </w:r>
      <w:r w:rsidR="005A0494" w:rsidRPr="009467B4">
        <w:rPr>
          <w:b/>
          <w:bCs/>
        </w:rPr>
        <w:fldChar w:fldCharType="separate"/>
      </w:r>
      <w:r w:rsidR="005A0494" w:rsidRPr="009467B4">
        <w:rPr>
          <w:b/>
          <w:bCs/>
        </w:rPr>
        <w:t>(PrimeStone, 2020)</w:t>
      </w:r>
      <w:r w:rsidR="005A0494" w:rsidRPr="009467B4">
        <w:rPr>
          <w:b/>
          <w:bCs/>
        </w:rPr>
        <w:fldChar w:fldCharType="end"/>
      </w:r>
      <w:r w:rsidR="002E7EA0">
        <w:t>;</w:t>
      </w:r>
      <w:r w:rsidR="003E720A">
        <w:t xml:space="preserve"> </w:t>
      </w:r>
    </w:p>
    <w:p w14:paraId="7A66ABE3" w14:textId="3D0AD751" w:rsidR="00C300C4" w:rsidRDefault="00583454" w:rsidP="002A57E7">
      <w:pPr>
        <w:pStyle w:val="Corpodetexto"/>
        <w:numPr>
          <w:ilvl w:val="0"/>
          <w:numId w:val="39"/>
        </w:numPr>
      </w:pPr>
      <w:r w:rsidRPr="00583454">
        <w:t xml:space="preserve">A diminuição da pegada ambiental é também possível com a implementação de </w:t>
      </w:r>
      <w:proofErr w:type="spellStart"/>
      <w:r w:rsidRPr="00C300C4">
        <w:rPr>
          <w:i/>
          <w:iCs/>
        </w:rPr>
        <w:t>Smart</w:t>
      </w:r>
      <w:proofErr w:type="spellEnd"/>
      <w:r w:rsidRPr="00C300C4">
        <w:rPr>
          <w:i/>
          <w:iCs/>
        </w:rPr>
        <w:t xml:space="preserve"> </w:t>
      </w:r>
      <w:proofErr w:type="spellStart"/>
      <w:r w:rsidRPr="00C300C4">
        <w:rPr>
          <w:i/>
          <w:iCs/>
        </w:rPr>
        <w:t>Cities</w:t>
      </w:r>
      <w:proofErr w:type="spellEnd"/>
      <w:r w:rsidRPr="00583454">
        <w:t xml:space="preserve">, devido ao surgimento de ferramentas </w:t>
      </w:r>
      <w:r w:rsidR="00C300C4">
        <w:t>energéticas que ao utilizar fontes de energia renovável melhoram</w:t>
      </w:r>
      <w:r w:rsidRPr="00583454">
        <w:t xml:space="preserve"> a qualidade do ar</w:t>
      </w:r>
      <w:r w:rsidR="00FD75A5">
        <w:t xml:space="preserve"> </w:t>
      </w:r>
      <w:r w:rsidR="005A0494" w:rsidRPr="009467B4">
        <w:rPr>
          <w:b/>
          <w:bCs/>
        </w:rPr>
        <w:fldChar w:fldCharType="begin"/>
      </w:r>
      <w:r w:rsidR="002A57E7">
        <w:rPr>
          <w:b/>
          <w:bCs/>
        </w:rPr>
        <w:instrText xml:space="preserve"> ADDIN ZOTERO_ITEM CSL_CITATION {"citationID":"21Ya9aZD","properties":{"formattedCitation":"(PrimeStone, 2020)","plainCitation":"(PrimeStone, 2020)","noteIndex":0},"citationItems":[{"id":112,"uris":["http://zotero.org/users/7836987/items/J9U69U5A"],"uri":["http://zotero.org/users/7836987/items/J9U69U5A"],"itemData":{"id":112,"type":"post-weblog","abstract":"The technology developed to create the so-called “smart cities” can make cities more effective and efficient in the use of resources, which is necessary","container-title":"PrimeStone","language":"pt","title":"ADVANTAGES AND DISADVANTAGES OF SMART CITIES","URL":"https://primestone.com/en/advantages-and-disadvantages-of-smart-cities/","author":[{"family":"PrimeStone","given":""}],"accessed":{"date-parts":[["2022",3,4]]},"issued":{"date-parts":[["2020",4,2]]}}}],"schema":"https://github.com/citation-style-language/schema/raw/master/csl-citation.json"} </w:instrText>
      </w:r>
      <w:r w:rsidR="005A0494" w:rsidRPr="009467B4">
        <w:rPr>
          <w:b/>
          <w:bCs/>
        </w:rPr>
        <w:fldChar w:fldCharType="separate"/>
      </w:r>
      <w:r w:rsidR="005A0494" w:rsidRPr="009467B4">
        <w:rPr>
          <w:b/>
          <w:bCs/>
        </w:rPr>
        <w:t>(PrimeStone, 2020)</w:t>
      </w:r>
      <w:r w:rsidR="005A0494" w:rsidRPr="009467B4">
        <w:rPr>
          <w:b/>
          <w:bCs/>
        </w:rPr>
        <w:fldChar w:fldCharType="end"/>
      </w:r>
      <w:r w:rsidR="002E7EA0" w:rsidRPr="002E7EA0">
        <w:t>;</w:t>
      </w:r>
    </w:p>
    <w:p w14:paraId="3F4D4E42" w14:textId="7F362309" w:rsidR="003C124C" w:rsidRDefault="000A4DF4" w:rsidP="002A57E7">
      <w:pPr>
        <w:pStyle w:val="Corpodetexto"/>
        <w:numPr>
          <w:ilvl w:val="0"/>
          <w:numId w:val="39"/>
        </w:numPr>
        <w:rPr>
          <w:b/>
          <w:bCs/>
        </w:rPr>
      </w:pPr>
      <w:r>
        <w:t xml:space="preserve">Possibilidade de pontos específicos da cidade terem acesso a serviços de internet, </w:t>
      </w:r>
      <w:r w:rsidR="00505746">
        <w:t>permitindo</w:t>
      </w:r>
      <w:r>
        <w:t xml:space="preserve"> a todos que nela circulam </w:t>
      </w:r>
      <w:r w:rsidR="00505746">
        <w:t xml:space="preserve">oportunidades de navegação </w:t>
      </w:r>
      <w:r w:rsidR="00505746" w:rsidRPr="00505746">
        <w:rPr>
          <w:b/>
          <w:bCs/>
        </w:rPr>
        <w:fldChar w:fldCharType="begin"/>
      </w:r>
      <w:r w:rsidR="00505746" w:rsidRPr="00505746">
        <w:rPr>
          <w:b/>
          <w:bCs/>
        </w:rPr>
        <w:instrText xml:space="preserve"> ADDIN ZOTERO_ITEM CSL_CITATION {"citationID":"RXUXVLJp","properties":{"formattedCitation":"(PrimeStone, 2020)","plainCitation":"(PrimeStone, 2020)","noteIndex":0},"citationItems":[{"id":112,"uris":["http://zotero.org/users/7836987/items/J9U69U5A"],"uri":["http://zotero.org/users/7836987/items/J9U69U5A"],"itemData":{"id":112,"type":"post-weblog","abstract":"The technology developed to create the so-called “smart cities” can make cities more effective and efficient in the use of resources, which is necessary","container-title":"PrimeStone","language":"pt","title":"ADVANTAGES AND DISADVANTAGES OF SMART CITIES","URL":"https://primestone.com/en/advantages-and-disadvantages-of-smart-cities/","author":[{"family":"PrimeStone","given":""}],"accessed":{"date-parts":[["2022",3,4]]},"issued":{"date-parts":[["2020",4,2]]}}}],"schema":"https://github.com/citation-style-language/schema/raw/master/csl-citation.json"} </w:instrText>
      </w:r>
      <w:r w:rsidR="00505746" w:rsidRPr="00505746">
        <w:rPr>
          <w:b/>
          <w:bCs/>
        </w:rPr>
        <w:fldChar w:fldCharType="separate"/>
      </w:r>
      <w:r w:rsidR="00505746" w:rsidRPr="00505746">
        <w:rPr>
          <w:b/>
          <w:bCs/>
        </w:rPr>
        <w:t>(PrimeStone, 2020)</w:t>
      </w:r>
      <w:r w:rsidR="00505746" w:rsidRPr="00505746">
        <w:rPr>
          <w:b/>
          <w:bCs/>
        </w:rPr>
        <w:fldChar w:fldCharType="end"/>
      </w:r>
      <w:r w:rsidR="002E7EA0">
        <w:rPr>
          <w:b/>
          <w:bCs/>
        </w:rPr>
        <w:t>;</w:t>
      </w:r>
    </w:p>
    <w:p w14:paraId="2F394A88" w14:textId="07F4D77F" w:rsidR="00892E8F" w:rsidRDefault="006F7E28" w:rsidP="002A57E7">
      <w:pPr>
        <w:pStyle w:val="Corpodetexto"/>
        <w:numPr>
          <w:ilvl w:val="0"/>
          <w:numId w:val="39"/>
        </w:numPr>
      </w:pPr>
      <w:r w:rsidRPr="006F7E28">
        <w:t>Melhoria das infraestruturas</w:t>
      </w:r>
      <w:r w:rsidR="00892E8F">
        <w:t>, uma vez que, com as tecnologias que estão a emergir diariamente é possível efetuar uma análise das mesmas e identificar possíveis falha</w:t>
      </w:r>
      <w:r w:rsidR="005A0494">
        <w:t>s</w:t>
      </w:r>
      <w:r w:rsidR="00892E8F">
        <w:t xml:space="preserve"> </w:t>
      </w:r>
      <w:r w:rsidR="005A0494" w:rsidRPr="009467B4">
        <w:rPr>
          <w:b/>
          <w:bCs/>
        </w:rPr>
        <w:fldChar w:fldCharType="begin"/>
      </w:r>
      <w:r w:rsidR="002A57E7">
        <w:rPr>
          <w:b/>
          <w:bCs/>
        </w:rPr>
        <w:instrText xml:space="preserve"> ADDIN ZOTERO_ITEM CSL_CITATION {"citationID":"lraUc8r0","properties":{"formattedCitation":"(PrimeStone, 2020)","plainCitation":"(PrimeStone, 2020)","noteIndex":0},"citationItems":[{"id":112,"uris":["http://zotero.org/users/7836987/items/J9U69U5A"],"uri":["http://zotero.org/users/7836987/items/J9U69U5A"],"itemData":{"id":112,"type":"post-weblog","abstract":"The technology developed to create the so-called “smart cities” can make cities more effective and efficient in the use of resources, which is necessary","container-title":"PrimeStone","language":"pt","title":"ADVANTAGES AND DISADVANTAGES OF SMART CITIES","URL":"https://primestone.com/en/advantages-and-disadvantages-of-smart-cities/","author":[{"family":"PrimeStone","given":""}],"accessed":{"date-parts":[["2022",3,4]]},"issued":{"date-parts":[["2020",4,2]]}}}],"schema":"https://github.com/citation-style-language/schema/raw/master/csl-citation.json"} </w:instrText>
      </w:r>
      <w:r w:rsidR="005A0494" w:rsidRPr="009467B4">
        <w:rPr>
          <w:b/>
          <w:bCs/>
        </w:rPr>
        <w:fldChar w:fldCharType="separate"/>
      </w:r>
      <w:r w:rsidR="005A0494" w:rsidRPr="009467B4">
        <w:rPr>
          <w:b/>
          <w:bCs/>
        </w:rPr>
        <w:t>(PrimeStone, 2020)</w:t>
      </w:r>
      <w:r w:rsidR="005A0494" w:rsidRPr="009467B4">
        <w:rPr>
          <w:b/>
          <w:bCs/>
        </w:rPr>
        <w:fldChar w:fldCharType="end"/>
      </w:r>
      <w:r w:rsidR="002E7EA0" w:rsidRPr="002E7EA0">
        <w:t>;</w:t>
      </w:r>
    </w:p>
    <w:p w14:paraId="45D5CFDD" w14:textId="173CAD03" w:rsidR="006F7E28" w:rsidRPr="006F7E28" w:rsidRDefault="00892E8F" w:rsidP="002A57E7">
      <w:pPr>
        <w:pStyle w:val="Corpodetexto"/>
        <w:numPr>
          <w:ilvl w:val="0"/>
          <w:numId w:val="39"/>
        </w:numPr>
      </w:pPr>
      <w:r>
        <w:t xml:space="preserve">E, por fim, </w:t>
      </w:r>
      <w:r w:rsidR="006F7E28" w:rsidRPr="006F7E28">
        <w:t xml:space="preserve"> oportunidade</w:t>
      </w:r>
      <w:r>
        <w:t>s</w:t>
      </w:r>
      <w:r w:rsidR="006F7E28" w:rsidRPr="006F7E28">
        <w:t xml:space="preserve"> de desenvolvimento económico</w:t>
      </w:r>
      <w:r>
        <w:t xml:space="preserve"> pois uma cidade com estas características permitirá a</w:t>
      </w:r>
      <w:r w:rsidR="006F7E28" w:rsidRPr="006F7E28">
        <w:t xml:space="preserve"> </w:t>
      </w:r>
      <w:r w:rsidR="00D61FBB">
        <w:t>tomada de decisões mais informadas</w:t>
      </w:r>
      <w:r>
        <w:t xml:space="preserve"> e melhoria dos negócios, assim como, a atração de novos moradores e turistas</w:t>
      </w:r>
      <w:r w:rsidR="005A0494">
        <w:t xml:space="preserve"> </w:t>
      </w:r>
      <w:r w:rsidR="005A0494" w:rsidRPr="009467B4">
        <w:rPr>
          <w:b/>
          <w:bCs/>
        </w:rPr>
        <w:fldChar w:fldCharType="begin"/>
      </w:r>
      <w:r w:rsidR="002A57E7">
        <w:rPr>
          <w:b/>
          <w:bCs/>
        </w:rPr>
        <w:instrText xml:space="preserve"> ADDIN ZOTERO_ITEM CSL_CITATION {"citationID":"s4hThdcz","properties":{"formattedCitation":"(PrimeStone, 2020)","plainCitation":"(PrimeStone, 2020)","noteIndex":0},"citationItems":[{"id":112,"uris":["http://zotero.org/users/7836987/items/J9U69U5A"],"uri":["http://zotero.org/users/7836987/items/J9U69U5A"],"itemData":{"id":112,"type":"post-weblog","abstract":"The technology developed to create the so-called “smart cities” can make cities more effective and efficient in the use of resources, which is necessary","container-title":"PrimeStone","language":"pt","title":"ADVANTAGES AND DISADVANTAGES OF SMART CITIES","URL":"https://primestone.com/en/advantages-and-disadvantages-of-smart-cities/","author":[{"family":"PrimeStone","given":""}],"accessed":{"date-parts":[["2022",3,4]]},"issued":{"date-parts":[["2020",4,2]]}}}],"schema":"https://github.com/citation-style-language/schema/raw/master/csl-citation.json"} </w:instrText>
      </w:r>
      <w:r w:rsidR="005A0494" w:rsidRPr="009467B4">
        <w:rPr>
          <w:b/>
          <w:bCs/>
        </w:rPr>
        <w:fldChar w:fldCharType="separate"/>
      </w:r>
      <w:r w:rsidR="005A0494" w:rsidRPr="009467B4">
        <w:rPr>
          <w:b/>
          <w:bCs/>
        </w:rPr>
        <w:t>(PrimeStone, 2020)</w:t>
      </w:r>
      <w:r w:rsidR="005A0494" w:rsidRPr="009467B4">
        <w:rPr>
          <w:b/>
          <w:bCs/>
        </w:rPr>
        <w:fldChar w:fldCharType="end"/>
      </w:r>
      <w:r w:rsidR="002E7EA0" w:rsidRPr="002E7EA0">
        <w:t>;</w:t>
      </w:r>
    </w:p>
    <w:p w14:paraId="27C34A73" w14:textId="77777777" w:rsidR="00386F31" w:rsidRDefault="00386F31" w:rsidP="00583454">
      <w:pPr>
        <w:pStyle w:val="Corpodetexto"/>
      </w:pPr>
    </w:p>
    <w:p w14:paraId="6C5D3154" w14:textId="7AB469D8" w:rsidR="00247066" w:rsidRDefault="00884209" w:rsidP="006412CC">
      <w:pPr>
        <w:pStyle w:val="Ttulo5"/>
        <w:numPr>
          <w:ilvl w:val="4"/>
          <w:numId w:val="10"/>
        </w:numPr>
      </w:pPr>
      <w:bookmarkStart w:id="35" w:name="_Toc98663392"/>
      <w:r>
        <w:t>Desvantagens</w:t>
      </w:r>
      <w:bookmarkEnd w:id="35"/>
      <w:r>
        <w:t xml:space="preserve"> </w:t>
      </w:r>
    </w:p>
    <w:p w14:paraId="7C218E52" w14:textId="28ADBB5D" w:rsidR="007C1BC3" w:rsidRDefault="00EC3454" w:rsidP="007C1BC3">
      <w:pPr>
        <w:pStyle w:val="Corpodetexto"/>
      </w:pPr>
      <w:r>
        <w:t xml:space="preserve">Contudo, e apesar das vantagens expostas na </w:t>
      </w:r>
      <w:proofErr w:type="spellStart"/>
      <w:r>
        <w:t>sub-secção</w:t>
      </w:r>
      <w:proofErr w:type="spellEnd"/>
      <w:r>
        <w:t xml:space="preserve"> anterior (2.2.3.3.1. Vantagens) é</w:t>
      </w:r>
      <w:r w:rsidR="007C1BC3">
        <w:t xml:space="preserve"> possível enumerar também algumas desvantagens na adoção e implementação de Cidades Inteligentes</w:t>
      </w:r>
      <w:r w:rsidR="002E7EA0">
        <w:t>, tais como:</w:t>
      </w:r>
    </w:p>
    <w:p w14:paraId="0EA68384" w14:textId="56E011DA" w:rsidR="003F39C5" w:rsidRDefault="00A60BF0" w:rsidP="007C1BC3">
      <w:pPr>
        <w:pStyle w:val="Corpodetexto"/>
        <w:numPr>
          <w:ilvl w:val="0"/>
          <w:numId w:val="40"/>
        </w:numPr>
      </w:pPr>
      <w:r>
        <w:t>A privacidade pessoal torna-se bastante restrita pois com a adoção de todos os sistemas inteligentes, câmaras de segurança e técnicas de reconhecimento facial torna-se “</w:t>
      </w:r>
      <w:r w:rsidRPr="00A60BF0">
        <w:t>mais difícil manter o anonimato</w:t>
      </w:r>
      <w:r>
        <w:t>”</w:t>
      </w:r>
      <w:r w:rsidR="00EC3454">
        <w:t xml:space="preserve"> </w:t>
      </w:r>
      <w:r w:rsidR="00EC3454" w:rsidRPr="00EC3454">
        <w:rPr>
          <w:b/>
          <w:bCs/>
        </w:rPr>
        <w:fldChar w:fldCharType="begin"/>
      </w:r>
      <w:r w:rsidR="00EC3454" w:rsidRPr="00EC3454">
        <w:rPr>
          <w:b/>
          <w:bCs/>
        </w:rPr>
        <w:instrText xml:space="preserve"> ADDIN ZOTERO_ITEM CSL_CITATION {"citationID":"0Z0gqB1s","properties":{"formattedCitation":"(PrimeStone, 2020)","plainCitation":"(PrimeStone, 2020)","noteIndex":0},"citationItems":[{"id":112,"uris":["http://zotero.org/users/7836987/items/J9U69U5A"],"uri":["http://zotero.org/users/7836987/items/J9U69U5A"],"itemData":{"id":112,"type":"post-weblog","abstract":"The technology developed to create the so-called “smart cities” can make cities more effective and efficient in the use of resources, which is necessary","container-title":"PrimeStone","language":"pt","title":"ADVANTAGES AND DISADVANTAGES OF SMART CITIES","URL":"https://primestone.com/en/advantages-and-disadvantages-of-smart-cities/","author":[{"family":"PrimeStone","given":""}],"accessed":{"date-parts":[["2022",3,4]]},"issued":{"date-parts":[["2020",4,2]]}}}],"schema":"https://github.com/citation-style-language/schema/raw/master/csl-citation.json"} </w:instrText>
      </w:r>
      <w:r w:rsidR="00EC3454" w:rsidRPr="00EC3454">
        <w:rPr>
          <w:b/>
          <w:bCs/>
        </w:rPr>
        <w:fldChar w:fldCharType="separate"/>
      </w:r>
      <w:r w:rsidR="00EC3454" w:rsidRPr="00EC3454">
        <w:rPr>
          <w:b/>
          <w:bCs/>
        </w:rPr>
        <w:t>(PrimeStone, 2020)</w:t>
      </w:r>
      <w:r w:rsidR="00EC3454" w:rsidRPr="00EC3454">
        <w:rPr>
          <w:b/>
          <w:bCs/>
        </w:rPr>
        <w:fldChar w:fldCharType="end"/>
      </w:r>
      <w:r w:rsidR="002E7EA0">
        <w:t>;</w:t>
      </w:r>
    </w:p>
    <w:p w14:paraId="4CA81F1C" w14:textId="1BA1581F" w:rsidR="003F39C5" w:rsidRDefault="002E7EA0" w:rsidP="002E7EA0">
      <w:pPr>
        <w:pStyle w:val="Corpodetexto"/>
        <w:numPr>
          <w:ilvl w:val="0"/>
          <w:numId w:val="40"/>
        </w:numPr>
      </w:pPr>
      <w:r>
        <w:t>Também é importante referir, que ao</w:t>
      </w:r>
      <w:r w:rsidR="003F39C5">
        <w:t xml:space="preserve"> </w:t>
      </w:r>
      <w:r w:rsidR="00713C2A">
        <w:t xml:space="preserve">implementarmos uma </w:t>
      </w:r>
      <w:proofErr w:type="spellStart"/>
      <w:r w:rsidR="00713C2A" w:rsidRPr="003F39C5">
        <w:rPr>
          <w:i/>
          <w:iCs/>
        </w:rPr>
        <w:t>Smart</w:t>
      </w:r>
      <w:proofErr w:type="spellEnd"/>
      <w:r w:rsidR="00713C2A" w:rsidRPr="003F39C5">
        <w:rPr>
          <w:i/>
          <w:iCs/>
        </w:rPr>
        <w:t xml:space="preserve"> </w:t>
      </w:r>
      <w:proofErr w:type="spellStart"/>
      <w:r w:rsidR="00713C2A" w:rsidRPr="003F39C5">
        <w:rPr>
          <w:i/>
          <w:iCs/>
        </w:rPr>
        <w:t>City</w:t>
      </w:r>
      <w:proofErr w:type="spellEnd"/>
      <w:r w:rsidR="00713C2A" w:rsidRPr="003F39C5">
        <w:rPr>
          <w:i/>
          <w:iCs/>
        </w:rPr>
        <w:t>,</w:t>
      </w:r>
      <w:r w:rsidR="00713C2A">
        <w:t xml:space="preserve"> a cidade passa a ser profundamente tecnológica e, </w:t>
      </w:r>
      <w:r w:rsidR="003F39C5">
        <w:t>consequentemente</w:t>
      </w:r>
      <w:r w:rsidR="00713C2A">
        <w:t xml:space="preserve">, </w:t>
      </w:r>
      <w:r w:rsidR="003F39C5">
        <w:t xml:space="preserve">perdem autonomia na tomada de decisões caso seja </w:t>
      </w:r>
      <w:r w:rsidR="00713C2A">
        <w:t>exposta a falhas tecnológicas</w:t>
      </w:r>
      <w:r w:rsidR="00EC3454">
        <w:t xml:space="preserve"> </w:t>
      </w:r>
      <w:r w:rsidR="00EC3454" w:rsidRPr="00EC3454">
        <w:rPr>
          <w:b/>
          <w:bCs/>
        </w:rPr>
        <w:fldChar w:fldCharType="begin"/>
      </w:r>
      <w:r w:rsidR="00EC3454" w:rsidRPr="00EC3454">
        <w:rPr>
          <w:b/>
          <w:bCs/>
        </w:rPr>
        <w:instrText xml:space="preserve"> ADDIN ZOTERO_ITEM CSL_CITATION {"citationID":"IPevRCyb","properties":{"formattedCitation":"(PrimeStone, 2020)","plainCitation":"(PrimeStone, 2020)","noteIndex":0},"citationItems":[{"id":112,"uris":["http://zotero.org/users/7836987/items/J9U69U5A"],"uri":["http://zotero.org/users/7836987/items/J9U69U5A"],"itemData":{"id":112,"type":"post-weblog","abstract":"The technology developed to create the so-called “smart cities” can make cities more effective and efficient in the use of resources, which is necessary","container-title":"PrimeStone","language":"pt","title":"ADVANTAGES AND DISADVANTAGES OF SMART CITIES","URL":"https://primestone.com/en/advantages-and-disadvantages-of-smart-cities/","author":[{"family":"PrimeStone","given":""}],"accessed":{"date-parts":[["2022",3,4]]},"issued":{"date-parts":[["2020",4,2]]}}}],"schema":"https://github.com/citation-style-language/schema/raw/master/csl-citation.json"} </w:instrText>
      </w:r>
      <w:r w:rsidR="00EC3454" w:rsidRPr="00EC3454">
        <w:rPr>
          <w:b/>
          <w:bCs/>
        </w:rPr>
        <w:fldChar w:fldCharType="separate"/>
      </w:r>
      <w:r w:rsidR="00EC3454" w:rsidRPr="00EC3454">
        <w:rPr>
          <w:b/>
          <w:bCs/>
        </w:rPr>
        <w:t>(PrimeStone, 2020)</w:t>
      </w:r>
      <w:r w:rsidR="00EC3454" w:rsidRPr="00EC3454">
        <w:rPr>
          <w:b/>
          <w:bCs/>
        </w:rPr>
        <w:fldChar w:fldCharType="end"/>
      </w:r>
      <w:r>
        <w:t>;</w:t>
      </w:r>
    </w:p>
    <w:p w14:paraId="352F29A0" w14:textId="047E2F2D" w:rsidR="00EC3454" w:rsidRDefault="00C94160" w:rsidP="00EC3454">
      <w:pPr>
        <w:pStyle w:val="Corpodetexto"/>
        <w:numPr>
          <w:ilvl w:val="0"/>
          <w:numId w:val="40"/>
        </w:numPr>
      </w:pPr>
      <w:r>
        <w:t>A</w:t>
      </w:r>
      <w:r w:rsidR="003F39C5">
        <w:t xml:space="preserve"> quantidade de dados e informações que as empresas, governos, entre outras entidades, tem acesso </w:t>
      </w:r>
      <w:r>
        <w:t>torna-se mais</w:t>
      </w:r>
      <w:r w:rsidR="002E7EA0">
        <w:t xml:space="preserve"> fácil proceder ao controlo e/ou manipulação da opinião pública</w:t>
      </w:r>
      <w:r w:rsidR="00EC3454">
        <w:t xml:space="preserve"> </w:t>
      </w:r>
      <w:r w:rsidR="00EC3454">
        <w:fldChar w:fldCharType="begin"/>
      </w:r>
      <w:r w:rsidR="00EC3454">
        <w:instrText xml:space="preserve"> ADDIN ZOTERO_ITEM CSL_CITATION {"citationID":"AOFd1gfo","properties":{"formattedCitation":"(PrimeStone, 2020)","plainCitation":"(PrimeStone, 2020)","noteIndex":0},"citationItems":[{"id":112,"uris":["http://zotero.org/users/7836987/items/J9U69U5A"],"uri":["http://zotero.org/users/7836987/items/J9U69U5A"],"itemData":{"id":112,"type":"post-weblog","abstract":"The technology developed to create the so-called “smart cities” can make cities more effective and efficient in the use of resources, which is necessary","container-title":"PrimeStone","language":"pt","title":"ADVANTAGES AND DISADVANTAGES OF SMART CITIES","URL":"https://primestone.com/en/advantages-and-disadvantages-of-smart-cities/","author":[{"family":"PrimeStone","given":""}],"accessed":{"date-parts":[["2022",3,4]]},"issued":{"date-parts":[["2020",4,2]]}}}],"schema":"https://github.com/citation-style-language/schema/raw/master/csl-citation.json"} </w:instrText>
      </w:r>
      <w:r w:rsidR="00EC3454">
        <w:fldChar w:fldCharType="separate"/>
      </w:r>
      <w:r w:rsidR="00EC3454" w:rsidRPr="00EC3454">
        <w:rPr>
          <w:b/>
          <w:bCs/>
        </w:rPr>
        <w:t>(PrimeStone, 2020)</w:t>
      </w:r>
      <w:r w:rsidR="00EC3454">
        <w:fldChar w:fldCharType="end"/>
      </w:r>
      <w:r>
        <w:t>;</w:t>
      </w:r>
    </w:p>
    <w:p w14:paraId="2F8ADD14" w14:textId="79523479" w:rsidR="00247066" w:rsidRDefault="00C94160" w:rsidP="00D87E49">
      <w:pPr>
        <w:pStyle w:val="Corpodetexto"/>
        <w:numPr>
          <w:ilvl w:val="0"/>
          <w:numId w:val="40"/>
        </w:numPr>
      </w:pPr>
      <w:r>
        <w:lastRenderedPageBreak/>
        <w:t>Por fim, mudança é sinonimo de resistência, deste modo, é importante que os cidadãos sejam informados das tecnologias em uso, para que as mesmas não sejam irrelevantes nas suas vidas diárias e não haja uma oposição da sua utilização</w:t>
      </w:r>
      <w:r w:rsidR="00EC3454">
        <w:t xml:space="preserve"> </w:t>
      </w:r>
      <w:r w:rsidR="00EC3454" w:rsidRPr="00EC3454">
        <w:rPr>
          <w:b/>
          <w:bCs/>
        </w:rPr>
        <w:fldChar w:fldCharType="begin"/>
      </w:r>
      <w:r w:rsidR="00EC3454" w:rsidRPr="00EC3454">
        <w:rPr>
          <w:b/>
          <w:bCs/>
        </w:rPr>
        <w:instrText xml:space="preserve"> ADDIN ZOTERO_ITEM CSL_CITATION {"citationID":"sxMyU7V9","properties":{"formattedCitation":"(Prasanna, 2022)","plainCitation":"(Prasanna, 2022)","noteIndex":0},"citationItems":[{"id":114,"uris":["http://zotero.org/users/7836987/items/2MIUS9C5"],"uri":["http://zotero.org/users/7836987/items/2MIUS9C5"],"itemData":{"id":114,"type":"post-weblog","abstract":"Smart City Advantages and Disadvantages: The so-called smart cities have utilised technology to make their living conditions more efficient and made effective use of resources. Smart cities have the necessary ingredients for a projected fast growth rate in urban populations over the next few decades. The definition of the smart city is not constant, and […]","container-title":"A Plus Topper","language":"pt","title":"Smart City Advantages and Disadvantages | List of All Benefits and Drawbacks of Smart Cities","URL":"https://www.aplustopper.com/smart-city-advantages-and-disadvantages/","author":[{"family":"Prasanna","given":""}],"accessed":{"date-parts":[["2022",3,4]]},"issued":{"date-parts":[["2022",1,16]]}}}],"schema":"https://github.com/citation-style-language/schema/raw/master/csl-citation.json"} </w:instrText>
      </w:r>
      <w:r w:rsidR="00EC3454" w:rsidRPr="00EC3454">
        <w:rPr>
          <w:b/>
          <w:bCs/>
        </w:rPr>
        <w:fldChar w:fldCharType="separate"/>
      </w:r>
      <w:r w:rsidR="00EC3454" w:rsidRPr="00EC3454">
        <w:rPr>
          <w:b/>
          <w:bCs/>
        </w:rPr>
        <w:t>(Prasanna, 2022)</w:t>
      </w:r>
      <w:r w:rsidR="00EC3454" w:rsidRPr="00EC3454">
        <w:rPr>
          <w:b/>
          <w:bCs/>
        </w:rPr>
        <w:fldChar w:fldCharType="end"/>
      </w:r>
      <w:r>
        <w:t>.</w:t>
      </w:r>
    </w:p>
    <w:p w14:paraId="61B40D5A" w14:textId="77777777" w:rsidR="00FF27DD" w:rsidRPr="00D87E49" w:rsidRDefault="00FF27DD" w:rsidP="00FF27DD">
      <w:pPr>
        <w:pStyle w:val="Corpodetexto"/>
        <w:ind w:left="720"/>
      </w:pPr>
    </w:p>
    <w:p w14:paraId="153F7A3B" w14:textId="05CBEAA6" w:rsidR="0081464E" w:rsidRPr="0081464E" w:rsidRDefault="00303586" w:rsidP="0081464E">
      <w:pPr>
        <w:pStyle w:val="Ttulo3"/>
        <w:numPr>
          <w:ilvl w:val="2"/>
          <w:numId w:val="10"/>
        </w:numPr>
      </w:pPr>
      <w:bookmarkStart w:id="36" w:name="_Toc98663393"/>
      <w:r>
        <w:t>Projetos na Indústria 4.0 que impactam a decisão</w:t>
      </w:r>
      <w:bookmarkEnd w:id="36"/>
    </w:p>
    <w:p w14:paraId="2306E750" w14:textId="04DB161F" w:rsidR="00B357CD" w:rsidRDefault="00202381" w:rsidP="006412CC">
      <w:pPr>
        <w:pStyle w:val="Corpodetexto"/>
        <w:rPr>
          <w:b/>
          <w:bCs/>
        </w:rPr>
      </w:pPr>
      <w:r>
        <w:t xml:space="preserve">“A indústria 4.0 faculta transparência de ponta a ponta em tempo real, permitindo a verificação precoce das decisões de design na esfera da engenharia e as respostas mais flexíveis a perturbações no processo de produção” </w:t>
      </w:r>
      <w:r w:rsidRPr="00202381">
        <w:rPr>
          <w:b/>
          <w:bCs/>
        </w:rPr>
        <w:t>(</w:t>
      </w:r>
      <w:proofErr w:type="spellStart"/>
      <w:r w:rsidRPr="00202381">
        <w:rPr>
          <w:b/>
          <w:bCs/>
        </w:rPr>
        <w:t>Kagermann</w:t>
      </w:r>
      <w:proofErr w:type="spellEnd"/>
      <w:r w:rsidRPr="00202381">
        <w:rPr>
          <w:b/>
          <w:bCs/>
        </w:rPr>
        <w:t>, et.al, 2013).</w:t>
      </w:r>
    </w:p>
    <w:p w14:paraId="397B0DD3" w14:textId="7BA7C66E" w:rsidR="00202381" w:rsidRDefault="006076AB" w:rsidP="006412CC">
      <w:pPr>
        <w:pStyle w:val="Corpodetexto"/>
      </w:pPr>
      <w:r>
        <w:t>Pelo que,</w:t>
      </w:r>
      <w:r w:rsidR="00202381">
        <w:t xml:space="preserve"> permite a criação de maior valor </w:t>
      </w:r>
      <w:r>
        <w:t xml:space="preserve">através da incorporação de novas tecnologias e serviços. Deste modo, existem inúmeras áreas que criaram oportunidades de valor baseando-se nesta indústria </w:t>
      </w:r>
      <w:r w:rsidR="00896D75" w:rsidRPr="00896D75">
        <w:rPr>
          <w:b/>
          <w:bCs/>
        </w:rPr>
        <w:fldChar w:fldCharType="begin"/>
      </w:r>
      <w:r w:rsidR="00896D75" w:rsidRPr="00896D75">
        <w:rPr>
          <w:b/>
          <w:bCs/>
        </w:rPr>
        <w:instrText xml:space="preserve"> ADDIN ZOTERO_ITEM CSL_CITATION {"citationID":"pN3oIpYC","properties":{"formattedCitation":"(Fernandes, 2019)","plainCitation":"(Fernandes, 2019)","noteIndex":0},"citationItems":[{"id":95,"uris":["http://zotero.org/users/7836987/items/LT7WVJGG"],"uri":["http://zotero.org/users/7836987/items/LT7WVJGG"],"itemData":{"id":95,"type":"article-journal","abstract":"Com a chegada de um novo modelo, o Centro de Produção de Mangualde implementou uma transformação digital, designada por Mangualde 2020, que provocou um aumento da automatização para cerca de 85%, no rumo da denominada Indústria 4.0. Com toda esta transformação e evolução da fábrica, surgiu a necessidade evoluir em alguns aspetos, nomeadamente na organização humana da produção. Quando se têm que formar os colaboradores em novas competências, é necessário que sejam realizados alguns procedimentos detalhados, de modo a que toda a informação seja organizada e desta forma, a formação tenha sucesso. Com esta formação, pretende-se que todos os colaboradores fiquem a par das mudanças que a empresa está a sofrer e ao mesmo tempo que consigam aumentar o seu nível de competências, evoluindo também em termos de carreira profissional. A iniciativa do projeto Mangualde 2020 pretende que, através da formação os colaboradores adquiram novas competências e se adaptem às novas tecnologias do setor da ferragem. O CPMG adquiriu com o decorrer do tempo a maturidade e a autonomia das equipas permitindo implementar o Projeto OHP, Organização Humana de Produção. O presente relatório de estágio descreve as mudanças nas equipas e nos colaboradores ao nível da formação de novas habilidades e conhecimentos do setor da ferragem, na sequência da implementação do projeto Indústria 4.0 no CPMG, tendo como objetivo uma estrutura mais direta, reativa, eficiente, mais próxima ao terreno e o desenvolvimento de ferramentas de gestão de competências adequadas.","language":"por","note":"Accepted: 2019-08-30T10:51:10Z","source":"comum.rcaap.pt","title":"Ferramentas de gestão e desenvolvimento de competências na transição para a Indústria 4.0 : o caso de uma empresa na indústria automóvel","title-short":"Ferramentas de gestão e desenvolvimento de competências na transição para a Indústria 4.0","URL":"https://comum.rcaap.pt/handle/10400.26/29602","author":[{"family":"Fernandes","given":"Sara Andreia Silva"}],"accessed":{"date-parts":[["2022",2,23]]},"issued":{"date-parts":[["2019",3]]}}}],"schema":"https://github.com/citation-style-language/schema/raw/master/csl-citation.json"} </w:instrText>
      </w:r>
      <w:r w:rsidR="00896D75" w:rsidRPr="00896D75">
        <w:rPr>
          <w:b/>
          <w:bCs/>
        </w:rPr>
        <w:fldChar w:fldCharType="separate"/>
      </w:r>
      <w:r w:rsidR="00896D75" w:rsidRPr="00896D75">
        <w:rPr>
          <w:b/>
          <w:bCs/>
        </w:rPr>
        <w:t>(Fernandes, 2019)</w:t>
      </w:r>
      <w:r w:rsidR="00896D75" w:rsidRPr="00896D75">
        <w:rPr>
          <w:b/>
          <w:bCs/>
        </w:rPr>
        <w:fldChar w:fldCharType="end"/>
      </w:r>
      <w:r w:rsidR="005138B2">
        <w:rPr>
          <w:b/>
          <w:bCs/>
        </w:rPr>
        <w:t>.</w:t>
      </w:r>
    </w:p>
    <w:p w14:paraId="07E685FE" w14:textId="77777777" w:rsidR="00197609" w:rsidRDefault="00E137F0" w:rsidP="006412CC">
      <w:pPr>
        <w:pStyle w:val="Corpodetexto"/>
      </w:pPr>
      <w:r>
        <w:t xml:space="preserve">Recolher informações e ideias das áreas que apresentam um maior crescimento e maior impacto na </w:t>
      </w:r>
      <w:r w:rsidR="007F2390">
        <w:t>indústria</w:t>
      </w:r>
      <w:r>
        <w:t xml:space="preserve"> 4.0 é uma mais-valia para as aplicar depois na área das cidades. </w:t>
      </w:r>
    </w:p>
    <w:p w14:paraId="356FE2E4" w14:textId="7958424C" w:rsidR="006058E0" w:rsidRDefault="00E137F0" w:rsidP="006412CC">
      <w:pPr>
        <w:pStyle w:val="Corpodetexto"/>
      </w:pPr>
      <w:r>
        <w:t>Posto isto, na</w:t>
      </w:r>
      <w:r w:rsidR="004C3BC5">
        <w:t xml:space="preserve"> tabela 2 são </w:t>
      </w:r>
      <w:r w:rsidR="006076AB">
        <w:t>apresenta</w:t>
      </w:r>
      <w:r w:rsidR="004C3BC5">
        <w:t>das</w:t>
      </w:r>
      <w:r w:rsidR="006076AB">
        <w:t xml:space="preserve"> </w:t>
      </w:r>
      <w:r w:rsidR="00E73D72">
        <w:t>uma síntese das</w:t>
      </w:r>
      <w:r w:rsidR="006076AB">
        <w:t xml:space="preserve"> três áreas abordadas, nomeadamente: área têxtil, </w:t>
      </w:r>
      <w:r w:rsidR="00197609">
        <w:t xml:space="preserve">área </w:t>
      </w:r>
      <w:r w:rsidR="006076AB">
        <w:t xml:space="preserve">automóvel e cidades inteligentes com </w:t>
      </w:r>
      <w:r>
        <w:t>as</w:t>
      </w:r>
      <w:r w:rsidR="006076AB">
        <w:t xml:space="preserve"> respetiv</w:t>
      </w:r>
      <w:r>
        <w:t xml:space="preserve">as tecnologias e </w:t>
      </w:r>
      <w:r w:rsidR="006076AB">
        <w:t xml:space="preserve">casos de sucesso. </w:t>
      </w:r>
    </w:p>
    <w:p w14:paraId="51AEACC4" w14:textId="77777777" w:rsidR="00241D6C" w:rsidRDefault="00241D6C" w:rsidP="006412CC">
      <w:pPr>
        <w:pStyle w:val="Corpodetexto"/>
        <w:sectPr w:rsidR="00241D6C">
          <w:pgSz w:w="11910" w:h="16840"/>
          <w:pgMar w:top="1320" w:right="1160" w:bottom="1180" w:left="1300" w:header="0" w:footer="998" w:gutter="0"/>
          <w:cols w:space="720"/>
        </w:sectPr>
      </w:pPr>
    </w:p>
    <w:p w14:paraId="09CA8B44" w14:textId="18BF8881" w:rsidR="00992D1C" w:rsidRDefault="00992D1C" w:rsidP="00992D1C">
      <w:pPr>
        <w:pStyle w:val="Legenda"/>
        <w:keepNext/>
      </w:pPr>
      <w:r>
        <w:lastRenderedPageBreak/>
        <w:t xml:space="preserve">Tabela </w:t>
      </w:r>
      <w:r>
        <w:fldChar w:fldCharType="begin"/>
      </w:r>
      <w:r>
        <w:instrText xml:space="preserve"> SEQ Tabela \* ARABIC </w:instrText>
      </w:r>
      <w:r>
        <w:fldChar w:fldCharType="separate"/>
      </w:r>
      <w:r w:rsidR="00734FCE">
        <w:rPr>
          <w:noProof/>
        </w:rPr>
        <w:t>2</w:t>
      </w:r>
      <w:r>
        <w:fldChar w:fldCharType="end"/>
      </w:r>
      <w:r>
        <w:t xml:space="preserve"> - </w:t>
      </w:r>
      <w:r w:rsidRPr="00283C1D">
        <w:t>Projetos na Indústria 4.0 que impactam a decisão</w:t>
      </w:r>
    </w:p>
    <w:tbl>
      <w:tblPr>
        <w:tblStyle w:val="TabelacomGrelha"/>
        <w:tblW w:w="15026" w:type="dxa"/>
        <w:jc w:val="center"/>
        <w:tblBorders>
          <w:left w:val="none" w:sz="0" w:space="0" w:color="auto"/>
          <w:right w:val="none" w:sz="0" w:space="0" w:color="auto"/>
        </w:tblBorders>
        <w:tblLook w:val="04A0" w:firstRow="1" w:lastRow="0" w:firstColumn="1" w:lastColumn="0" w:noHBand="0" w:noVBand="1"/>
      </w:tblPr>
      <w:tblGrid>
        <w:gridCol w:w="4678"/>
        <w:gridCol w:w="5670"/>
        <w:gridCol w:w="4678"/>
      </w:tblGrid>
      <w:tr w:rsidR="008E7D40" w14:paraId="4DA0B7D6" w14:textId="77777777" w:rsidTr="00241D6C">
        <w:trPr>
          <w:trHeight w:val="31"/>
          <w:jc w:val="center"/>
        </w:trPr>
        <w:tc>
          <w:tcPr>
            <w:tcW w:w="15026" w:type="dxa"/>
            <w:gridSpan w:val="3"/>
            <w:vAlign w:val="center"/>
          </w:tcPr>
          <w:p w14:paraId="26C11394" w14:textId="4553A4F2" w:rsidR="008E7D40" w:rsidRDefault="008E7D40" w:rsidP="008E7D40">
            <w:pPr>
              <w:pStyle w:val="Corpodetexto"/>
              <w:jc w:val="center"/>
            </w:pPr>
            <w:r w:rsidRPr="00CC5C13">
              <w:rPr>
                <w:b/>
                <w:bCs/>
              </w:rPr>
              <w:t>Área Têxtil</w:t>
            </w:r>
          </w:p>
        </w:tc>
      </w:tr>
      <w:tr w:rsidR="008E7D40" w14:paraId="41F46B47" w14:textId="77777777" w:rsidTr="00241D6C">
        <w:trPr>
          <w:trHeight w:val="58"/>
          <w:jc w:val="center"/>
        </w:trPr>
        <w:tc>
          <w:tcPr>
            <w:tcW w:w="4678" w:type="dxa"/>
            <w:vAlign w:val="center"/>
          </w:tcPr>
          <w:p w14:paraId="29B96C0D" w14:textId="352C1F34" w:rsidR="008E7D40" w:rsidRDefault="008E7D40" w:rsidP="008E7D40">
            <w:pPr>
              <w:pStyle w:val="Corpodetexto"/>
              <w:jc w:val="center"/>
            </w:pPr>
            <w:r w:rsidRPr="00CC5C13">
              <w:rPr>
                <w:b/>
                <w:bCs/>
              </w:rPr>
              <w:t>Tecnologia</w:t>
            </w:r>
          </w:p>
        </w:tc>
        <w:tc>
          <w:tcPr>
            <w:tcW w:w="5670" w:type="dxa"/>
            <w:vAlign w:val="center"/>
          </w:tcPr>
          <w:p w14:paraId="49730A5C" w14:textId="6E6DC479" w:rsidR="008E7D40" w:rsidRDefault="008E7D40" w:rsidP="008E7D40">
            <w:pPr>
              <w:pStyle w:val="Corpodetexto"/>
              <w:jc w:val="center"/>
            </w:pPr>
            <w:r w:rsidRPr="00CC5C13">
              <w:rPr>
                <w:b/>
                <w:bCs/>
              </w:rPr>
              <w:t>Caso de Sucesso</w:t>
            </w:r>
          </w:p>
        </w:tc>
        <w:tc>
          <w:tcPr>
            <w:tcW w:w="4678" w:type="dxa"/>
            <w:vAlign w:val="center"/>
          </w:tcPr>
          <w:p w14:paraId="5D614AE1" w14:textId="4B4301D3" w:rsidR="008E7D40" w:rsidRDefault="008E7D40" w:rsidP="008E7D40">
            <w:pPr>
              <w:pStyle w:val="Corpodetexto"/>
              <w:jc w:val="center"/>
            </w:pPr>
            <w:r w:rsidRPr="00CC5C13">
              <w:rPr>
                <w:b/>
                <w:bCs/>
              </w:rPr>
              <w:t>Localização</w:t>
            </w:r>
            <w:r>
              <w:rPr>
                <w:b/>
                <w:bCs/>
              </w:rPr>
              <w:t>/ Empresa</w:t>
            </w:r>
          </w:p>
        </w:tc>
      </w:tr>
      <w:tr w:rsidR="008E7D40" w14:paraId="61624920" w14:textId="77777777" w:rsidTr="00241D6C">
        <w:trPr>
          <w:trHeight w:val="138"/>
          <w:jc w:val="center"/>
        </w:trPr>
        <w:tc>
          <w:tcPr>
            <w:tcW w:w="4678" w:type="dxa"/>
            <w:vAlign w:val="center"/>
          </w:tcPr>
          <w:p w14:paraId="5117F30B" w14:textId="10646A56" w:rsidR="00752C5B" w:rsidRPr="00393999" w:rsidRDefault="008E7D40" w:rsidP="00F40799">
            <w:pPr>
              <w:pStyle w:val="Corpodetexto"/>
              <w:jc w:val="center"/>
            </w:pPr>
            <w:r w:rsidRPr="00393999">
              <w:rPr>
                <w:b/>
                <w:bCs/>
              </w:rPr>
              <w:t>IA</w:t>
            </w:r>
          </w:p>
          <w:p w14:paraId="58C46D1D" w14:textId="60BDE4CC" w:rsidR="00533FC1" w:rsidRPr="00393999" w:rsidRDefault="00C65368" w:rsidP="00F40799">
            <w:pPr>
              <w:pStyle w:val="Corpodetexto"/>
              <w:jc w:val="center"/>
            </w:pPr>
            <w:r w:rsidRPr="000D7940">
              <w:rPr>
                <w:b/>
                <w:bCs/>
              </w:rPr>
              <w:t>B</w:t>
            </w:r>
            <w:r w:rsidRPr="000D7940">
              <w:t>I</w:t>
            </w:r>
            <w:r w:rsidRPr="00393999">
              <w:t xml:space="preserve"> (</w:t>
            </w:r>
            <w:r w:rsidR="00533FC1" w:rsidRPr="00393999">
              <w:t>Inteligência empresarial)</w:t>
            </w:r>
          </w:p>
        </w:tc>
        <w:tc>
          <w:tcPr>
            <w:tcW w:w="5670" w:type="dxa"/>
            <w:vAlign w:val="center"/>
          </w:tcPr>
          <w:p w14:paraId="029AE813" w14:textId="3C941104" w:rsidR="008E7D40" w:rsidRDefault="008E7D40" w:rsidP="00F82C78">
            <w:pPr>
              <w:pStyle w:val="Corpodetexto"/>
              <w:jc w:val="center"/>
            </w:pPr>
            <w:r>
              <w:t>Capacidade de detetar erros de fabrico de malhas circulares na fase inicial de tricotagem.</w:t>
            </w:r>
          </w:p>
        </w:tc>
        <w:tc>
          <w:tcPr>
            <w:tcW w:w="4678" w:type="dxa"/>
            <w:vAlign w:val="center"/>
          </w:tcPr>
          <w:p w14:paraId="0BC5E205" w14:textId="3DB65D45" w:rsidR="008E7D40" w:rsidRDefault="008E7D40" w:rsidP="008E7D40">
            <w:pPr>
              <w:pStyle w:val="Corpodetexto"/>
              <w:jc w:val="center"/>
            </w:pPr>
            <w:r w:rsidRPr="0081464E">
              <w:t>Portugal (Porto)</w:t>
            </w:r>
            <w:r>
              <w:t xml:space="preserve"> </w:t>
            </w:r>
            <w:proofErr w:type="spellStart"/>
            <w:r>
              <w:t>Smartex</w:t>
            </w:r>
            <w:proofErr w:type="spellEnd"/>
          </w:p>
        </w:tc>
      </w:tr>
      <w:tr w:rsidR="008E7D40" w14:paraId="7B729BAA" w14:textId="77777777" w:rsidTr="00241D6C">
        <w:trPr>
          <w:trHeight w:val="108"/>
          <w:jc w:val="center"/>
        </w:trPr>
        <w:tc>
          <w:tcPr>
            <w:tcW w:w="4678" w:type="dxa"/>
            <w:vAlign w:val="center"/>
          </w:tcPr>
          <w:p w14:paraId="0C080E5B" w14:textId="034164D7" w:rsidR="00752C5B" w:rsidRPr="00393999" w:rsidRDefault="008E7D40" w:rsidP="00F40799">
            <w:pPr>
              <w:pStyle w:val="Corpodetexto"/>
              <w:jc w:val="center"/>
            </w:pPr>
            <w:r w:rsidRPr="00393999">
              <w:rPr>
                <w:b/>
                <w:bCs/>
              </w:rPr>
              <w:t>DLS</w:t>
            </w:r>
            <w:r w:rsidR="00525B0D" w:rsidRPr="00393999">
              <w:t xml:space="preserve"> (</w:t>
            </w:r>
            <w:r w:rsidR="00525B0D" w:rsidRPr="00393999">
              <w:rPr>
                <w:i/>
                <w:iCs/>
              </w:rPr>
              <w:t xml:space="preserve">Digital Light </w:t>
            </w:r>
            <w:proofErr w:type="spellStart"/>
            <w:r w:rsidR="00525B0D" w:rsidRPr="00393999">
              <w:rPr>
                <w:i/>
                <w:iCs/>
              </w:rPr>
              <w:t>SynthesisTM</w:t>
            </w:r>
            <w:proofErr w:type="spellEnd"/>
            <w:r w:rsidR="00525B0D" w:rsidRPr="00393999">
              <w:t>)</w:t>
            </w:r>
          </w:p>
          <w:p w14:paraId="129C4AB0" w14:textId="7D7F4019" w:rsidR="00525B0D" w:rsidRPr="00393999" w:rsidRDefault="008E7D40" w:rsidP="00F40799">
            <w:pPr>
              <w:pStyle w:val="Corpodetexto"/>
              <w:jc w:val="center"/>
              <w:rPr>
                <w:b/>
                <w:bCs/>
              </w:rPr>
            </w:pPr>
            <w:r w:rsidRPr="00393999">
              <w:rPr>
                <w:b/>
                <w:bCs/>
              </w:rPr>
              <w:t>Impressão 3D</w:t>
            </w:r>
          </w:p>
        </w:tc>
        <w:tc>
          <w:tcPr>
            <w:tcW w:w="5670" w:type="dxa"/>
            <w:vAlign w:val="center"/>
          </w:tcPr>
          <w:p w14:paraId="10E9F14C" w14:textId="1C956381" w:rsidR="008E7D40" w:rsidRDefault="008E7D40" w:rsidP="00F82C78">
            <w:pPr>
              <w:pStyle w:val="Corpodetexto"/>
              <w:jc w:val="center"/>
            </w:pPr>
            <w:r>
              <w:t>Criação de uma sola intermediária para sapatilhas com rigor, precisão e adaptabilidade para o corredor.</w:t>
            </w:r>
          </w:p>
        </w:tc>
        <w:tc>
          <w:tcPr>
            <w:tcW w:w="4678" w:type="dxa"/>
            <w:vAlign w:val="center"/>
          </w:tcPr>
          <w:p w14:paraId="48E08029" w14:textId="77777777" w:rsidR="008E7D40" w:rsidRDefault="008E7D40" w:rsidP="00992D1C">
            <w:pPr>
              <w:pStyle w:val="Corpodetexto"/>
              <w:jc w:val="center"/>
            </w:pPr>
            <w:r w:rsidRPr="0081464E">
              <w:t>Estados Unidos da América e Alemanha</w:t>
            </w:r>
          </w:p>
          <w:p w14:paraId="79DA9C4A" w14:textId="7D34AFA1" w:rsidR="008E7D40" w:rsidRPr="008E7D40" w:rsidRDefault="008E7D40" w:rsidP="00992D1C">
            <w:pPr>
              <w:pStyle w:val="Corpodetexto"/>
              <w:jc w:val="center"/>
              <w:rPr>
                <w:i/>
                <w:iCs/>
              </w:rPr>
            </w:pPr>
            <w:r w:rsidRPr="008E7D40">
              <w:rPr>
                <w:i/>
                <w:iCs/>
              </w:rPr>
              <w:t xml:space="preserve">Adidas </w:t>
            </w:r>
            <w:proofErr w:type="spellStart"/>
            <w:r w:rsidRPr="008E7D40">
              <w:rPr>
                <w:i/>
                <w:iCs/>
              </w:rPr>
              <w:t>Running</w:t>
            </w:r>
            <w:proofErr w:type="spellEnd"/>
          </w:p>
        </w:tc>
      </w:tr>
      <w:tr w:rsidR="008E7D40" w14:paraId="69CFBD77" w14:textId="77777777" w:rsidTr="00241D6C">
        <w:trPr>
          <w:trHeight w:val="88"/>
          <w:jc w:val="center"/>
        </w:trPr>
        <w:tc>
          <w:tcPr>
            <w:tcW w:w="4678" w:type="dxa"/>
            <w:vAlign w:val="center"/>
          </w:tcPr>
          <w:p w14:paraId="76CACAAE" w14:textId="5D0C645C" w:rsidR="008E7D40" w:rsidRPr="00393999" w:rsidRDefault="008E7D40" w:rsidP="00F40799">
            <w:pPr>
              <w:pStyle w:val="Corpodetexto"/>
              <w:jc w:val="center"/>
              <w:rPr>
                <w:b/>
                <w:bCs/>
              </w:rPr>
            </w:pPr>
            <w:r w:rsidRPr="00393999">
              <w:rPr>
                <w:b/>
                <w:bCs/>
              </w:rPr>
              <w:t>Impressão 3D</w:t>
            </w:r>
          </w:p>
        </w:tc>
        <w:tc>
          <w:tcPr>
            <w:tcW w:w="5670" w:type="dxa"/>
            <w:vAlign w:val="center"/>
          </w:tcPr>
          <w:p w14:paraId="5CCE7437" w14:textId="2A171B24" w:rsidR="008E7D40" w:rsidRDefault="008E7D40" w:rsidP="00F82C78">
            <w:pPr>
              <w:pStyle w:val="Corpodetexto"/>
              <w:jc w:val="center"/>
            </w:pPr>
            <w:r>
              <w:t>Criação de novas roupas através de um modelo digital.</w:t>
            </w:r>
          </w:p>
        </w:tc>
        <w:tc>
          <w:tcPr>
            <w:tcW w:w="4678" w:type="dxa"/>
            <w:vAlign w:val="center"/>
          </w:tcPr>
          <w:p w14:paraId="756562A9" w14:textId="77777777" w:rsidR="008E7D40" w:rsidRPr="0081464E" w:rsidRDefault="008E7D40" w:rsidP="00992D1C">
            <w:pPr>
              <w:pStyle w:val="Corpodetexto"/>
              <w:jc w:val="center"/>
            </w:pPr>
            <w:r w:rsidRPr="0081464E">
              <w:t>Espanha (Bilbau)</w:t>
            </w:r>
          </w:p>
          <w:p w14:paraId="774D3752" w14:textId="4841CF45" w:rsidR="008E7D40" w:rsidRDefault="008E7D40" w:rsidP="00992D1C">
            <w:pPr>
              <w:pStyle w:val="Corpodetexto"/>
              <w:jc w:val="center"/>
            </w:pPr>
            <w:proofErr w:type="spellStart"/>
            <w:r>
              <w:t>Comme</w:t>
            </w:r>
            <w:proofErr w:type="spellEnd"/>
            <w:r>
              <w:t xml:space="preserve"> </w:t>
            </w:r>
            <w:proofErr w:type="spellStart"/>
            <w:r>
              <w:t>des</w:t>
            </w:r>
            <w:proofErr w:type="spellEnd"/>
            <w:r>
              <w:t xml:space="preserve"> </w:t>
            </w:r>
            <w:proofErr w:type="spellStart"/>
            <w:r>
              <w:t>Machines</w:t>
            </w:r>
            <w:proofErr w:type="spellEnd"/>
          </w:p>
        </w:tc>
      </w:tr>
      <w:tr w:rsidR="00992D1C" w14:paraId="7CDBE20E" w14:textId="77777777" w:rsidTr="00241D6C">
        <w:trPr>
          <w:trHeight w:val="31"/>
          <w:jc w:val="center"/>
        </w:trPr>
        <w:tc>
          <w:tcPr>
            <w:tcW w:w="15026" w:type="dxa"/>
            <w:gridSpan w:val="3"/>
            <w:vAlign w:val="center"/>
          </w:tcPr>
          <w:p w14:paraId="11278071" w14:textId="5D898CD9" w:rsidR="00992D1C" w:rsidRDefault="00992D1C" w:rsidP="007F2390">
            <w:pPr>
              <w:pStyle w:val="Corpodetexto"/>
              <w:jc w:val="center"/>
            </w:pPr>
            <w:r w:rsidRPr="00CC5C13">
              <w:rPr>
                <w:b/>
                <w:bCs/>
              </w:rPr>
              <w:t>Área Automóvel</w:t>
            </w:r>
          </w:p>
        </w:tc>
      </w:tr>
      <w:tr w:rsidR="00992D1C" w14:paraId="54DD6D31" w14:textId="77777777" w:rsidTr="00241D6C">
        <w:trPr>
          <w:trHeight w:val="58"/>
          <w:jc w:val="center"/>
        </w:trPr>
        <w:tc>
          <w:tcPr>
            <w:tcW w:w="4678" w:type="dxa"/>
            <w:vAlign w:val="center"/>
          </w:tcPr>
          <w:p w14:paraId="1A7C37F0" w14:textId="7EECCFB5" w:rsidR="00992D1C" w:rsidRDefault="00992D1C" w:rsidP="007F2390">
            <w:pPr>
              <w:pStyle w:val="Corpodetexto"/>
              <w:jc w:val="center"/>
            </w:pPr>
            <w:r w:rsidRPr="00CC5C13">
              <w:rPr>
                <w:b/>
                <w:bCs/>
              </w:rPr>
              <w:t>Tecnologia</w:t>
            </w:r>
          </w:p>
        </w:tc>
        <w:tc>
          <w:tcPr>
            <w:tcW w:w="5670" w:type="dxa"/>
            <w:vAlign w:val="center"/>
          </w:tcPr>
          <w:p w14:paraId="2A7AA79D" w14:textId="5DE94804" w:rsidR="00992D1C" w:rsidRDefault="00992D1C" w:rsidP="007F2390">
            <w:pPr>
              <w:pStyle w:val="Corpodetexto"/>
              <w:jc w:val="center"/>
            </w:pPr>
            <w:r w:rsidRPr="00CC5C13">
              <w:rPr>
                <w:b/>
                <w:bCs/>
              </w:rPr>
              <w:t>Caso de Sucesso</w:t>
            </w:r>
          </w:p>
        </w:tc>
        <w:tc>
          <w:tcPr>
            <w:tcW w:w="4678" w:type="dxa"/>
            <w:vAlign w:val="center"/>
          </w:tcPr>
          <w:p w14:paraId="3E7CF911" w14:textId="597CA5A2" w:rsidR="00992D1C" w:rsidRDefault="00992D1C" w:rsidP="007F2390">
            <w:pPr>
              <w:pStyle w:val="Corpodetexto"/>
              <w:jc w:val="center"/>
            </w:pPr>
            <w:r w:rsidRPr="00CC5C13">
              <w:rPr>
                <w:b/>
                <w:bCs/>
              </w:rPr>
              <w:t>Localização</w:t>
            </w:r>
            <w:r>
              <w:rPr>
                <w:b/>
                <w:bCs/>
              </w:rPr>
              <w:t>/ Empresa</w:t>
            </w:r>
          </w:p>
        </w:tc>
      </w:tr>
      <w:tr w:rsidR="00992D1C" w14:paraId="487DBB16" w14:textId="77777777" w:rsidTr="00241D6C">
        <w:trPr>
          <w:trHeight w:val="56"/>
          <w:jc w:val="center"/>
        </w:trPr>
        <w:tc>
          <w:tcPr>
            <w:tcW w:w="4678" w:type="dxa"/>
            <w:vAlign w:val="center"/>
          </w:tcPr>
          <w:p w14:paraId="205D139C" w14:textId="4A345E27" w:rsidR="00752C5B" w:rsidRDefault="00992D1C" w:rsidP="00393999">
            <w:pPr>
              <w:pStyle w:val="Corpodetexto"/>
              <w:jc w:val="center"/>
            </w:pPr>
            <w:r w:rsidRPr="00393999">
              <w:rPr>
                <w:b/>
                <w:bCs/>
              </w:rPr>
              <w:t>GPSSKM53</w:t>
            </w:r>
            <w:r w:rsidR="00525B0D">
              <w:t xml:space="preserve"> (</w:t>
            </w:r>
            <w:r w:rsidR="00525B0D" w:rsidRPr="00E85265">
              <w:t>Sistema</w:t>
            </w:r>
            <w:r w:rsidR="00FE0FFE">
              <w:t xml:space="preserve"> </w:t>
            </w:r>
            <w:r w:rsidR="00525B0D" w:rsidRPr="00E85265">
              <w:t>de Posicionamento Global</w:t>
            </w:r>
            <w:r w:rsidR="00525B0D">
              <w:t xml:space="preserve"> SKM53)</w:t>
            </w:r>
          </w:p>
          <w:p w14:paraId="4DB2D415" w14:textId="258BA113" w:rsidR="00992D1C" w:rsidRDefault="00992D1C" w:rsidP="00393999">
            <w:pPr>
              <w:pStyle w:val="Corpodetexto"/>
              <w:jc w:val="center"/>
            </w:pPr>
            <w:proofErr w:type="spellStart"/>
            <w:r w:rsidRPr="00393999">
              <w:rPr>
                <w:b/>
                <w:bCs/>
              </w:rPr>
              <w:t>IoT</w:t>
            </w:r>
            <w:proofErr w:type="spellEnd"/>
            <w:r w:rsidR="00525B0D" w:rsidRPr="00393999">
              <w:rPr>
                <w:b/>
                <w:bCs/>
              </w:rPr>
              <w:t xml:space="preserve"> </w:t>
            </w:r>
          </w:p>
        </w:tc>
        <w:tc>
          <w:tcPr>
            <w:tcW w:w="5670" w:type="dxa"/>
            <w:vAlign w:val="center"/>
          </w:tcPr>
          <w:p w14:paraId="607EF6F4" w14:textId="2C2AE11A" w:rsidR="00992D1C" w:rsidRDefault="00992D1C" w:rsidP="00F82C78">
            <w:pPr>
              <w:pStyle w:val="Corpodetexto"/>
              <w:jc w:val="center"/>
            </w:pPr>
            <w:r>
              <w:t>Navegação em tempo real</w:t>
            </w:r>
          </w:p>
        </w:tc>
        <w:tc>
          <w:tcPr>
            <w:tcW w:w="4678" w:type="dxa"/>
            <w:vAlign w:val="center"/>
          </w:tcPr>
          <w:p w14:paraId="01D4D9DE" w14:textId="778EFD4C" w:rsidR="00992D1C" w:rsidRDefault="007F2390" w:rsidP="007F2390">
            <w:pPr>
              <w:pStyle w:val="Corpodetexto"/>
              <w:jc w:val="center"/>
            </w:pPr>
            <w:r>
              <w:t>---------</w:t>
            </w:r>
          </w:p>
        </w:tc>
      </w:tr>
      <w:tr w:rsidR="00992D1C" w14:paraId="2037E693" w14:textId="77777777" w:rsidTr="00241D6C">
        <w:trPr>
          <w:trHeight w:val="58"/>
          <w:jc w:val="center"/>
        </w:trPr>
        <w:tc>
          <w:tcPr>
            <w:tcW w:w="4678" w:type="dxa"/>
            <w:vAlign w:val="center"/>
          </w:tcPr>
          <w:p w14:paraId="24690B08" w14:textId="7EC63157" w:rsidR="00F82C78" w:rsidRPr="00393999" w:rsidRDefault="00992D1C" w:rsidP="00393999">
            <w:pPr>
              <w:pStyle w:val="Corpodetexto"/>
              <w:jc w:val="center"/>
              <w:rPr>
                <w:b/>
                <w:bCs/>
              </w:rPr>
            </w:pPr>
            <w:proofErr w:type="spellStart"/>
            <w:r w:rsidRPr="00393999">
              <w:rPr>
                <w:b/>
                <w:bCs/>
              </w:rPr>
              <w:t>IoT</w:t>
            </w:r>
            <w:proofErr w:type="spellEnd"/>
          </w:p>
          <w:p w14:paraId="7301ECDB" w14:textId="063E4808" w:rsidR="00752C5B" w:rsidRDefault="00992D1C" w:rsidP="00393999">
            <w:pPr>
              <w:pStyle w:val="Corpodetexto"/>
              <w:jc w:val="center"/>
            </w:pPr>
            <w:proofErr w:type="spellStart"/>
            <w:r w:rsidRPr="00393999">
              <w:rPr>
                <w:b/>
                <w:bCs/>
              </w:rPr>
              <w:t>RSUs</w:t>
            </w:r>
            <w:proofErr w:type="spellEnd"/>
            <w:r w:rsidR="00AC27B8">
              <w:t xml:space="preserve"> (unidades de infraestrutura a beira da estrada)</w:t>
            </w:r>
          </w:p>
          <w:p w14:paraId="0DE005A9" w14:textId="45F59454" w:rsidR="00752C5B" w:rsidRDefault="00992D1C" w:rsidP="00393999">
            <w:pPr>
              <w:pStyle w:val="Corpodetexto"/>
              <w:jc w:val="center"/>
            </w:pPr>
            <w:r w:rsidRPr="00393999">
              <w:rPr>
                <w:b/>
                <w:bCs/>
              </w:rPr>
              <w:lastRenderedPageBreak/>
              <w:t>V2V</w:t>
            </w:r>
            <w:r w:rsidR="00FE0FFE" w:rsidRPr="00393999">
              <w:rPr>
                <w:b/>
                <w:bCs/>
              </w:rPr>
              <w:t xml:space="preserve"> </w:t>
            </w:r>
            <w:r w:rsidR="00752C5B">
              <w:t>(veículo para veículo)</w:t>
            </w:r>
          </w:p>
          <w:p w14:paraId="24C90402" w14:textId="021B99C5" w:rsidR="00752C5B" w:rsidRDefault="00992D1C" w:rsidP="00393999">
            <w:pPr>
              <w:pStyle w:val="Corpodetexto"/>
              <w:jc w:val="center"/>
            </w:pPr>
            <w:r w:rsidRPr="00393999">
              <w:rPr>
                <w:b/>
                <w:bCs/>
              </w:rPr>
              <w:t>V2I</w:t>
            </w:r>
            <w:r w:rsidR="00752C5B" w:rsidRPr="00393999">
              <w:rPr>
                <w:b/>
                <w:bCs/>
              </w:rPr>
              <w:t xml:space="preserve"> </w:t>
            </w:r>
            <w:r w:rsidR="00752C5B">
              <w:t>(veículo para infraestrutura)</w:t>
            </w:r>
          </w:p>
          <w:p w14:paraId="1C614E26" w14:textId="77777777" w:rsidR="00F82C78" w:rsidRDefault="00992D1C" w:rsidP="00393999">
            <w:pPr>
              <w:pStyle w:val="Corpodetexto"/>
              <w:jc w:val="center"/>
            </w:pPr>
            <w:r w:rsidRPr="00393999">
              <w:rPr>
                <w:b/>
                <w:bCs/>
              </w:rPr>
              <w:t>V2X</w:t>
            </w:r>
            <w:r>
              <w:t xml:space="preserve"> </w:t>
            </w:r>
            <w:r w:rsidR="00752C5B">
              <w:t>(Veículo para tudo)</w:t>
            </w:r>
          </w:p>
          <w:p w14:paraId="582AFD01" w14:textId="713BC0D3" w:rsidR="00752C5B" w:rsidRPr="00EF7FD3" w:rsidRDefault="00992D1C" w:rsidP="00393999">
            <w:pPr>
              <w:pStyle w:val="Corpodetexto"/>
              <w:jc w:val="center"/>
            </w:pPr>
            <w:proofErr w:type="spellStart"/>
            <w:r w:rsidRPr="00EF7FD3">
              <w:rPr>
                <w:b/>
                <w:bCs/>
              </w:rPr>
              <w:t>VANETs</w:t>
            </w:r>
            <w:proofErr w:type="spellEnd"/>
            <w:r w:rsidR="00752C5B" w:rsidRPr="00EF7FD3">
              <w:t xml:space="preserve"> (Redes </w:t>
            </w:r>
            <w:proofErr w:type="spellStart"/>
            <w:r w:rsidR="00752C5B" w:rsidRPr="00EF7FD3">
              <w:t>ad-hoc</w:t>
            </w:r>
            <w:proofErr w:type="spellEnd"/>
            <w:r w:rsidR="00752C5B" w:rsidRPr="00EF7FD3">
              <w:t xml:space="preserve"> veiculares)</w:t>
            </w:r>
          </w:p>
        </w:tc>
        <w:tc>
          <w:tcPr>
            <w:tcW w:w="5670" w:type="dxa"/>
            <w:vAlign w:val="center"/>
          </w:tcPr>
          <w:p w14:paraId="0438FB1D" w14:textId="65A60092" w:rsidR="00992D1C" w:rsidRDefault="00992D1C" w:rsidP="00F82C78">
            <w:pPr>
              <w:pStyle w:val="Corpodetexto"/>
              <w:jc w:val="center"/>
            </w:pPr>
            <w:r>
              <w:lastRenderedPageBreak/>
              <w:t>Sistema de gestão de trânsito</w:t>
            </w:r>
          </w:p>
        </w:tc>
        <w:tc>
          <w:tcPr>
            <w:tcW w:w="4678" w:type="dxa"/>
            <w:vAlign w:val="center"/>
          </w:tcPr>
          <w:p w14:paraId="190642A8" w14:textId="6D9D2B7D" w:rsidR="00992D1C" w:rsidRDefault="007F2390" w:rsidP="007F2390">
            <w:pPr>
              <w:pStyle w:val="Corpodetexto"/>
              <w:jc w:val="center"/>
            </w:pPr>
            <w:r>
              <w:t>---------</w:t>
            </w:r>
          </w:p>
        </w:tc>
      </w:tr>
      <w:tr w:rsidR="00992D1C" w14:paraId="592765A2" w14:textId="77777777" w:rsidTr="00241D6C">
        <w:trPr>
          <w:trHeight w:val="58"/>
          <w:jc w:val="center"/>
        </w:trPr>
        <w:tc>
          <w:tcPr>
            <w:tcW w:w="4678" w:type="dxa"/>
            <w:vAlign w:val="center"/>
          </w:tcPr>
          <w:p w14:paraId="5516D2F3" w14:textId="145FE161" w:rsidR="008A4E51" w:rsidRPr="00393999" w:rsidRDefault="00992D1C" w:rsidP="00393999">
            <w:pPr>
              <w:pStyle w:val="Corpodetexto"/>
              <w:jc w:val="center"/>
              <w:rPr>
                <w:b/>
                <w:bCs/>
              </w:rPr>
            </w:pPr>
            <w:proofErr w:type="spellStart"/>
            <w:r w:rsidRPr="00393999">
              <w:rPr>
                <w:b/>
                <w:bCs/>
              </w:rPr>
              <w:t>IoT</w:t>
            </w:r>
            <w:proofErr w:type="spellEnd"/>
          </w:p>
          <w:p w14:paraId="4434CB4B" w14:textId="697F5618" w:rsidR="00992D1C" w:rsidRDefault="00992D1C" w:rsidP="00393999">
            <w:pPr>
              <w:pStyle w:val="Corpodetexto"/>
              <w:jc w:val="center"/>
            </w:pPr>
            <w:r w:rsidRPr="00393999">
              <w:rPr>
                <w:b/>
                <w:bCs/>
              </w:rPr>
              <w:t>5G</w:t>
            </w:r>
          </w:p>
        </w:tc>
        <w:tc>
          <w:tcPr>
            <w:tcW w:w="5670" w:type="dxa"/>
            <w:vAlign w:val="center"/>
          </w:tcPr>
          <w:p w14:paraId="3867D7CF" w14:textId="72AE82D9" w:rsidR="00992D1C" w:rsidRDefault="00992D1C" w:rsidP="00F82C78">
            <w:pPr>
              <w:pStyle w:val="Corpodetexto"/>
              <w:jc w:val="center"/>
            </w:pPr>
            <w:r>
              <w:t xml:space="preserve">Sistema de segurança e </w:t>
            </w:r>
            <w:proofErr w:type="spellStart"/>
            <w:r>
              <w:t>anti-roubo</w:t>
            </w:r>
            <w:proofErr w:type="spellEnd"/>
          </w:p>
        </w:tc>
        <w:tc>
          <w:tcPr>
            <w:tcW w:w="4678" w:type="dxa"/>
            <w:vAlign w:val="center"/>
          </w:tcPr>
          <w:p w14:paraId="02CEF8B2" w14:textId="419A57C4" w:rsidR="00992D1C" w:rsidRDefault="007F2390" w:rsidP="007F2390">
            <w:pPr>
              <w:pStyle w:val="Corpodetexto"/>
              <w:jc w:val="center"/>
            </w:pPr>
            <w:r>
              <w:t>---------</w:t>
            </w:r>
          </w:p>
        </w:tc>
      </w:tr>
      <w:tr w:rsidR="00992D1C" w14:paraId="094CBAA0" w14:textId="77777777" w:rsidTr="00241D6C">
        <w:trPr>
          <w:trHeight w:val="84"/>
          <w:jc w:val="center"/>
        </w:trPr>
        <w:tc>
          <w:tcPr>
            <w:tcW w:w="4678" w:type="dxa"/>
            <w:vAlign w:val="center"/>
          </w:tcPr>
          <w:p w14:paraId="40D1910F" w14:textId="643089F4" w:rsidR="008A4E51" w:rsidRDefault="00992D1C" w:rsidP="00393999">
            <w:pPr>
              <w:pStyle w:val="Corpodetexto"/>
              <w:jc w:val="center"/>
            </w:pPr>
            <w:r w:rsidRPr="00393999">
              <w:rPr>
                <w:b/>
                <w:bCs/>
              </w:rPr>
              <w:t>RFID</w:t>
            </w:r>
            <w:r w:rsidR="008A4E51">
              <w:t xml:space="preserve"> (</w:t>
            </w:r>
            <w:r w:rsidR="008A4E51" w:rsidRPr="008A4E51">
              <w:t>Identificação por radiofrequência</w:t>
            </w:r>
            <w:r w:rsidR="008A4E51">
              <w:t>)</w:t>
            </w:r>
          </w:p>
          <w:p w14:paraId="49723EC4" w14:textId="2A1DEE39" w:rsidR="00992D1C" w:rsidRPr="00393999" w:rsidRDefault="00992D1C" w:rsidP="00393999">
            <w:pPr>
              <w:pStyle w:val="Corpodetexto"/>
              <w:jc w:val="center"/>
              <w:rPr>
                <w:b/>
                <w:bCs/>
              </w:rPr>
            </w:pPr>
            <w:proofErr w:type="spellStart"/>
            <w:r w:rsidRPr="00393999">
              <w:rPr>
                <w:b/>
                <w:bCs/>
              </w:rPr>
              <w:t>IoT</w:t>
            </w:r>
            <w:proofErr w:type="spellEnd"/>
          </w:p>
        </w:tc>
        <w:tc>
          <w:tcPr>
            <w:tcW w:w="5670" w:type="dxa"/>
            <w:vAlign w:val="center"/>
          </w:tcPr>
          <w:p w14:paraId="3EDEC3C3" w14:textId="2C70E0F1" w:rsidR="00992D1C" w:rsidRDefault="00992D1C" w:rsidP="00F82C78">
            <w:pPr>
              <w:pStyle w:val="Corpodetexto"/>
              <w:jc w:val="center"/>
            </w:pPr>
            <w:r>
              <w:t>Portagens com pagamento automático</w:t>
            </w:r>
          </w:p>
        </w:tc>
        <w:tc>
          <w:tcPr>
            <w:tcW w:w="4678" w:type="dxa"/>
            <w:vAlign w:val="center"/>
          </w:tcPr>
          <w:p w14:paraId="0308F286" w14:textId="5925CFB2" w:rsidR="00992D1C" w:rsidRDefault="007F2390" w:rsidP="007F2390">
            <w:pPr>
              <w:pStyle w:val="Corpodetexto"/>
              <w:jc w:val="center"/>
            </w:pPr>
            <w:r>
              <w:t>---------</w:t>
            </w:r>
          </w:p>
        </w:tc>
      </w:tr>
      <w:tr w:rsidR="00992D1C" w14:paraId="7A46E023" w14:textId="77777777" w:rsidTr="00241D6C">
        <w:trPr>
          <w:trHeight w:val="31"/>
          <w:jc w:val="center"/>
        </w:trPr>
        <w:tc>
          <w:tcPr>
            <w:tcW w:w="15026" w:type="dxa"/>
            <w:gridSpan w:val="3"/>
            <w:vAlign w:val="center"/>
          </w:tcPr>
          <w:p w14:paraId="1D16444C" w14:textId="15758D60" w:rsidR="00992D1C" w:rsidRDefault="00992D1C" w:rsidP="007F2390">
            <w:pPr>
              <w:pStyle w:val="Corpodetexto"/>
              <w:jc w:val="center"/>
            </w:pPr>
            <w:r w:rsidRPr="00CC5C13">
              <w:rPr>
                <w:b/>
                <w:bCs/>
              </w:rPr>
              <w:t>Cidades Inteligentes</w:t>
            </w:r>
          </w:p>
        </w:tc>
      </w:tr>
      <w:tr w:rsidR="00992D1C" w14:paraId="7805B282" w14:textId="77777777" w:rsidTr="00241D6C">
        <w:trPr>
          <w:trHeight w:val="58"/>
          <w:jc w:val="center"/>
        </w:trPr>
        <w:tc>
          <w:tcPr>
            <w:tcW w:w="4678" w:type="dxa"/>
            <w:vAlign w:val="center"/>
          </w:tcPr>
          <w:p w14:paraId="2268C63D" w14:textId="150C01C9" w:rsidR="00992D1C" w:rsidRDefault="00992D1C" w:rsidP="007F2390">
            <w:pPr>
              <w:pStyle w:val="Corpodetexto"/>
              <w:jc w:val="center"/>
            </w:pPr>
            <w:r w:rsidRPr="00CC5C13">
              <w:rPr>
                <w:b/>
                <w:bCs/>
              </w:rPr>
              <w:t>Tecnologia</w:t>
            </w:r>
          </w:p>
        </w:tc>
        <w:tc>
          <w:tcPr>
            <w:tcW w:w="5670" w:type="dxa"/>
            <w:vAlign w:val="center"/>
          </w:tcPr>
          <w:p w14:paraId="2889E149" w14:textId="77152C08" w:rsidR="00992D1C" w:rsidRDefault="00992D1C" w:rsidP="007F2390">
            <w:pPr>
              <w:pStyle w:val="Corpodetexto"/>
              <w:jc w:val="center"/>
            </w:pPr>
            <w:r w:rsidRPr="00CC5C13">
              <w:rPr>
                <w:b/>
                <w:bCs/>
              </w:rPr>
              <w:t>Caso de Sucesso</w:t>
            </w:r>
          </w:p>
        </w:tc>
        <w:tc>
          <w:tcPr>
            <w:tcW w:w="4678" w:type="dxa"/>
            <w:vAlign w:val="center"/>
          </w:tcPr>
          <w:p w14:paraId="4C94802A" w14:textId="7C21425E" w:rsidR="00992D1C" w:rsidRDefault="00992D1C" w:rsidP="007F2390">
            <w:pPr>
              <w:pStyle w:val="Corpodetexto"/>
              <w:jc w:val="center"/>
            </w:pPr>
            <w:r w:rsidRPr="00CC5C13">
              <w:rPr>
                <w:b/>
                <w:bCs/>
              </w:rPr>
              <w:t>Localização</w:t>
            </w:r>
            <w:r>
              <w:rPr>
                <w:b/>
                <w:bCs/>
              </w:rPr>
              <w:t>/ Empresa</w:t>
            </w:r>
          </w:p>
        </w:tc>
      </w:tr>
      <w:tr w:rsidR="00992D1C" w14:paraId="00A977E8" w14:textId="77777777" w:rsidTr="00241D6C">
        <w:trPr>
          <w:trHeight w:val="193"/>
          <w:jc w:val="center"/>
        </w:trPr>
        <w:tc>
          <w:tcPr>
            <w:tcW w:w="4678" w:type="dxa"/>
            <w:vAlign w:val="center"/>
          </w:tcPr>
          <w:p w14:paraId="75B3AE02" w14:textId="3D55F9B7" w:rsidR="008A4E51" w:rsidRPr="00393999" w:rsidRDefault="00992D1C" w:rsidP="00393999">
            <w:pPr>
              <w:pStyle w:val="Corpodetexto"/>
              <w:jc w:val="center"/>
              <w:rPr>
                <w:b/>
                <w:bCs/>
              </w:rPr>
            </w:pPr>
            <w:r w:rsidRPr="00393999">
              <w:rPr>
                <w:b/>
                <w:bCs/>
              </w:rPr>
              <w:t>Sensores</w:t>
            </w:r>
          </w:p>
          <w:p w14:paraId="7ABA280C" w14:textId="20E1A07D" w:rsidR="00992D1C" w:rsidRDefault="00992D1C" w:rsidP="00393999">
            <w:pPr>
              <w:pStyle w:val="Corpodetexto"/>
              <w:jc w:val="center"/>
            </w:pPr>
            <w:proofErr w:type="spellStart"/>
            <w:r w:rsidRPr="00393999">
              <w:rPr>
                <w:b/>
                <w:bCs/>
              </w:rPr>
              <w:t>IoT</w:t>
            </w:r>
            <w:proofErr w:type="spellEnd"/>
          </w:p>
        </w:tc>
        <w:tc>
          <w:tcPr>
            <w:tcW w:w="5670" w:type="dxa"/>
            <w:vAlign w:val="center"/>
          </w:tcPr>
          <w:p w14:paraId="529F589B" w14:textId="4DC4D99F" w:rsidR="00992D1C" w:rsidRDefault="00992D1C" w:rsidP="007F2390">
            <w:pPr>
              <w:pStyle w:val="Corpodetexto"/>
              <w:jc w:val="center"/>
            </w:pPr>
            <w:r>
              <w:t>O</w:t>
            </w:r>
            <w:r w:rsidRPr="006D2756">
              <w:t>timizar as linhas dos transportes metropolitanos</w:t>
            </w:r>
            <w:r>
              <w:t>, monitorização dos estacionamentos e otimização da Mobilidade Urbana</w:t>
            </w:r>
          </w:p>
        </w:tc>
        <w:tc>
          <w:tcPr>
            <w:tcW w:w="4678" w:type="dxa"/>
            <w:vAlign w:val="center"/>
          </w:tcPr>
          <w:p w14:paraId="46172313" w14:textId="0A295C43" w:rsidR="00992D1C" w:rsidRDefault="00992D1C" w:rsidP="007F2390">
            <w:pPr>
              <w:pStyle w:val="Corpodetexto"/>
              <w:jc w:val="center"/>
            </w:pPr>
            <w:r>
              <w:t>Espanha (Barcelona)</w:t>
            </w:r>
          </w:p>
        </w:tc>
      </w:tr>
      <w:tr w:rsidR="00992D1C" w14:paraId="3F2E5A93" w14:textId="77777777" w:rsidTr="00241D6C">
        <w:trPr>
          <w:trHeight w:val="84"/>
          <w:jc w:val="center"/>
        </w:trPr>
        <w:tc>
          <w:tcPr>
            <w:tcW w:w="4678" w:type="dxa"/>
            <w:vAlign w:val="center"/>
          </w:tcPr>
          <w:p w14:paraId="7DA14A4E" w14:textId="77777777" w:rsidR="008A4E51" w:rsidRPr="00393999" w:rsidRDefault="00992D1C" w:rsidP="00393999">
            <w:pPr>
              <w:pStyle w:val="Corpodetexto"/>
              <w:jc w:val="center"/>
              <w:rPr>
                <w:b/>
                <w:bCs/>
              </w:rPr>
            </w:pPr>
            <w:proofErr w:type="spellStart"/>
            <w:r w:rsidRPr="00393999">
              <w:rPr>
                <w:b/>
                <w:bCs/>
              </w:rPr>
              <w:t>Big</w:t>
            </w:r>
            <w:proofErr w:type="spellEnd"/>
            <w:r w:rsidRPr="00393999">
              <w:rPr>
                <w:b/>
                <w:bCs/>
              </w:rPr>
              <w:t xml:space="preserve"> Data</w:t>
            </w:r>
          </w:p>
          <w:p w14:paraId="3DC57A00" w14:textId="37236045" w:rsidR="008A4E51" w:rsidRPr="00393999" w:rsidRDefault="00992D1C" w:rsidP="00393999">
            <w:pPr>
              <w:pStyle w:val="Corpodetexto"/>
              <w:jc w:val="center"/>
              <w:rPr>
                <w:b/>
                <w:bCs/>
              </w:rPr>
            </w:pPr>
            <w:proofErr w:type="spellStart"/>
            <w:r w:rsidRPr="00393999">
              <w:rPr>
                <w:b/>
                <w:bCs/>
              </w:rPr>
              <w:t>Io</w:t>
            </w:r>
            <w:r w:rsidR="008A4E51" w:rsidRPr="00393999">
              <w:rPr>
                <w:b/>
                <w:bCs/>
              </w:rPr>
              <w:t>T</w:t>
            </w:r>
            <w:proofErr w:type="spellEnd"/>
          </w:p>
          <w:p w14:paraId="4CB5CBD2" w14:textId="2659B327" w:rsidR="008A4E51" w:rsidRPr="00393999" w:rsidRDefault="00992D1C" w:rsidP="00393999">
            <w:pPr>
              <w:pStyle w:val="Corpodetexto"/>
              <w:jc w:val="center"/>
              <w:rPr>
                <w:b/>
                <w:bCs/>
              </w:rPr>
            </w:pPr>
            <w:r w:rsidRPr="00393999">
              <w:rPr>
                <w:b/>
                <w:bCs/>
              </w:rPr>
              <w:t>CFTV inteligente</w:t>
            </w:r>
          </w:p>
          <w:p w14:paraId="3FBDB7D3" w14:textId="0127D22F" w:rsidR="00992D1C" w:rsidRDefault="00992D1C" w:rsidP="00393999">
            <w:pPr>
              <w:pStyle w:val="Corpodetexto"/>
              <w:jc w:val="center"/>
            </w:pPr>
            <w:r w:rsidRPr="00393999">
              <w:rPr>
                <w:b/>
                <w:bCs/>
              </w:rPr>
              <w:t>IA</w:t>
            </w:r>
          </w:p>
        </w:tc>
        <w:tc>
          <w:tcPr>
            <w:tcW w:w="5670" w:type="dxa"/>
            <w:vAlign w:val="center"/>
          </w:tcPr>
          <w:p w14:paraId="6C41ECE5" w14:textId="4439B914" w:rsidR="00100CAC" w:rsidRDefault="00992D1C" w:rsidP="00100CAC">
            <w:pPr>
              <w:pStyle w:val="Corpodetexto"/>
              <w:jc w:val="center"/>
            </w:pPr>
            <w:proofErr w:type="spellStart"/>
            <w:r w:rsidRPr="0056323F">
              <w:t>Owl</w:t>
            </w:r>
            <w:proofErr w:type="spellEnd"/>
            <w:r w:rsidRPr="0056323F">
              <w:t xml:space="preserve"> Bus</w:t>
            </w:r>
            <w:r w:rsidR="00100CAC">
              <w:t>,</w:t>
            </w:r>
            <w:r>
              <w:t xml:space="preserve"> monitorização dos estacionamentos</w:t>
            </w:r>
            <w:r w:rsidR="00100CAC">
              <w:t xml:space="preserve">, </w:t>
            </w:r>
            <w:r w:rsidR="00100CAC" w:rsidRPr="0056323F">
              <w:t>TOPIS (Operação de Transporte e Serviço de Informação), postes de iluminação LED e sistemas inteligentes de processamento de lixo</w:t>
            </w:r>
            <w:r w:rsidR="00100CAC">
              <w:t>.</w:t>
            </w:r>
          </w:p>
        </w:tc>
        <w:tc>
          <w:tcPr>
            <w:tcW w:w="4678" w:type="dxa"/>
            <w:vAlign w:val="center"/>
          </w:tcPr>
          <w:p w14:paraId="382A05D4" w14:textId="2FB1DA3B" w:rsidR="00992D1C" w:rsidRDefault="00992D1C" w:rsidP="007F2390">
            <w:pPr>
              <w:pStyle w:val="Corpodetexto"/>
              <w:jc w:val="center"/>
            </w:pPr>
            <w:r>
              <w:t>Coreia do Sul (Seul)</w:t>
            </w:r>
          </w:p>
        </w:tc>
      </w:tr>
      <w:tr w:rsidR="00C81ECF" w14:paraId="37E4A475" w14:textId="77777777" w:rsidTr="00241D6C">
        <w:trPr>
          <w:trHeight w:val="84"/>
          <w:jc w:val="center"/>
        </w:trPr>
        <w:tc>
          <w:tcPr>
            <w:tcW w:w="4678" w:type="dxa"/>
            <w:vAlign w:val="center"/>
          </w:tcPr>
          <w:p w14:paraId="1FB547D4" w14:textId="77777777" w:rsidR="0022209F" w:rsidRDefault="00EA7215" w:rsidP="00393999">
            <w:pPr>
              <w:pStyle w:val="Corpodetexto"/>
              <w:jc w:val="center"/>
              <w:rPr>
                <w:b/>
                <w:bCs/>
              </w:rPr>
            </w:pPr>
            <w:r w:rsidRPr="0022209F">
              <w:rPr>
                <w:b/>
                <w:bCs/>
              </w:rPr>
              <w:lastRenderedPageBreak/>
              <w:t xml:space="preserve">5G </w:t>
            </w:r>
          </w:p>
          <w:p w14:paraId="641E0C86" w14:textId="77777777" w:rsidR="0022209F" w:rsidRDefault="0022209F" w:rsidP="0022209F">
            <w:pPr>
              <w:pStyle w:val="Corpodetexto"/>
              <w:jc w:val="center"/>
              <w:rPr>
                <w:b/>
                <w:bCs/>
              </w:rPr>
            </w:pPr>
            <w:r w:rsidRPr="0022209F">
              <w:rPr>
                <w:b/>
                <w:bCs/>
              </w:rPr>
              <w:t>F</w:t>
            </w:r>
            <w:r w:rsidR="00EA7215" w:rsidRPr="0022209F">
              <w:rPr>
                <w:b/>
                <w:bCs/>
              </w:rPr>
              <w:t>ibra</w:t>
            </w:r>
          </w:p>
          <w:p w14:paraId="62736695" w14:textId="1899ECCC" w:rsidR="00C81ECF" w:rsidRPr="0022209F" w:rsidRDefault="00EA7215" w:rsidP="0022209F">
            <w:pPr>
              <w:pStyle w:val="Corpodetexto"/>
              <w:jc w:val="center"/>
              <w:rPr>
                <w:b/>
                <w:bCs/>
              </w:rPr>
            </w:pPr>
            <w:r w:rsidRPr="0022209F">
              <w:rPr>
                <w:b/>
                <w:bCs/>
              </w:rPr>
              <w:t xml:space="preserve"> </w:t>
            </w:r>
            <w:r w:rsidR="0022209F" w:rsidRPr="0022209F">
              <w:rPr>
                <w:b/>
                <w:bCs/>
              </w:rPr>
              <w:t>S</w:t>
            </w:r>
            <w:r w:rsidRPr="0022209F">
              <w:rPr>
                <w:b/>
                <w:bCs/>
              </w:rPr>
              <w:t>ensores</w:t>
            </w:r>
          </w:p>
        </w:tc>
        <w:tc>
          <w:tcPr>
            <w:tcW w:w="5670" w:type="dxa"/>
            <w:vAlign w:val="center"/>
          </w:tcPr>
          <w:p w14:paraId="0033444A" w14:textId="51C37A26" w:rsidR="00C81ECF" w:rsidRPr="0056323F" w:rsidRDefault="00EA7215" w:rsidP="007F2390">
            <w:pPr>
              <w:pStyle w:val="Corpodetexto"/>
              <w:jc w:val="center"/>
            </w:pPr>
            <w:r>
              <w:t>Implementação de infraestruturas</w:t>
            </w:r>
            <w:r w:rsidR="00100CAC">
              <w:t>, otimização de transportes públicos,</w:t>
            </w:r>
          </w:p>
        </w:tc>
        <w:tc>
          <w:tcPr>
            <w:tcW w:w="4678" w:type="dxa"/>
            <w:vAlign w:val="center"/>
          </w:tcPr>
          <w:p w14:paraId="49CF7C69" w14:textId="2CFA0321" w:rsidR="00C81ECF" w:rsidRDefault="00EA7215" w:rsidP="007F2390">
            <w:pPr>
              <w:pStyle w:val="Corpodetexto"/>
              <w:jc w:val="center"/>
            </w:pPr>
            <w:r>
              <w:t>Portugal (Aveiro)</w:t>
            </w:r>
          </w:p>
        </w:tc>
      </w:tr>
    </w:tbl>
    <w:p w14:paraId="45B5B5EC" w14:textId="06B07931" w:rsidR="006076AB" w:rsidRDefault="006076AB" w:rsidP="006412CC">
      <w:pPr>
        <w:pStyle w:val="Corpodetexto"/>
      </w:pPr>
    </w:p>
    <w:p w14:paraId="26684FB4" w14:textId="77777777" w:rsidR="00241D6C" w:rsidRDefault="00241D6C" w:rsidP="006412CC">
      <w:pPr>
        <w:pStyle w:val="Corpodetexto"/>
        <w:sectPr w:rsidR="00241D6C" w:rsidSect="00241D6C">
          <w:pgSz w:w="16840" w:h="11910" w:orient="landscape"/>
          <w:pgMar w:top="1300" w:right="1320" w:bottom="1160" w:left="1180" w:header="0" w:footer="998" w:gutter="0"/>
          <w:cols w:space="720"/>
          <w:docGrid w:linePitch="326"/>
        </w:sectPr>
      </w:pPr>
    </w:p>
    <w:p w14:paraId="1F0F718D" w14:textId="0AC66D35" w:rsidR="00030C64" w:rsidRDefault="00030C64" w:rsidP="00960C64">
      <w:pPr>
        <w:pStyle w:val="Ttulo4"/>
        <w:numPr>
          <w:ilvl w:val="3"/>
          <w:numId w:val="10"/>
        </w:numPr>
      </w:pPr>
      <w:bookmarkStart w:id="37" w:name="_Toc98663394"/>
      <w:r>
        <w:lastRenderedPageBreak/>
        <w:t>Á</w:t>
      </w:r>
      <w:r w:rsidR="00D268C4">
        <w:t xml:space="preserve">rea </w:t>
      </w:r>
      <w:proofErr w:type="spellStart"/>
      <w:r w:rsidR="00D268C4">
        <w:t>Textil</w:t>
      </w:r>
      <w:bookmarkEnd w:id="37"/>
      <w:proofErr w:type="spellEnd"/>
    </w:p>
    <w:p w14:paraId="4865677B" w14:textId="00733D88" w:rsidR="00030C64" w:rsidRDefault="00030C64" w:rsidP="006412CC">
      <w:pPr>
        <w:pStyle w:val="Corpodetexto"/>
      </w:pPr>
      <w:r>
        <w:t>A</w:t>
      </w:r>
      <w:r w:rsidRPr="0013140A">
        <w:t xml:space="preserve"> indústria têxtil e de vestuário enfrenta desafios como eficiência, sustentabilidade e resposta rápida aos requisitos dinâmicos dos clientes, bem como qualidade do produto e conformidade</w:t>
      </w:r>
      <w:r>
        <w:t>. A geração em que vivemos esta cada vez mais consciente da importância da sustentabilidade, pelo que</w:t>
      </w:r>
      <w:r w:rsidRPr="0013140A">
        <w:t>, o ecossistema industrial</w:t>
      </w:r>
      <w:r>
        <w:t xml:space="preserve"> e</w:t>
      </w:r>
      <w:r w:rsidRPr="0013140A">
        <w:t xml:space="preserve"> as tendências globais de negócios sustentáveis pressionam as indústrias a se tornarem mais sustentáveis, inovadoras e ágeis </w:t>
      </w:r>
      <w:r>
        <w:t>com o objetivo de conseguirem corresponder às expectativas dos</w:t>
      </w:r>
      <w:r w:rsidRPr="0013140A">
        <w:t xml:space="preserve"> consumidores</w:t>
      </w:r>
      <w:r>
        <w:t>. “Nada vai mudar enquanto mantiverem o seu sistema produtivo em modo linear (extrair, fabricar, descartar)”</w:t>
      </w:r>
      <w:r w:rsidRPr="00030C64">
        <w:rPr>
          <w:b/>
          <w:bCs/>
        </w:rPr>
        <w:t xml:space="preserve"> </w:t>
      </w:r>
      <w:r w:rsidRPr="00030C64">
        <w:rPr>
          <w:b/>
          <w:bCs/>
        </w:rPr>
        <w:fldChar w:fldCharType="begin"/>
      </w:r>
      <w:r w:rsidRPr="00030C64">
        <w:rPr>
          <w:b/>
          <w:bCs/>
        </w:rPr>
        <w:instrText xml:space="preserve"> ADDIN ZOTERO_ITEM CSL_CITATION {"citationID":"ZO76RUw4","properties":{"formattedCitation":"(Marconi &amp; Broega, 2021)","plainCitation":"(Marconi &amp; Broega, 2021)","noteIndex":0},"citationItems":[{"id":20,"uris":["http://zotero.org/users/7836987/items/227EZSM4"],"uri":["http://zotero.org/users/7836987/items/227EZSM4"],"itemData":{"id":20,"type":"paper-conference","abstract":"The movements for sustainability require new business models with innovative, disruptive, and decentralized characteristics. As the fashion industry is largely responsible for climate change and scandals of an ethical nature, nothing will change as long as it maintains its linear production system, (extract, manufacture, discard). Although awareness and research on sustainable fashion have increased significantly over the past decade, the question remains: how to integrate the concept of sustainability into the fashion design process or how the well-established companies can develop into a sustainable model or system. Therefore, this study aims to map and analysis \"sustainable business models\" based on the State of the Art and through a Portuguese textile company's case study to understand the challenges of implementing its products' circularity.","container-title":"Anais do VIII SDS 2021","DOI":"10.5380/8sds2021.art55","event":"Simpósio de Design Sustentável","ISBN":"9786584565029","language":"pt","publisher":"Departamento de Design da UFPR","source":"DOI.org (Crossref)","title":"ESTUDO DE ALTERNATIVAS SUSTENTÁVEIS PARA O SECTOR TÊXTIL PORTUGUÊS","URL":"https://eventos.ufpr.br/sds/sds/paper/view/4539/1011","author":[{"family":"Marconi","given":"bruna M."},{"family":"Broega","given":"Ana Cristina"}],"accessed":{"date-parts":[["2022",2,11]]},"issued":{"date-parts":[["2021",11,24]]}}}],"schema":"https://github.com/citation-style-language/schema/raw/master/csl-citation.json"} </w:instrText>
      </w:r>
      <w:r w:rsidRPr="00030C64">
        <w:rPr>
          <w:b/>
          <w:bCs/>
        </w:rPr>
        <w:fldChar w:fldCharType="separate"/>
      </w:r>
      <w:r w:rsidRPr="00030C64">
        <w:rPr>
          <w:b/>
          <w:bCs/>
        </w:rPr>
        <w:t>(Marconi &amp; Broega, 2021)</w:t>
      </w:r>
      <w:r w:rsidRPr="00030C64">
        <w:rPr>
          <w:b/>
          <w:bCs/>
        </w:rPr>
        <w:fldChar w:fldCharType="end"/>
      </w:r>
      <w:r w:rsidR="005138B2">
        <w:rPr>
          <w:b/>
          <w:bCs/>
        </w:rPr>
        <w:t>.</w:t>
      </w:r>
    </w:p>
    <w:p w14:paraId="27A60F8D" w14:textId="43A21B76" w:rsidR="00030C64" w:rsidRDefault="00030C64" w:rsidP="006412CC">
      <w:pPr>
        <w:pStyle w:val="Corpodetexto"/>
      </w:pPr>
      <w:r>
        <w:t xml:space="preserve">Para conseguir alcançar estes objetivos a indústria têxtil cada vez mais se baseia em soluções tecnológicas da indústria 4.0. </w:t>
      </w:r>
      <w:r w:rsidRPr="008C6DD8">
        <w:t>Mas a grande</w:t>
      </w:r>
      <w:r>
        <w:t xml:space="preserve"> questão que se coloca é como é que as empresas de área têxtil podem melhorar os processos de criação de valor como o objetivo de manter a sustentabilidade através da integração de um sistema de negócio inteligente? Será que há barreiras e limitações associadas? Será linear afirmar que aplicação de um sistema deste género facilite de imediato o processo? Ou haverá barreiras implícitas que poderão não facilitar na execução? A necessidade de uma solução tecnológica deste nível deve-se à redução do tempo de entrega dos pedidos, ao aumento dos custos de matéria-prima (mão de obra e materiais), défice/excesso de stock e a vontade de reforçar a exportação e desenvolver uma solução mais sustentável</w:t>
      </w:r>
      <w:r w:rsidR="005138B2">
        <w:t xml:space="preserve"> </w:t>
      </w:r>
      <w:r w:rsidRPr="00030C64">
        <w:rPr>
          <w:b/>
          <w:bCs/>
        </w:rPr>
        <w:fldChar w:fldCharType="begin"/>
      </w:r>
      <w:r w:rsidRPr="00030C64">
        <w:rPr>
          <w:b/>
          <w:bCs/>
        </w:rPr>
        <w:instrText xml:space="preserve"> ADDIN ZOTERO_ITEM CSL_CITATION {"citationID":"afkVuzlo","properties":{"formattedCitation":"(Ahmad et al., 2020)","plainCitation":"(Ahmad et al., 2020)","noteIndex":0},"citationItems":[{"id":14,"uris":["http://zotero.org/users/7836987/items/WR3YH5JN"],"uri":["http://zotero.org/users/7836987/items/WR3YH5JN"],"itemData":{"id":14,"type":"article-journal","abstract":"Industry 4.0 is a new era of industrial revolution in which textile and apparel (T&amp;A) companies are adopting and integrating advanced technologies to achieve sustainability and a competitive edge. Previous studies have just focused on the perspective of big data utilization in Industry 4.0 and neglected the role of business intelligence systems (BIS), especially in the T&amp;A industry. The current study is one of the first to investigate the determinants of BIS adoption with an eye towards understanding how BIS can resolve sustainability issues in T&amp;A companies with Industry 4.0 technologies. Methodology: A qualitative research approach is applied with 14 semi-structured in-depth interviews from 12 of the world’s high-end T&amp;A companies. The snowball and purposeful sampling strategy is used to select the participants. The qualitative content analysis technique is used to analyze the interview data. Results: The findings revealed various themes, such as sustainability issues in T&amp;A companies, improved value creation processes with leading BI solutions, and perceived difficulties in the adoption of BIS. Major improvements are perceived in the apparel retail business because apparel companies are more prone to adopt the Industry 4.0 technologies with advanced business intelligence (BI) solutions. The results prove the pivotal role of economic sustainability in the adoption of BIS and Industry 4.0 technologies in T&amp;A companies.","container-title":"Sustainability","DOI":"10.3390/su12072632","ISSN":"2071-1050","issue":"7","language":"en","note":"number: 7\npublisher: Multidisciplinary Digital Publishing Institute","page":"2632","source":"www.mdpi.com","title":"Towards Sustainable Textile and Apparel Industry: Exploring the Role of Business Intelligence Systems in the Era of Industry 4.0","title-short":"Towards Sustainable Textile and Apparel Industry","volume":"12","author":[{"family":"Ahmad","given":"Sumera"},{"family":"Miskon","given":"Suraya"},{"family":"Alabdan","given":"Rana"},{"family":"Tlili","given":"Iskander"}],"issued":{"date-parts":[["2020",1]]}}}],"schema":"https://github.com/citation-style-language/schema/raw/master/csl-citation.json"} </w:instrText>
      </w:r>
      <w:r w:rsidRPr="00030C64">
        <w:rPr>
          <w:b/>
          <w:bCs/>
        </w:rPr>
        <w:fldChar w:fldCharType="separate"/>
      </w:r>
      <w:r w:rsidRPr="00030C64">
        <w:rPr>
          <w:b/>
          <w:bCs/>
        </w:rPr>
        <w:t>(Ahmad et al., 2020)</w:t>
      </w:r>
      <w:r w:rsidRPr="00030C64">
        <w:rPr>
          <w:b/>
          <w:bCs/>
        </w:rPr>
        <w:fldChar w:fldCharType="end"/>
      </w:r>
      <w:r w:rsidR="005138B2">
        <w:rPr>
          <w:b/>
          <w:bCs/>
        </w:rPr>
        <w:t>.</w:t>
      </w:r>
    </w:p>
    <w:p w14:paraId="28AF6705" w14:textId="0C9854EE" w:rsidR="00030C64" w:rsidRDefault="00030C64" w:rsidP="006412CC">
      <w:pPr>
        <w:pStyle w:val="Corpodetexto"/>
      </w:pPr>
      <w:r>
        <w:t xml:space="preserve">É importante também referir que a área têxtil é uma das indústrias mais poluentes do mundo, segundo o artigo </w:t>
      </w:r>
      <w:r w:rsidR="00C10809">
        <w:t xml:space="preserve">“O impacto da produção e dos resíduos têxteis no ambiente” </w:t>
      </w:r>
      <w:r w:rsidR="002210C2">
        <w:t>com a última alteração feita em 12 de fevereiro de 2021,</w:t>
      </w:r>
      <w:r w:rsidR="00C10809">
        <w:t xml:space="preserve"> publicado no site do Parlamento Europeu </w:t>
      </w:r>
      <w:r w:rsidR="00C10809" w:rsidRPr="00CC5C13">
        <w:rPr>
          <w:b/>
          <w:bCs/>
        </w:rPr>
        <w:fldChar w:fldCharType="begin"/>
      </w:r>
      <w:r w:rsidR="00C10809">
        <w:rPr>
          <w:b/>
          <w:bCs/>
        </w:rPr>
        <w:instrText xml:space="preserve"> ADDIN ZOTERO_ITEM CSL_CITATION {"citationID":"jLvuGoAr","properties":{"formattedCitation":"({\\i{}Impacto da produ\\uc0\\u231{}\\uc0\\u227{}o}, 2020)","plainCitation":"(Impacto da produção, 2020)","noteIndex":0},"citationItems":[{"id":17,"uris":["http://zotero.org/users/7836987/items/E8RMICH8"],"uri":["http://zotero.org/users/7836987/items/E8RMICH8"],"itemData":{"id":17,"type":"webpage","abstract":"O vestuário, o calçado e os têxteis para uso doméstico contribuem para a poluição da água, as emissões de gases com efeito de estufa e os aterros. Descubra mais através da nossa infografia.","language":"pt","title":"Impacto da produção","URL":"https://www.europarl.europa.eu/news/pt/headlines/society/20201208STO93327/o-impacto-da-producao-e-dos-residuos-texteis-no-ambiente-infografia","accessed":{"date-parts":[["2022",2,11]]},"issued":{"date-parts":[["2020",12,29]]}}}],"schema":"https://github.com/citation-style-language/schema/raw/master/csl-citation.json"} </w:instrText>
      </w:r>
      <w:r w:rsidR="00C10809" w:rsidRPr="00CC5C13">
        <w:rPr>
          <w:b/>
          <w:bCs/>
        </w:rPr>
        <w:fldChar w:fldCharType="separate"/>
      </w:r>
      <w:r w:rsidR="00C10809" w:rsidRPr="00C10809">
        <w:rPr>
          <w:rFonts w:cs="Times New Roman"/>
        </w:rPr>
        <w:t>(</w:t>
      </w:r>
      <w:r w:rsidR="00C10809" w:rsidRPr="00C10809">
        <w:rPr>
          <w:rFonts w:cs="Times New Roman"/>
          <w:i/>
          <w:iCs/>
        </w:rPr>
        <w:t>Impacto da produção</w:t>
      </w:r>
      <w:r w:rsidR="00C10809" w:rsidRPr="00C10809">
        <w:rPr>
          <w:rFonts w:cs="Times New Roman"/>
        </w:rPr>
        <w:t>, 2020)</w:t>
      </w:r>
      <w:r w:rsidR="00C10809" w:rsidRPr="00CC5C13">
        <w:rPr>
          <w:b/>
          <w:bCs/>
        </w:rPr>
        <w:fldChar w:fldCharType="end"/>
      </w:r>
      <w:r w:rsidR="00C10809">
        <w:t>,</w:t>
      </w:r>
      <w:r w:rsidR="002210C2">
        <w:t xml:space="preserve"> </w:t>
      </w:r>
      <w:r>
        <w:t>são apresentados vários fatores:</w:t>
      </w:r>
    </w:p>
    <w:p w14:paraId="6C0FF9A3" w14:textId="77777777" w:rsidR="00030C64" w:rsidRDefault="00030C64" w:rsidP="006412CC">
      <w:pPr>
        <w:pStyle w:val="Corpodetexto"/>
        <w:numPr>
          <w:ilvl w:val="0"/>
          <w:numId w:val="14"/>
        </w:numPr>
      </w:pPr>
      <w:r>
        <w:t>Consumos de água muito elevados (devido à necessidade de terrenos para o cultivo de algodão e fibras);</w:t>
      </w:r>
    </w:p>
    <w:p w14:paraId="3BE8E5B7" w14:textId="77777777" w:rsidR="00030C64" w:rsidRDefault="00030C64" w:rsidP="006412CC">
      <w:pPr>
        <w:pStyle w:val="Corpodetexto"/>
        <w:numPr>
          <w:ilvl w:val="0"/>
          <w:numId w:val="14"/>
        </w:numPr>
      </w:pPr>
      <w:r>
        <w:t>É responsável por 10% das emissões de gases com efeito de estufa;</w:t>
      </w:r>
    </w:p>
    <w:p w14:paraId="70C16EED" w14:textId="77777777" w:rsidR="00030C64" w:rsidRDefault="00030C64" w:rsidP="006412CC">
      <w:pPr>
        <w:pStyle w:val="Corpodetexto"/>
        <w:numPr>
          <w:ilvl w:val="0"/>
          <w:numId w:val="14"/>
        </w:numPr>
      </w:pPr>
      <w:r>
        <w:t>Poluição das águas (os produtos de tingimento e acabamento são responsáveis por 20% da poluição de água potável a nível mundial, assim como microfibras e mioplásticos provenientes da lavagem de matérias sintéticos);</w:t>
      </w:r>
    </w:p>
    <w:p w14:paraId="016F0901" w14:textId="3CF55770" w:rsidR="00B357CD" w:rsidRDefault="00030C64" w:rsidP="006412CC">
      <w:pPr>
        <w:pStyle w:val="Corpodetexto"/>
        <w:numPr>
          <w:ilvl w:val="0"/>
          <w:numId w:val="14"/>
        </w:numPr>
      </w:pPr>
      <w:r>
        <w:t>Elevados resíduos têxteis em aterros.</w:t>
      </w:r>
    </w:p>
    <w:p w14:paraId="143272A8" w14:textId="5BF2876B" w:rsidR="00030C64" w:rsidRDefault="00030C64" w:rsidP="006412CC">
      <w:pPr>
        <w:pStyle w:val="Corpodetexto"/>
      </w:pPr>
      <w:r>
        <w:t>Segundo o artigo “</w:t>
      </w:r>
      <w:r w:rsidRPr="004055DB">
        <w:t>Pode a indústria têxtil ser inovadora e sustentável?</w:t>
      </w:r>
      <w:r>
        <w:t xml:space="preserve"> </w:t>
      </w:r>
      <w:proofErr w:type="spellStart"/>
      <w:r w:rsidRPr="004055DB">
        <w:t>We</w:t>
      </w:r>
      <w:proofErr w:type="spellEnd"/>
      <w:r w:rsidRPr="004055DB">
        <w:t xml:space="preserve"> </w:t>
      </w:r>
      <w:proofErr w:type="spellStart"/>
      <w:r w:rsidRPr="004055DB">
        <w:t>Sustain</w:t>
      </w:r>
      <w:proofErr w:type="spellEnd"/>
      <w:r w:rsidRPr="004055DB">
        <w:t xml:space="preserve"> diz que sim</w:t>
      </w:r>
      <w:r>
        <w:t xml:space="preserve">”, </w:t>
      </w:r>
      <w:r>
        <w:lastRenderedPageBreak/>
        <w:t xml:space="preserve">publicado no dia 17 de julho de 2020 no blog Capital Verde </w:t>
      </w:r>
      <w:r w:rsidR="00B357CD" w:rsidRPr="00B357CD">
        <w:rPr>
          <w:b/>
          <w:bCs/>
        </w:rPr>
        <w:fldChar w:fldCharType="begin"/>
      </w:r>
      <w:r w:rsidR="00B357CD" w:rsidRPr="00B357CD">
        <w:rPr>
          <w:b/>
          <w:bCs/>
        </w:rPr>
        <w:instrText xml:space="preserve"> ADDIN ZOTERO_ITEM CSL_CITATION {"citationID":"TlGfkATi","properties":{"formattedCitation":"(ECO, 2020)","plainCitation":"(ECO, 2020)","noteIndex":0},"citationItems":[{"id":21,"uris":["http://zotero.org/users/7836987/items/BQFVBZX8"],"uri":["http://zotero.org/users/7836987/items/BQFVBZX8"],"itemData":{"id":21,"type":"webpage","abstract":"Nascida e criada em 2020, a We Sustain ajuda as empresas nacionais a definir estratégias para tornar as suas produções têxteis mais responsáveis e amigas do ambiente.","container-title":"ECO","language":"pt-PT","title":"Pode a indústria têxtil ser inovadora e sustentável? We Sustain diz que sim","title-short":"Pode a indústria têxtil ser inovadora e sustentável?","URL":"https://eco.sapo.pt/2020/07/17/pode-a-industria-textil-ser-inovadora-e-sustentavel-we-sustain-diz-que-sim/","author":[{"family":"ECO","given":""}],"accessed":{"date-parts":[["2022",2,11]]},"issued":{"date-parts":[["2020",7,17]]}}}],"schema":"https://github.com/citation-style-language/schema/raw/master/csl-citation.json"} </w:instrText>
      </w:r>
      <w:r w:rsidR="00B357CD" w:rsidRPr="00B357CD">
        <w:rPr>
          <w:b/>
          <w:bCs/>
        </w:rPr>
        <w:fldChar w:fldCharType="separate"/>
      </w:r>
      <w:r w:rsidR="00B357CD" w:rsidRPr="00B357CD">
        <w:rPr>
          <w:b/>
          <w:bCs/>
        </w:rPr>
        <w:t>(ECO, 2020)</w:t>
      </w:r>
      <w:r w:rsidR="00B357CD" w:rsidRPr="00B357CD">
        <w:rPr>
          <w:b/>
          <w:bCs/>
        </w:rPr>
        <w:fldChar w:fldCharType="end"/>
      </w:r>
      <w:r w:rsidR="00B357CD" w:rsidRPr="00B357CD">
        <w:rPr>
          <w:b/>
          <w:bCs/>
        </w:rPr>
        <w:t xml:space="preserve"> </w:t>
      </w:r>
      <w:r>
        <w:t xml:space="preserve">a pandemia covid-19 veio acelerar todo este processo. </w:t>
      </w:r>
      <w:r w:rsidRPr="00347AFF">
        <w:t xml:space="preserve">“O consumo têxtil está em forte quebra, as fábricas estiveram vários meses fechadas, os níveis de exportações caíram brutalmente” </w:t>
      </w:r>
      <w:r w:rsidRPr="00347AFF">
        <w:rPr>
          <w:b/>
          <w:bCs/>
        </w:rPr>
        <w:t>(Tavares</w:t>
      </w:r>
      <w:r w:rsidR="00347AFF" w:rsidRPr="00347AFF">
        <w:rPr>
          <w:b/>
          <w:bCs/>
        </w:rPr>
        <w:t>, et.al,</w:t>
      </w:r>
      <w:r w:rsidRPr="00347AFF">
        <w:rPr>
          <w:b/>
          <w:bCs/>
        </w:rPr>
        <w:t xml:space="preserve"> 2020)</w:t>
      </w:r>
      <w:r w:rsidR="00480CFA">
        <w:rPr>
          <w:b/>
          <w:bCs/>
        </w:rPr>
        <w:t>.</w:t>
      </w:r>
    </w:p>
    <w:p w14:paraId="6E65493B" w14:textId="2A243509" w:rsidR="00030C64" w:rsidRDefault="00030C64" w:rsidP="006412CC">
      <w:pPr>
        <w:pStyle w:val="Corpodetexto"/>
      </w:pPr>
      <w:r>
        <w:t xml:space="preserve">Assim sendo, são apresentados vários casos de sucesso, que com a revolução industrial desenvolveram soluções tecnológicas capazes de contribuir e revolucionar a área têxtil. </w:t>
      </w:r>
    </w:p>
    <w:p w14:paraId="4A136473" w14:textId="77777777" w:rsidR="00030C64" w:rsidRDefault="00030C64" w:rsidP="006412CC">
      <w:pPr>
        <w:pStyle w:val="Corpodetexto"/>
      </w:pPr>
    </w:p>
    <w:p w14:paraId="3EB75119" w14:textId="52FAA954" w:rsidR="00030C64" w:rsidRPr="002F3EE3" w:rsidRDefault="00030C64" w:rsidP="00E9525A">
      <w:pPr>
        <w:pStyle w:val="Ttulo5"/>
        <w:numPr>
          <w:ilvl w:val="4"/>
          <w:numId w:val="10"/>
        </w:numPr>
      </w:pPr>
      <w:bookmarkStart w:id="38" w:name="_Toc98663395"/>
      <w:r w:rsidRPr="002F3EE3">
        <w:t>Casos de Sucesso</w:t>
      </w:r>
      <w:bookmarkEnd w:id="38"/>
      <w:r w:rsidRPr="002F3EE3">
        <w:t xml:space="preserve"> </w:t>
      </w:r>
    </w:p>
    <w:p w14:paraId="19AEFEE1" w14:textId="77777777" w:rsidR="00030C64" w:rsidRPr="00C17BA7" w:rsidRDefault="00030C64" w:rsidP="006412CC">
      <w:pPr>
        <w:pStyle w:val="Corpodetexto"/>
        <w:numPr>
          <w:ilvl w:val="0"/>
          <w:numId w:val="15"/>
        </w:numPr>
      </w:pPr>
      <w:bookmarkStart w:id="39" w:name="Smartex"/>
      <w:r w:rsidRPr="00C17BA7">
        <w:t xml:space="preserve">Portugal </w:t>
      </w:r>
      <w:r w:rsidRPr="00C17BA7">
        <w:sym w:font="Wingdings" w:char="F0E0"/>
      </w:r>
      <w:r w:rsidRPr="00C17BA7">
        <w:t xml:space="preserve"> </w:t>
      </w:r>
      <w:proofErr w:type="spellStart"/>
      <w:r w:rsidRPr="00C17BA7">
        <w:t>Smartex</w:t>
      </w:r>
      <w:proofErr w:type="spellEnd"/>
      <w:r w:rsidRPr="00C17BA7">
        <w:t xml:space="preserve"> (Porto)</w:t>
      </w:r>
    </w:p>
    <w:bookmarkEnd w:id="39"/>
    <w:p w14:paraId="6974CC90" w14:textId="6DAA0BEB" w:rsidR="00030C64" w:rsidRDefault="00030C64" w:rsidP="006412CC">
      <w:pPr>
        <w:pStyle w:val="Corpodetexto"/>
        <w:rPr>
          <w:b/>
          <w:bCs/>
        </w:rPr>
      </w:pPr>
      <w:r w:rsidRPr="0018094D">
        <w:t xml:space="preserve">A </w:t>
      </w:r>
      <w:proofErr w:type="spellStart"/>
      <w:r w:rsidRPr="0018094D">
        <w:t>smartex</w:t>
      </w:r>
      <w:proofErr w:type="spellEnd"/>
      <w:r>
        <w:t xml:space="preserve">, vencedora do </w:t>
      </w:r>
      <w:r w:rsidRPr="00F2594C">
        <w:t xml:space="preserve">prémio </w:t>
      </w:r>
      <w:proofErr w:type="spellStart"/>
      <w:r w:rsidRPr="00C55417">
        <w:rPr>
          <w:i/>
          <w:iCs/>
        </w:rPr>
        <w:t>Pitch</w:t>
      </w:r>
      <w:proofErr w:type="spellEnd"/>
      <w:r w:rsidRPr="00F2594C">
        <w:t xml:space="preserve"> da </w:t>
      </w:r>
      <w:r w:rsidRPr="00C55417">
        <w:rPr>
          <w:i/>
          <w:iCs/>
        </w:rPr>
        <w:t xml:space="preserve">Web </w:t>
      </w:r>
      <w:proofErr w:type="spellStart"/>
      <w:r w:rsidRPr="00C55417">
        <w:rPr>
          <w:i/>
          <w:iCs/>
        </w:rPr>
        <w:t>Summit</w:t>
      </w:r>
      <w:proofErr w:type="spellEnd"/>
      <w:r w:rsidRPr="00F2594C">
        <w:t xml:space="preserve"> 2021</w:t>
      </w:r>
      <w:r>
        <w:t>,</w:t>
      </w:r>
      <w:r w:rsidRPr="0018094D">
        <w:t xml:space="preserve"> é uma start-up </w:t>
      </w:r>
      <w:r>
        <w:t>que promove uma</w:t>
      </w:r>
      <w:r w:rsidRPr="004A72FB">
        <w:t xml:space="preserve"> solução </w:t>
      </w:r>
      <w:r>
        <w:t xml:space="preserve">capaz de detetar erros de fabrico de malhas circulares na fase de tricotagem.  “Mais de 80% da origem dos defeitos têxteis está na fase de Malharia” </w:t>
      </w:r>
      <w:r w:rsidR="006A0B91" w:rsidRPr="00C10809">
        <w:rPr>
          <w:b/>
          <w:bCs/>
        </w:rPr>
        <w:fldChar w:fldCharType="begin"/>
      </w:r>
      <w:r w:rsidR="00C85B2A" w:rsidRPr="00C10809">
        <w:rPr>
          <w:b/>
          <w:bCs/>
        </w:rPr>
        <w:instrText xml:space="preserve"> ADDIN ZOTERO_ITEM CSL_CITATION {"citationID":"2ykjQpoL","properties":{"formattedCitation":"(ECO, 2021; {\\i{}Smartex}, 2022)","plainCitation":"(ECO, 2021; Smartex, 2022)","noteIndex":0},"citationItems":[{"id":23,"uris":["http://zotero.org/users/7836987/items/RQ49IM59"],"uri":["http://zotero.org/users/7836987/items/RQ49IM59"],"itemData":{"id":23,"type":"webpage","abstract":"Fundada por António Rocha, a Smartex.ai aplica inteligência artificial na deteção de defeitos na produção têxtil, evitando o desperdício de material e reduzindo os custos.","container-title":"ECO","language":"pt-PT","title":"Smartex.ai de António Rocha vence prémio Pitch da Web Summit 2021","URL":"https://eco.sapo.pt/2021/11/04/smartex-ai-de-antonio-rocha-vence-premio-pitch-da-web-summit-2021/","author":[{"family":"ECO","given":""}],"accessed":{"date-parts":[["2022",2,11]]},"issued":{"date-parts":[["2021",11,4]]}}},{"id":24,"uris":["http://zotero.org/users/7836987/items/QTDUVA7F"],"uri":["http://zotero.org/users/7836987/items/QTDUVA7F"],"itemData":{"id":24,"type":"webpage","container-title":"Smartex","language":"pt-PT","title":"Smartex","URL":"https://www.smartex.ai/","accessed":{"date-parts":[["2022",2,11]]},"issued":{"date-parts":[["2022"]]}}}],"schema":"https://github.com/citation-style-language/schema/raw/master/csl-citation.json"} </w:instrText>
      </w:r>
      <w:r w:rsidR="006A0B91" w:rsidRPr="00C10809">
        <w:rPr>
          <w:b/>
          <w:bCs/>
        </w:rPr>
        <w:fldChar w:fldCharType="separate"/>
      </w:r>
      <w:r w:rsidR="00C85B2A" w:rsidRPr="00C10809">
        <w:rPr>
          <w:rFonts w:cs="Times New Roman"/>
          <w:b/>
          <w:bCs/>
        </w:rPr>
        <w:t xml:space="preserve">(ECO, 2021; </w:t>
      </w:r>
      <w:r w:rsidR="00C85B2A" w:rsidRPr="00C10809">
        <w:rPr>
          <w:rFonts w:cs="Times New Roman"/>
          <w:b/>
          <w:bCs/>
          <w:i/>
          <w:iCs/>
        </w:rPr>
        <w:t>Smartex</w:t>
      </w:r>
      <w:r w:rsidR="00C85B2A" w:rsidRPr="00C10809">
        <w:rPr>
          <w:rFonts w:cs="Times New Roman"/>
          <w:b/>
          <w:bCs/>
        </w:rPr>
        <w:t>, 2022)</w:t>
      </w:r>
      <w:r w:rsidR="006A0B91" w:rsidRPr="00C10809">
        <w:rPr>
          <w:b/>
          <w:bCs/>
        </w:rPr>
        <w:fldChar w:fldCharType="end"/>
      </w:r>
      <w:r w:rsidR="00480CFA">
        <w:rPr>
          <w:b/>
          <w:bCs/>
        </w:rPr>
        <w:t>.</w:t>
      </w:r>
    </w:p>
    <w:p w14:paraId="49AC1521" w14:textId="427A398C" w:rsidR="004C473B" w:rsidRDefault="006A0B91" w:rsidP="006412CC">
      <w:pPr>
        <w:pStyle w:val="Corpodetexto"/>
        <w:rPr>
          <w:b/>
          <w:bCs/>
        </w:rPr>
      </w:pPr>
      <w:r w:rsidRPr="0002334C">
        <w:t>Na maior parte das vezes, estes defeitos são encontrados na fase final de produção quando a peça esta desenvolvida e pronta para ir para o mercado. Deste modo, e através da inteligência artificial foi desenvolvido um sistema de deteção de defeitos que pode ser facilmente conectado a teares circulares utilizando uma câmara industrial</w:t>
      </w:r>
      <w:r>
        <w:t xml:space="preserve"> e</w:t>
      </w:r>
      <w:r w:rsidRPr="0002334C">
        <w:t xml:space="preserve"> um sistema de iluminação multiespectral </w:t>
      </w:r>
      <w:r>
        <w:t>que tem como objetivo filmar a malha e identificar o erro. Consequentemente, são recolhidas as</w:t>
      </w:r>
      <w:r w:rsidRPr="00F61131">
        <w:t xml:space="preserve"> imagens da malha</w:t>
      </w:r>
      <w:r>
        <w:t>, em tempo real, que posteriormente são</w:t>
      </w:r>
      <w:r w:rsidRPr="00F61131">
        <w:t xml:space="preserve"> examinadas por algoritmos através de </w:t>
      </w:r>
      <w:proofErr w:type="spellStart"/>
      <w:r w:rsidRPr="00051C02">
        <w:rPr>
          <w:i/>
          <w:iCs/>
        </w:rPr>
        <w:t>computer</w:t>
      </w:r>
      <w:proofErr w:type="spellEnd"/>
      <w:r w:rsidRPr="00051C02">
        <w:rPr>
          <w:i/>
          <w:iCs/>
        </w:rPr>
        <w:t xml:space="preserve"> </w:t>
      </w:r>
      <w:proofErr w:type="spellStart"/>
      <w:r w:rsidRPr="00051C02">
        <w:rPr>
          <w:i/>
          <w:iCs/>
        </w:rPr>
        <w:t>vision</w:t>
      </w:r>
      <w:proofErr w:type="spellEnd"/>
      <w:r>
        <w:t xml:space="preserve"> num modelo de </w:t>
      </w:r>
      <w:proofErr w:type="spellStart"/>
      <w:r w:rsidRPr="00051C02">
        <w:rPr>
          <w:i/>
          <w:iCs/>
        </w:rPr>
        <w:t>machine</w:t>
      </w:r>
      <w:proofErr w:type="spellEnd"/>
      <w:r w:rsidRPr="00051C02">
        <w:rPr>
          <w:i/>
          <w:iCs/>
        </w:rPr>
        <w:t xml:space="preserve"> </w:t>
      </w:r>
      <w:proofErr w:type="spellStart"/>
      <w:r w:rsidRPr="00051C02">
        <w:rPr>
          <w:i/>
          <w:iCs/>
        </w:rPr>
        <w:t>learning</w:t>
      </w:r>
      <w:proofErr w:type="spellEnd"/>
      <w:r>
        <w:t>. “</w:t>
      </w:r>
      <w:proofErr w:type="spellStart"/>
      <w:r w:rsidRPr="00B8650C">
        <w:t>Smartex</w:t>
      </w:r>
      <w:proofErr w:type="spellEnd"/>
      <w:r w:rsidRPr="00B8650C">
        <w:t xml:space="preserve"> deteta e evita a produção com defeito em cerca de 0%</w:t>
      </w:r>
      <w:r>
        <w:t>”</w:t>
      </w:r>
      <w:r w:rsidRPr="00C10809">
        <w:rPr>
          <w:b/>
          <w:bCs/>
        </w:rPr>
        <w:t xml:space="preserve"> </w:t>
      </w:r>
      <w:r w:rsidR="004715C5" w:rsidRPr="00C10809">
        <w:rPr>
          <w:b/>
          <w:bCs/>
        </w:rPr>
        <w:fldChar w:fldCharType="begin"/>
      </w:r>
      <w:r w:rsidR="00C85B2A" w:rsidRPr="00C10809">
        <w:rPr>
          <w:b/>
          <w:bCs/>
        </w:rPr>
        <w:instrText xml:space="preserve"> ADDIN ZOTERO_ITEM CSL_CITATION {"citationID":"RdbGmrQv","properties":{"formattedCitation":"({\\i{}Smartex}, 2022)","plainCitation":"(Smartex, 2022)","noteIndex":0},"citationItems":[{"id":24,"uris":["http://zotero.org/users/7836987/items/QTDUVA7F"],"uri":["http://zotero.org/users/7836987/items/QTDUVA7F"],"itemData":{"id":24,"type":"webpage","container-title":"Smartex","language":"pt-PT","title":"Smartex","URL":"https://www.smartex.ai/","accessed":{"date-parts":[["2022",2,11]]},"issued":{"date-parts":[["2022"]]}}}],"schema":"https://github.com/citation-style-language/schema/raw/master/csl-citation.json"} </w:instrText>
      </w:r>
      <w:r w:rsidR="004715C5" w:rsidRPr="00C10809">
        <w:rPr>
          <w:b/>
          <w:bCs/>
        </w:rPr>
        <w:fldChar w:fldCharType="separate"/>
      </w:r>
      <w:r w:rsidR="00C85B2A" w:rsidRPr="00C10809">
        <w:rPr>
          <w:rFonts w:cs="Times New Roman"/>
          <w:b/>
          <w:bCs/>
        </w:rPr>
        <w:t>(</w:t>
      </w:r>
      <w:r w:rsidR="00C85B2A" w:rsidRPr="00C10809">
        <w:rPr>
          <w:rFonts w:cs="Times New Roman"/>
          <w:b/>
          <w:bCs/>
          <w:i/>
          <w:iCs/>
        </w:rPr>
        <w:t>Smartex</w:t>
      </w:r>
      <w:r w:rsidR="00C85B2A" w:rsidRPr="00C10809">
        <w:rPr>
          <w:rFonts w:cs="Times New Roman"/>
          <w:b/>
          <w:bCs/>
        </w:rPr>
        <w:t>, 2022)</w:t>
      </w:r>
      <w:r w:rsidR="004715C5" w:rsidRPr="00C10809">
        <w:rPr>
          <w:b/>
          <w:bCs/>
        </w:rPr>
        <w:fldChar w:fldCharType="end"/>
      </w:r>
      <w:r w:rsidR="00480CFA">
        <w:rPr>
          <w:b/>
          <w:bCs/>
        </w:rPr>
        <w:t>.</w:t>
      </w:r>
    </w:p>
    <w:p w14:paraId="0ED30877" w14:textId="66C2ADE9" w:rsidR="006A0B91" w:rsidRPr="004C473B" w:rsidRDefault="006A0B91" w:rsidP="006412CC">
      <w:pPr>
        <w:pStyle w:val="Corpodetexto"/>
        <w:rPr>
          <w:b/>
          <w:bCs/>
        </w:rPr>
      </w:pPr>
      <w:r>
        <w:t xml:space="preserve">Este </w:t>
      </w:r>
      <w:r w:rsidRPr="004A72FB">
        <w:t xml:space="preserve">software de monitorização de produção, adequado para análise de </w:t>
      </w:r>
      <w:r w:rsidRPr="00051C02">
        <w:rPr>
          <w:i/>
          <w:iCs/>
        </w:rPr>
        <w:t xml:space="preserve">Business </w:t>
      </w:r>
      <w:proofErr w:type="spellStart"/>
      <w:r w:rsidRPr="00051C02">
        <w:rPr>
          <w:i/>
          <w:iCs/>
        </w:rPr>
        <w:t>Intelligence</w:t>
      </w:r>
      <w:proofErr w:type="spellEnd"/>
      <w:r>
        <w:t xml:space="preserve"> permite que no momento exato em que é detetado um erro a produção pare. “C</w:t>
      </w:r>
      <w:r w:rsidRPr="00691EDC">
        <w:t>omo os defeitos são detetados logo no início do processo, não há sequer necessidade de gastar matéria-prima, água (50.432 litros economizados), energia (gás natural para gerar calor e eletricidade, que emitem 684 kg de CO2 por cada rolo têxtil) e tempo no acabamento dos materiais têxteis</w:t>
      </w:r>
      <w:r>
        <w:t xml:space="preserve">” </w:t>
      </w:r>
      <w:r w:rsidR="004F47AF" w:rsidRPr="004F47AF">
        <w:rPr>
          <w:b/>
          <w:bCs/>
        </w:rPr>
        <w:fldChar w:fldCharType="begin"/>
      </w:r>
      <w:r w:rsidR="004F47AF" w:rsidRPr="004F47AF">
        <w:rPr>
          <w:b/>
          <w:bCs/>
        </w:rPr>
        <w:instrText xml:space="preserve"> ADDIN ZOTERO_ITEM CSL_CITATION {"citationID":"6sruy14r","properties":{"formattedCitation":"(ECO, 2020)","plainCitation":"(ECO, 2020)","noteIndex":0},"citationItems":[{"id":21,"uris":["http://zotero.org/users/7836987/items/BQFVBZX8"],"uri":["http://zotero.org/users/7836987/items/BQFVBZX8"],"itemData":{"id":21,"type":"webpage","abstract":"Nascida e criada em 2020, a We Sustain ajuda as empresas nacionais a definir estratégias para tornar as suas produções têxteis mais responsáveis e amigas do ambiente.","container-title":"ECO","language":"pt-PT","title":"Pode a indústria têxtil ser inovadora e sustentável? We Sustain diz que sim","title-short":"Pode a indústria têxtil ser inovadora e sustentável?","URL":"https://eco.sapo.pt/2020/07/17/pode-a-industria-textil-ser-inovadora-e-sustentavel-we-sustain-diz-que-sim/","author":[{"family":"ECO","given":""}],"accessed":{"date-parts":[["2022",2,11]]},"issued":{"date-parts":[["2020",7,17]]}}}],"schema":"https://github.com/citation-style-language/schema/raw/master/csl-citation.json"} </w:instrText>
      </w:r>
      <w:r w:rsidR="004F47AF" w:rsidRPr="004F47AF">
        <w:rPr>
          <w:b/>
          <w:bCs/>
        </w:rPr>
        <w:fldChar w:fldCharType="separate"/>
      </w:r>
      <w:r w:rsidR="004F47AF" w:rsidRPr="004F47AF">
        <w:t>(</w:t>
      </w:r>
      <w:r w:rsidR="004F47AF" w:rsidRPr="004F47AF">
        <w:rPr>
          <w:b/>
          <w:bCs/>
        </w:rPr>
        <w:t>ECO, 2020)</w:t>
      </w:r>
      <w:r w:rsidR="004F47AF" w:rsidRPr="004F47AF">
        <w:rPr>
          <w:b/>
          <w:bCs/>
        </w:rPr>
        <w:fldChar w:fldCharType="end"/>
      </w:r>
      <w:r w:rsidR="00480CFA">
        <w:rPr>
          <w:b/>
          <w:bCs/>
        </w:rPr>
        <w:t>.</w:t>
      </w:r>
    </w:p>
    <w:p w14:paraId="3CD265B9" w14:textId="77777777" w:rsidR="00CD6EFB" w:rsidRDefault="00CD6EFB" w:rsidP="006412CC">
      <w:pPr>
        <w:pStyle w:val="Corpodetexto"/>
      </w:pPr>
    </w:p>
    <w:p w14:paraId="66D7981D" w14:textId="77777777" w:rsidR="006A0B91" w:rsidRDefault="006A0B91" w:rsidP="006412CC">
      <w:pPr>
        <w:pStyle w:val="Corpodetexto"/>
        <w:numPr>
          <w:ilvl w:val="0"/>
          <w:numId w:val="15"/>
        </w:numPr>
      </w:pPr>
      <w:bookmarkStart w:id="40" w:name="adidas"/>
      <w:r>
        <w:t xml:space="preserve">Estados Unidos da América e Alemanha </w:t>
      </w:r>
      <w:r>
        <w:sym w:font="Wingdings" w:char="F0E0"/>
      </w:r>
      <w:r>
        <w:t xml:space="preserve"> A</w:t>
      </w:r>
      <w:r w:rsidRPr="00F26DD7">
        <w:t xml:space="preserve">didas </w:t>
      </w:r>
      <w:proofErr w:type="spellStart"/>
      <w:r w:rsidRPr="00051C02">
        <w:rPr>
          <w:i/>
          <w:iCs/>
        </w:rPr>
        <w:t>Running</w:t>
      </w:r>
      <w:proofErr w:type="spellEnd"/>
    </w:p>
    <w:bookmarkEnd w:id="40"/>
    <w:p w14:paraId="77F3741D" w14:textId="4607AEE6" w:rsidR="006A0B91" w:rsidRPr="00E6205B" w:rsidRDefault="006A0B91" w:rsidP="006412CC">
      <w:pPr>
        <w:pStyle w:val="Corpodetexto"/>
        <w:rPr>
          <w:b/>
          <w:bCs/>
        </w:rPr>
      </w:pPr>
      <w:r w:rsidRPr="006550E3">
        <w:t xml:space="preserve">A adidas 4DFWD pretende proporcionar aos atletas uma experiência única com o desenvolvimento de uma sola idealizada onde o conforto, qualidade e adaptabilidade são os pontos chaves. Esta sola apresenta três vezes mais movimento que modelos anteriores e reduz </w:t>
      </w:r>
      <w:r w:rsidRPr="006550E3">
        <w:lastRenderedPageBreak/>
        <w:t>em 15% a força que o corredor tem de fazer.</w:t>
      </w:r>
      <w:r w:rsidR="00E6205B">
        <w:t xml:space="preserve"> </w:t>
      </w:r>
      <w:r w:rsidRPr="006550E3">
        <w:t>“</w:t>
      </w:r>
      <w:r w:rsidR="00E6205B">
        <w:t>P</w:t>
      </w:r>
      <w:r w:rsidRPr="006550E3">
        <w:t xml:space="preserve">roporcionando uma sensação de deslizamento única para nossos corredores” </w:t>
      </w:r>
      <w:r w:rsidRPr="00347AFF">
        <w:rPr>
          <w:b/>
          <w:bCs/>
        </w:rPr>
        <w:t>(Sam,</w:t>
      </w:r>
      <w:r w:rsidR="00347AFF" w:rsidRPr="00347AFF">
        <w:rPr>
          <w:b/>
          <w:bCs/>
        </w:rPr>
        <w:t xml:space="preserve"> et.al, </w:t>
      </w:r>
      <w:r w:rsidRPr="00347AFF">
        <w:rPr>
          <w:b/>
          <w:bCs/>
        </w:rPr>
        <w:t xml:space="preserve"> 2021)</w:t>
      </w:r>
      <w:r w:rsidR="00480CFA">
        <w:rPr>
          <w:b/>
          <w:bCs/>
        </w:rPr>
        <w:t>.</w:t>
      </w:r>
    </w:p>
    <w:p w14:paraId="51BA65BC" w14:textId="75FCC615" w:rsidR="006A0B91" w:rsidRPr="00415257" w:rsidRDefault="006A0B91" w:rsidP="006412CC">
      <w:pPr>
        <w:pStyle w:val="Corpodetexto"/>
        <w:rPr>
          <w:color w:val="000000" w:themeColor="text1"/>
        </w:rPr>
      </w:pPr>
      <w:r w:rsidRPr="006550E3">
        <w:t xml:space="preserve">Para o desenvolvimento desta sola foi utilizada uma tecnologia que a marca já utiliza há quatro anos e com a qual já desenvolveu várias sapatilhas de sucesso, 4D </w:t>
      </w:r>
      <w:proofErr w:type="spellStart"/>
      <w:r w:rsidRPr="00051C02">
        <w:rPr>
          <w:i/>
          <w:iCs/>
        </w:rPr>
        <w:t>lattice</w:t>
      </w:r>
      <w:proofErr w:type="spellEnd"/>
      <w:r w:rsidRPr="00051C02">
        <w:rPr>
          <w:i/>
          <w:iCs/>
        </w:rPr>
        <w:t xml:space="preserve"> </w:t>
      </w:r>
      <w:proofErr w:type="spellStart"/>
      <w:r w:rsidRPr="00051C02">
        <w:rPr>
          <w:i/>
          <w:iCs/>
        </w:rPr>
        <w:t>midsole</w:t>
      </w:r>
      <w:proofErr w:type="spellEnd"/>
      <w:r w:rsidRPr="00051C02">
        <w:rPr>
          <w:i/>
          <w:iCs/>
        </w:rPr>
        <w:t xml:space="preserve"> </w:t>
      </w:r>
      <w:proofErr w:type="spellStart"/>
      <w:r w:rsidRPr="00051C02">
        <w:rPr>
          <w:i/>
          <w:iCs/>
        </w:rPr>
        <w:t>technology</w:t>
      </w:r>
      <w:proofErr w:type="spellEnd"/>
      <w:r w:rsidRPr="006550E3">
        <w:t xml:space="preserve"> em parceria com a </w:t>
      </w:r>
      <w:proofErr w:type="spellStart"/>
      <w:r w:rsidRPr="006550E3">
        <w:t>Carbon</w:t>
      </w:r>
      <w:proofErr w:type="spellEnd"/>
      <w:r w:rsidRPr="006550E3">
        <w:t xml:space="preserve">. Deste modo, combinando os dados do atleta, tecnologia </w:t>
      </w:r>
      <w:r w:rsidRPr="00051C02">
        <w:rPr>
          <w:i/>
          <w:iCs/>
        </w:rPr>
        <w:t xml:space="preserve">Digital Light </w:t>
      </w:r>
      <w:proofErr w:type="spellStart"/>
      <w:r w:rsidRPr="00051C02">
        <w:rPr>
          <w:i/>
          <w:iCs/>
        </w:rPr>
        <w:t>SynthesisTM</w:t>
      </w:r>
      <w:proofErr w:type="spellEnd"/>
      <w:r w:rsidRPr="00051C02">
        <w:rPr>
          <w:i/>
          <w:iCs/>
        </w:rPr>
        <w:t xml:space="preserve"> (DLS) da </w:t>
      </w:r>
      <w:proofErr w:type="spellStart"/>
      <w:r w:rsidRPr="00051C02">
        <w:rPr>
          <w:i/>
          <w:iCs/>
        </w:rPr>
        <w:t>Carbon</w:t>
      </w:r>
      <w:proofErr w:type="spellEnd"/>
      <w:r w:rsidRPr="006550E3">
        <w:t xml:space="preserve"> e impressão 3D conseguem produzir a sola intermediária da sapatilha com rigor e precisão, </w:t>
      </w:r>
      <w:r w:rsidRPr="00A06C4A">
        <w:rPr>
          <w:color w:val="000000" w:themeColor="text1"/>
        </w:rPr>
        <w:t>criando benefícios para os corredores</w:t>
      </w:r>
      <w:r w:rsidR="00480CFA">
        <w:rPr>
          <w:color w:val="000000" w:themeColor="text1"/>
        </w:rPr>
        <w:t xml:space="preserve"> </w:t>
      </w:r>
      <w:r w:rsidR="00415257" w:rsidRPr="00415257">
        <w:rPr>
          <w:b/>
          <w:bCs/>
          <w:color w:val="000000" w:themeColor="text1"/>
        </w:rPr>
        <w:fldChar w:fldCharType="begin"/>
      </w:r>
      <w:r w:rsidR="00415257" w:rsidRPr="00415257">
        <w:rPr>
          <w:b/>
          <w:bCs/>
          <w:color w:val="000000" w:themeColor="text1"/>
        </w:rPr>
        <w:instrText xml:space="preserve"> ADDIN ZOTERO_ITEM CSL_CITATION {"citationID":"GHH1ZXPT","properties":{"formattedCitation":"({\\i{}4DFWD}, 2021)","plainCitation":"(4DFWD, 2021)","noteIndex":0},"citationItems":[{"id":27,"uris":["http://zotero.org/users/7836987/items/QH6SRN4Z"],"uri":["http://zotero.org/users/7836987/items/QH6SRN4Z"],"itemData":{"id":27,"type":"webpage","abstract":"Today we are unveiling the next step in data driven 3D printed midsole innovation, the adidas 4DFWD. Combining years of athlete data with the unique technology of 3D printing, adidas 4DFWD is created","container-title":"adidas News Site | Press Resources for all Brands, Sports and Innovations","language":"en","note":"section: Running","title":"4DFWD: DATA-DRIVEN 3D PRINTED PERFORMANCE TECHNOLOGY DESIGNED TO MOVE YOU FORWARD","title-short":"4DFWD","URL":"https://news.adidas.com/running/4dfwd--data-driven-3d-printed-performance-technology-designed-to-move-you-forward/s/514baddb-1029-4686-abd5-5ee3985a304a","accessed":{"date-parts":[["2022",2,11]]},"issued":{"date-parts":[["2021",5,5]]}}}],"schema":"https://github.com/citation-style-language/schema/raw/master/csl-citation.json"} </w:instrText>
      </w:r>
      <w:r w:rsidR="00415257" w:rsidRPr="00415257">
        <w:rPr>
          <w:b/>
          <w:bCs/>
          <w:color w:val="000000" w:themeColor="text1"/>
        </w:rPr>
        <w:fldChar w:fldCharType="separate"/>
      </w:r>
      <w:r w:rsidR="00415257" w:rsidRPr="00415257">
        <w:rPr>
          <w:rFonts w:cs="Times New Roman"/>
          <w:b/>
          <w:bCs/>
        </w:rPr>
        <w:t>(</w:t>
      </w:r>
      <w:r w:rsidR="00415257" w:rsidRPr="00415257">
        <w:rPr>
          <w:rFonts w:cs="Times New Roman"/>
          <w:b/>
          <w:bCs/>
          <w:i/>
          <w:iCs/>
        </w:rPr>
        <w:t>4DFWD</w:t>
      </w:r>
      <w:r w:rsidR="00415257" w:rsidRPr="00415257">
        <w:rPr>
          <w:rFonts w:cs="Times New Roman"/>
          <w:b/>
          <w:bCs/>
        </w:rPr>
        <w:t>, 2021)</w:t>
      </w:r>
      <w:r w:rsidR="00415257" w:rsidRPr="00415257">
        <w:rPr>
          <w:b/>
          <w:bCs/>
          <w:color w:val="000000" w:themeColor="text1"/>
        </w:rPr>
        <w:fldChar w:fldCharType="end"/>
      </w:r>
      <w:r w:rsidR="00480CFA">
        <w:rPr>
          <w:b/>
          <w:bCs/>
          <w:color w:val="000000" w:themeColor="text1"/>
        </w:rPr>
        <w:t>.</w:t>
      </w:r>
    </w:p>
    <w:p w14:paraId="2C1931D7" w14:textId="59BD594A" w:rsidR="00415257" w:rsidRDefault="006A0B91" w:rsidP="006412CC">
      <w:pPr>
        <w:pStyle w:val="Corpodetexto"/>
        <w:rPr>
          <w:shd w:val="clear" w:color="auto" w:fill="FFFFFF"/>
        </w:rPr>
      </w:pPr>
      <w:r w:rsidRPr="00A06C4A">
        <w:t>Segundo o artigo “</w:t>
      </w:r>
      <w:proofErr w:type="spellStart"/>
      <w:r w:rsidRPr="00051C02">
        <w:rPr>
          <w:i/>
          <w:iCs/>
        </w:rPr>
        <w:t>Our</w:t>
      </w:r>
      <w:proofErr w:type="spellEnd"/>
      <w:r w:rsidRPr="00051C02">
        <w:rPr>
          <w:i/>
          <w:iCs/>
        </w:rPr>
        <w:t xml:space="preserve"> </w:t>
      </w:r>
      <w:proofErr w:type="spellStart"/>
      <w:r w:rsidRPr="00051C02">
        <w:rPr>
          <w:i/>
          <w:iCs/>
        </w:rPr>
        <w:t>Tecnology</w:t>
      </w:r>
      <w:proofErr w:type="spellEnd"/>
      <w:r w:rsidRPr="00A06C4A">
        <w:t xml:space="preserve">”,  </w:t>
      </w:r>
      <w:r w:rsidR="004726AD" w:rsidRPr="00C10809">
        <w:rPr>
          <w:b/>
          <w:bCs/>
        </w:rPr>
        <w:fldChar w:fldCharType="begin"/>
      </w:r>
      <w:r w:rsidR="00C10809" w:rsidRPr="00C10809">
        <w:rPr>
          <w:b/>
          <w:bCs/>
        </w:rPr>
        <w:instrText xml:space="preserve"> ADDIN ZOTERO_ITEM CSL_CITATION {"citationID":"39O7APjF","properties":{"formattedCitation":"(\\uc0\\u171{}DLS 3D\\uc0\\u187{}, 2022)","plainCitation":"(«DLS 3D», 2022)","noteIndex":0},"citationItems":[{"id":29,"uris":["http://zotero.org/users/7836987/items/3BWELBIR"],"uri":["http://zotero.org/users/7836987/items/3BWELBIR"],"itemData":{"id":29,"type":"post-weblog","abstract":"The Carbon DLS™ process allows 3D printers to create parts with exceptional mechanical properties, resoluition and surface finish.","container-title":"Carbon","language":"en-US","title":"DLS 3D","URL":"https://www.carbon3d.com/carbon-dls-technology/","accessed":{"date-parts":[["2022",2,11]]},"issued":{"date-parts":[["2022"]]}}}],"schema":"https://github.com/citation-style-language/schema/raw/master/csl-citation.json"} </w:instrText>
      </w:r>
      <w:r w:rsidR="004726AD" w:rsidRPr="00C10809">
        <w:rPr>
          <w:b/>
          <w:bCs/>
        </w:rPr>
        <w:fldChar w:fldCharType="separate"/>
      </w:r>
      <w:r w:rsidR="00C10809" w:rsidRPr="00C10809">
        <w:rPr>
          <w:rFonts w:cs="Times New Roman"/>
          <w:b/>
          <w:bCs/>
        </w:rPr>
        <w:t>(«DLS 3D», 2022)</w:t>
      </w:r>
      <w:r w:rsidR="004726AD" w:rsidRPr="00C10809">
        <w:rPr>
          <w:b/>
          <w:bCs/>
        </w:rPr>
        <w:fldChar w:fldCharType="end"/>
      </w:r>
      <w:r w:rsidR="004726AD">
        <w:t xml:space="preserve">, </w:t>
      </w:r>
      <w:r w:rsidRPr="00A06C4A">
        <w:t xml:space="preserve">a tecnologia DLS usa a projeção digital de luz, ótica permeável ao oxigênio e resinas líquidas programáveis </w:t>
      </w:r>
      <w:r w:rsidRPr="00A06C4A">
        <w:rPr>
          <w:rFonts w:ascii="Arial" w:hAnsi="Arial" w:cs="Arial"/>
        </w:rPr>
        <w:t>​​</w:t>
      </w:r>
      <w:r w:rsidRPr="00A06C4A">
        <w:t xml:space="preserve">para fabricar produtos poliméricos finais duráveis </w:t>
      </w:r>
      <w:r w:rsidRPr="00A06C4A">
        <w:rPr>
          <w:rFonts w:ascii="Arial" w:hAnsi="Arial" w:cs="Arial"/>
        </w:rPr>
        <w:t>​​</w:t>
      </w:r>
      <w:r w:rsidRPr="00A06C4A">
        <w:t xml:space="preserve">e de alto desempenho. Pelo que, através de um processo fotoquímico (CLIP) que tem a capacidade de, com luz ultravioleta (UV), transformar a resina plástica em partes sólidas, faz com que à </w:t>
      </w:r>
      <w:r w:rsidRPr="00A06C4A">
        <w:rPr>
          <w:shd w:val="clear" w:color="auto" w:fill="FFFFFF"/>
        </w:rPr>
        <w:t>medida que esta luz é projetada a peça se solidifique e a plataforma de construção suba.</w:t>
      </w:r>
      <w:r w:rsidRPr="00A06C4A">
        <w:t xml:space="preserve"> É importante referir que tal fenómeno acontece uma vez que é usada uma </w:t>
      </w:r>
      <w:r w:rsidRPr="00A06C4A">
        <w:rPr>
          <w:shd w:val="clear" w:color="auto" w:fill="FFFFFF"/>
        </w:rPr>
        <w:t>janela permeável ao oxigênio num reservatório de resina tratado por UV.</w:t>
      </w:r>
      <w:r w:rsidR="00415257">
        <w:rPr>
          <w:shd w:val="clear" w:color="auto" w:fill="FFFFFF"/>
        </w:rPr>
        <w:t xml:space="preserve"> </w:t>
      </w:r>
    </w:p>
    <w:p w14:paraId="32EA09D6" w14:textId="122B47A6" w:rsidR="006A0B91" w:rsidRPr="00415257" w:rsidRDefault="006A0B91" w:rsidP="006412CC">
      <w:pPr>
        <w:pStyle w:val="Corpodetexto"/>
        <w:rPr>
          <w:shd w:val="clear" w:color="auto" w:fill="FFFFFF"/>
        </w:rPr>
      </w:pPr>
      <w:r w:rsidRPr="00A06C4A">
        <w:rPr>
          <w:shd w:val="clear" w:color="auto" w:fill="FFFFFF"/>
        </w:rPr>
        <w:t>Em todo este processo existe uma zona denominada de “morta” característica por apresentar uma interface fina e líquida de resina não tratada entre a janela e a peça de impressão.  “A luz passa pela zona morta, curando a resina acima dela para formar uma parte sólida sem solidificar a parte na janela. (…) Os processos tradicionais de impressão 3D baseados em resina produzem peças fracas e quebradiças. O carbono supera isso incorporando uma segunda química programável ativada por calor em nossos materiais. Depois que uma peça é impressa em uma impressora de carbono, ela é cozida no forno. O calor desencadeia uma reação química secundária que faz com que os materiais se adaptem e se fortaleçam, assumindo características excecionalmente fortes. Isso produz peças de alta resolução com propriedades mecânicas de grau de engenharia”</w:t>
      </w:r>
      <w:r w:rsidR="00415257" w:rsidRPr="00C10809">
        <w:rPr>
          <w:b/>
          <w:bCs/>
          <w:shd w:val="clear" w:color="auto" w:fill="FFFFFF"/>
        </w:rPr>
        <w:fldChar w:fldCharType="begin"/>
      </w:r>
      <w:r w:rsidR="00C10809" w:rsidRPr="00C10809">
        <w:rPr>
          <w:b/>
          <w:bCs/>
          <w:shd w:val="clear" w:color="auto" w:fill="FFFFFF"/>
        </w:rPr>
        <w:instrText xml:space="preserve"> ADDIN ZOTERO_ITEM CSL_CITATION {"citationID":"ltR9SkjV","properties":{"formattedCitation":"(\\uc0\\u171{}DLS 3D\\uc0\\u187{}, 2022)","plainCitation":"(«DLS 3D», 2022)","noteIndex":0},"citationItems":[{"id":29,"uris":["http://zotero.org/users/7836987/items/3BWELBIR"],"uri":["http://zotero.org/users/7836987/items/3BWELBIR"],"itemData":{"id":29,"type":"post-weblog","abstract":"The Carbon DLS™ process allows 3D printers to create parts with exceptional mechanical properties, resoluition and surface finish.","container-title":"Carbon","language":"en-US","title":"DLS 3D","URL":"https://www.carbon3d.com/carbon-dls-technology/","accessed":{"date-parts":[["2022",2,11]]},"issued":{"date-parts":[["2022"]]}}}],"schema":"https://github.com/citation-style-language/schema/raw/master/csl-citation.json"} </w:instrText>
      </w:r>
      <w:r w:rsidR="00415257" w:rsidRPr="00C10809">
        <w:rPr>
          <w:b/>
          <w:bCs/>
          <w:shd w:val="clear" w:color="auto" w:fill="FFFFFF"/>
        </w:rPr>
        <w:fldChar w:fldCharType="separate"/>
      </w:r>
      <w:r w:rsidR="00C10809" w:rsidRPr="00C10809">
        <w:rPr>
          <w:rFonts w:cs="Times New Roman"/>
          <w:b/>
          <w:bCs/>
        </w:rPr>
        <w:t>(«DLS 3D», 2022)</w:t>
      </w:r>
      <w:r w:rsidR="00415257" w:rsidRPr="00C10809">
        <w:rPr>
          <w:b/>
          <w:bCs/>
          <w:shd w:val="clear" w:color="auto" w:fill="FFFFFF"/>
        </w:rPr>
        <w:fldChar w:fldCharType="end"/>
      </w:r>
      <w:r w:rsidR="00480CFA">
        <w:rPr>
          <w:b/>
          <w:bCs/>
          <w:shd w:val="clear" w:color="auto" w:fill="FFFFFF"/>
        </w:rPr>
        <w:t>.</w:t>
      </w:r>
    </w:p>
    <w:p w14:paraId="57882531" w14:textId="77777777" w:rsidR="006A0B91" w:rsidRDefault="006A0B91" w:rsidP="006412CC">
      <w:pPr>
        <w:pStyle w:val="Corpodetexto"/>
      </w:pPr>
      <w:r w:rsidRPr="00D65B9F">
        <w:t>Em suma, com a utilização destas tecnologias a adidas consegue conceber uma sola de grande durabilidade, resistência e adaptabilidade para as 4DFWD.</w:t>
      </w:r>
    </w:p>
    <w:p w14:paraId="1D07A976" w14:textId="77777777" w:rsidR="006A0B91" w:rsidRDefault="006A0B91" w:rsidP="006412CC">
      <w:pPr>
        <w:pStyle w:val="Corpodetexto"/>
      </w:pPr>
    </w:p>
    <w:p w14:paraId="49FCD37B" w14:textId="77777777" w:rsidR="006A0B91" w:rsidRDefault="006A0B91" w:rsidP="006412CC">
      <w:pPr>
        <w:pStyle w:val="Corpodetexto"/>
        <w:numPr>
          <w:ilvl w:val="0"/>
          <w:numId w:val="15"/>
        </w:numPr>
      </w:pPr>
      <w:bookmarkStart w:id="41" w:name="commeDesMachines"/>
      <w:r>
        <w:t xml:space="preserve">Espanha </w:t>
      </w:r>
      <w:r>
        <w:sym w:font="Wingdings" w:char="F0E0"/>
      </w:r>
      <w:r>
        <w:t xml:space="preserve"> </w:t>
      </w:r>
      <w:proofErr w:type="spellStart"/>
      <w:r w:rsidRPr="00FB18D9">
        <w:t>Comme</w:t>
      </w:r>
      <w:proofErr w:type="spellEnd"/>
      <w:r w:rsidRPr="00FB18D9">
        <w:t xml:space="preserve"> </w:t>
      </w:r>
      <w:proofErr w:type="spellStart"/>
      <w:r w:rsidRPr="00FB18D9">
        <w:t>des</w:t>
      </w:r>
      <w:proofErr w:type="spellEnd"/>
      <w:r w:rsidRPr="00FB18D9">
        <w:t xml:space="preserve"> </w:t>
      </w:r>
      <w:proofErr w:type="spellStart"/>
      <w:r w:rsidRPr="00FB18D9">
        <w:t>machines</w:t>
      </w:r>
      <w:proofErr w:type="spellEnd"/>
      <w:r>
        <w:t xml:space="preserve"> (Bilbau)</w:t>
      </w:r>
    </w:p>
    <w:bookmarkEnd w:id="41"/>
    <w:p w14:paraId="0349F7B2" w14:textId="77777777" w:rsidR="006A0B91" w:rsidRDefault="006A0B91" w:rsidP="006412CC">
      <w:pPr>
        <w:pStyle w:val="Corpodetexto"/>
      </w:pPr>
      <w:proofErr w:type="spellStart"/>
      <w:r>
        <w:t>Comme</w:t>
      </w:r>
      <w:proofErr w:type="spellEnd"/>
      <w:r>
        <w:t xml:space="preserve"> </w:t>
      </w:r>
      <w:proofErr w:type="spellStart"/>
      <w:r>
        <w:t>des</w:t>
      </w:r>
      <w:proofErr w:type="spellEnd"/>
      <w:r>
        <w:t xml:space="preserve"> </w:t>
      </w:r>
      <w:proofErr w:type="spellStart"/>
      <w:r>
        <w:t>machines</w:t>
      </w:r>
      <w:proofErr w:type="spellEnd"/>
      <w:r>
        <w:t xml:space="preserve"> é uma fábrica no setor têxtil, localizada em Bicais, Bilbau que utiliza uma das técnicas mais inovadoras da moda: Digitalização 3d.</w:t>
      </w:r>
    </w:p>
    <w:p w14:paraId="47B00B41" w14:textId="77777777" w:rsidR="006A0B91" w:rsidRDefault="006A0B91" w:rsidP="006412CC">
      <w:pPr>
        <w:pStyle w:val="Corpodetexto"/>
      </w:pPr>
      <w:r>
        <w:lastRenderedPageBreak/>
        <w:t>A digitalização 3d permite a criação de objetos físicos a partir de um modelo digital. Esta tecnologia tem vindo a ser aperfeiçoada e trabalhada uma vez que contribui bastante para um mundo mais sustentável (</w:t>
      </w:r>
      <w:r w:rsidRPr="00B87431">
        <w:t>desperdiça</w:t>
      </w:r>
      <w:r>
        <w:t>ndo</w:t>
      </w:r>
      <w:r w:rsidRPr="00B87431">
        <w:t xml:space="preserve"> menos materia</w:t>
      </w:r>
      <w:r>
        <w:t>is</w:t>
      </w:r>
      <w:r w:rsidRPr="00B87431">
        <w:t xml:space="preserve"> e produtos químicos</w:t>
      </w:r>
      <w:r>
        <w:t>), acelerando os processos de criação e inovação, minimizando os custos e possíveis falhas.</w:t>
      </w:r>
    </w:p>
    <w:p w14:paraId="47ACA12B" w14:textId="17A931D1" w:rsidR="006A0B91" w:rsidRDefault="006A0B91" w:rsidP="006412CC">
      <w:pPr>
        <w:pStyle w:val="Corpodetexto"/>
      </w:pPr>
      <w:r>
        <w:t xml:space="preserve">Segundo o artigo </w:t>
      </w:r>
      <w:r w:rsidR="00D71214">
        <w:t>“</w:t>
      </w:r>
      <w:proofErr w:type="spellStart"/>
      <w:r w:rsidR="00D71214" w:rsidRPr="00D71214">
        <w:rPr>
          <w:i/>
          <w:iCs/>
        </w:rPr>
        <w:t>Comme</w:t>
      </w:r>
      <w:proofErr w:type="spellEnd"/>
      <w:r w:rsidR="00D71214" w:rsidRPr="00D71214">
        <w:rPr>
          <w:i/>
          <w:iCs/>
        </w:rPr>
        <w:t xml:space="preserve"> </w:t>
      </w:r>
      <w:proofErr w:type="spellStart"/>
      <w:r w:rsidR="00D71214" w:rsidRPr="00D71214">
        <w:rPr>
          <w:i/>
          <w:iCs/>
        </w:rPr>
        <w:t>des</w:t>
      </w:r>
      <w:proofErr w:type="spellEnd"/>
      <w:r w:rsidR="00D71214" w:rsidRPr="00D71214">
        <w:rPr>
          <w:i/>
          <w:iCs/>
        </w:rPr>
        <w:t xml:space="preserve"> </w:t>
      </w:r>
      <w:proofErr w:type="spellStart"/>
      <w:r w:rsidR="00D71214" w:rsidRPr="00D71214">
        <w:rPr>
          <w:i/>
          <w:iCs/>
        </w:rPr>
        <w:t>Machines</w:t>
      </w:r>
      <w:proofErr w:type="spellEnd"/>
      <w:r w:rsidR="00D71214" w:rsidRPr="00D71214">
        <w:rPr>
          <w:i/>
          <w:iCs/>
        </w:rPr>
        <w:t xml:space="preserve"> – Future </w:t>
      </w:r>
      <w:proofErr w:type="spellStart"/>
      <w:r w:rsidR="00D71214" w:rsidRPr="00D71214">
        <w:rPr>
          <w:i/>
          <w:iCs/>
        </w:rPr>
        <w:t>Perfect</w:t>
      </w:r>
      <w:proofErr w:type="spellEnd"/>
      <w:r w:rsidR="00D71214">
        <w:t>”</w:t>
      </w:r>
      <w:r w:rsidRPr="005C6C4F">
        <w:t xml:space="preserve">, </w:t>
      </w:r>
      <w:r>
        <w:t>publicado no dia 2 de junho de 2020 no blog Talento a Bordo,</w:t>
      </w:r>
      <w:r w:rsidR="009D266E">
        <w:t xml:space="preserve"> </w:t>
      </w:r>
      <w:r>
        <w:t>um dos criadores da fábrica</w:t>
      </w:r>
      <w:r w:rsidR="009D266E">
        <w:t xml:space="preserve">, </w:t>
      </w:r>
      <w:proofErr w:type="spellStart"/>
      <w:r>
        <w:t>Aran</w:t>
      </w:r>
      <w:proofErr w:type="spellEnd"/>
      <w:r>
        <w:t xml:space="preserve"> </w:t>
      </w:r>
      <w:proofErr w:type="spellStart"/>
      <w:r>
        <w:t>Azkarate</w:t>
      </w:r>
      <w:proofErr w:type="spellEnd"/>
      <w:r w:rsidR="00D71214">
        <w:t xml:space="preserve"> (2020)</w:t>
      </w:r>
      <w:r w:rsidR="009D266E">
        <w:t xml:space="preserve">, </w:t>
      </w:r>
      <w:r>
        <w:t xml:space="preserve">afirma que as marcas parceiras aumentaram até 30% de margem de lucro e que a digitalização 3d está a revolucionar a indústria da produção. Produzem roupas sustentáveis e customizáveis para marcas impactantes e bastante conhecidas em todo o mundo, como, Nike e </w:t>
      </w:r>
      <w:proofErr w:type="spellStart"/>
      <w:r>
        <w:t>Burberry</w:t>
      </w:r>
      <w:proofErr w:type="spellEnd"/>
      <w:r>
        <w:t xml:space="preserve"> </w:t>
      </w:r>
      <w:r w:rsidR="00D71214" w:rsidRPr="00D71214">
        <w:rPr>
          <w:b/>
          <w:bCs/>
        </w:rPr>
        <w:fldChar w:fldCharType="begin"/>
      </w:r>
      <w:r w:rsidR="00D71214" w:rsidRPr="00D71214">
        <w:rPr>
          <w:b/>
          <w:bCs/>
        </w:rPr>
        <w:instrText xml:space="preserve"> ADDIN ZOTERO_ITEM CSL_CITATION {"citationID":"I6UG36Ss","properties":{"formattedCitation":"(Aran et. al, 2020)","plainCitation":"(Aran et. al, 2020)","noteIndex":0},"citationItems":[{"id":31,"uris":["http://zotero.org/users/7836987/items/HGMEZIK9"],"uri":["http://zotero.org/users/7836987/items/HGMEZIK9"],"itemData":{"id":31,"type":"webpage","title":"Comme des Machines - Future Perfect","URL":"https://www.talentoabordo.com/en/design/comme-des-machines","author":[{"family":"Aran et. al","given":""}],"accessed":{"date-parts":[["2022",2,11]]},"issued":{"date-parts":[["2020",6,2]]}}}],"schema":"https://github.com/citation-style-language/schema/raw/master/csl-citation.json"} </w:instrText>
      </w:r>
      <w:r w:rsidR="00D71214" w:rsidRPr="00D71214">
        <w:rPr>
          <w:b/>
          <w:bCs/>
        </w:rPr>
        <w:fldChar w:fldCharType="separate"/>
      </w:r>
      <w:r w:rsidR="00D71214" w:rsidRPr="00D71214">
        <w:rPr>
          <w:b/>
          <w:bCs/>
        </w:rPr>
        <w:t>(Aran et. al, 2020)</w:t>
      </w:r>
      <w:r w:rsidR="00D71214" w:rsidRPr="00D71214">
        <w:rPr>
          <w:b/>
          <w:bCs/>
        </w:rPr>
        <w:fldChar w:fldCharType="end"/>
      </w:r>
      <w:r w:rsidR="00D71214">
        <w:rPr>
          <w:b/>
          <w:bCs/>
        </w:rPr>
        <w:t>.</w:t>
      </w:r>
    </w:p>
    <w:p w14:paraId="44AFD652" w14:textId="55D11B21" w:rsidR="006A0B91" w:rsidRDefault="006A0B91" w:rsidP="006412CC">
      <w:pPr>
        <w:pStyle w:val="Corpodetexto"/>
        <w:rPr>
          <w:b/>
          <w:bCs/>
        </w:rPr>
      </w:pPr>
      <w:r w:rsidRPr="008E243F">
        <w:t>É também possível perceber a evolução que a digitalização 3d tem vindo a ter desde 2016 “Quando comecei, havia apenas amarelo, azul, vermelho e verde disponíveis, e fazer algo interessante com essas cores foi um verdadeiro desafio. Agora podemos escolher, por exemplo, entre muitos tipos diferentes de madeiras com tons lindos e sutis. Podemos até misturá-los, o que antes não era possível”</w:t>
      </w:r>
      <w:r>
        <w:rPr>
          <w:b/>
          <w:bCs/>
        </w:rPr>
        <w:t xml:space="preserve"> </w:t>
      </w:r>
      <w:r w:rsidR="00D71214" w:rsidRPr="00D71214">
        <w:rPr>
          <w:b/>
          <w:bCs/>
        </w:rPr>
        <w:fldChar w:fldCharType="begin"/>
      </w:r>
      <w:r w:rsidR="00D71214">
        <w:rPr>
          <w:b/>
          <w:bCs/>
        </w:rPr>
        <w:instrText xml:space="preserve"> ADDIN ZOTERO_ITEM CSL_CITATION {"citationID":"PE1Q2nOM","properties":{"formattedCitation":"(Aran et. al, 2020)","plainCitation":"(Aran et. al, 2020)","noteIndex":0},"citationItems":[{"id":31,"uris":["http://zotero.org/users/7836987/items/HGMEZIK9"],"uri":["http://zotero.org/users/7836987/items/HGMEZIK9"],"itemData":{"id":31,"type":"webpage","title":"Comme des Machines - Future Perfect","URL":"https://www.talentoabordo.com/en/design/comme-des-machines","author":[{"family":"Aran et. al","given":""}],"accessed":{"date-parts":[["2022",2,11]]},"issued":{"date-parts":[["2020",6,2]]}}}],"schema":"https://github.com/citation-style-language/schema/raw/master/csl-citation.json"} </w:instrText>
      </w:r>
      <w:r w:rsidR="00D71214" w:rsidRPr="00D71214">
        <w:rPr>
          <w:b/>
          <w:bCs/>
        </w:rPr>
        <w:fldChar w:fldCharType="separate"/>
      </w:r>
      <w:r w:rsidR="00D71214" w:rsidRPr="00D71214">
        <w:rPr>
          <w:b/>
          <w:bCs/>
        </w:rPr>
        <w:t>(Aran et. al, 2020)</w:t>
      </w:r>
      <w:r w:rsidR="00D71214" w:rsidRPr="00D71214">
        <w:rPr>
          <w:b/>
          <w:bCs/>
        </w:rPr>
        <w:fldChar w:fldCharType="end"/>
      </w:r>
      <w:r w:rsidR="00D71214">
        <w:rPr>
          <w:b/>
          <w:bCs/>
        </w:rPr>
        <w:t>.</w:t>
      </w:r>
    </w:p>
    <w:p w14:paraId="456C64D4" w14:textId="7CE65776" w:rsidR="000D15E8" w:rsidRDefault="006A0B91" w:rsidP="006412CC">
      <w:pPr>
        <w:pStyle w:val="Corpodetexto"/>
        <w:rPr>
          <w:b/>
          <w:bCs/>
        </w:rPr>
      </w:pPr>
      <w:r w:rsidRPr="00D47F6C">
        <w:t xml:space="preserve">De entre vários materiais que a </w:t>
      </w:r>
      <w:r>
        <w:t xml:space="preserve">impressão </w:t>
      </w:r>
      <w:r w:rsidRPr="00D47F6C">
        <w:t>3d pode utilizar (como plástico TPU, P</w:t>
      </w:r>
      <w:r>
        <w:t>LA</w:t>
      </w:r>
      <w:r w:rsidRPr="00D47F6C">
        <w:t xml:space="preserve">, silicone, entre outros) a </w:t>
      </w:r>
      <w:proofErr w:type="spellStart"/>
      <w:r w:rsidRPr="00051C02">
        <w:rPr>
          <w:i/>
          <w:iCs/>
        </w:rPr>
        <w:t>Comme</w:t>
      </w:r>
      <w:proofErr w:type="spellEnd"/>
      <w:r w:rsidRPr="00051C02">
        <w:rPr>
          <w:i/>
          <w:iCs/>
        </w:rPr>
        <w:t xml:space="preserve"> </w:t>
      </w:r>
      <w:proofErr w:type="spellStart"/>
      <w:r w:rsidRPr="00051C02">
        <w:rPr>
          <w:i/>
          <w:iCs/>
        </w:rPr>
        <w:t>des</w:t>
      </w:r>
      <w:proofErr w:type="spellEnd"/>
      <w:r w:rsidRPr="00051C02">
        <w:rPr>
          <w:i/>
          <w:iCs/>
        </w:rPr>
        <w:t xml:space="preserve"> </w:t>
      </w:r>
      <w:proofErr w:type="spellStart"/>
      <w:r w:rsidRPr="00051C02">
        <w:rPr>
          <w:i/>
          <w:iCs/>
        </w:rPr>
        <w:t>Machinnes</w:t>
      </w:r>
      <w:proofErr w:type="spellEnd"/>
      <w:r w:rsidRPr="00D47F6C">
        <w:t xml:space="preserve"> baseia-se em materiais sustentáveis como o PLA</w:t>
      </w:r>
      <w:r>
        <w:rPr>
          <w:b/>
          <w:bCs/>
        </w:rPr>
        <w:t xml:space="preserve"> </w:t>
      </w:r>
      <w:r w:rsidRPr="00F15501">
        <w:t>“um bio polímero feito com ingredientes naturais como cana-de-açúcar, café e batata, entre outros. É biodegradável e compostável”</w:t>
      </w:r>
      <w:r>
        <w:rPr>
          <w:b/>
          <w:bCs/>
        </w:rPr>
        <w:t xml:space="preserve"> </w:t>
      </w:r>
      <w:r w:rsidR="00D71214" w:rsidRPr="00D71214">
        <w:rPr>
          <w:b/>
          <w:bCs/>
        </w:rPr>
        <w:fldChar w:fldCharType="begin"/>
      </w:r>
      <w:r w:rsidR="00D71214">
        <w:rPr>
          <w:b/>
          <w:bCs/>
        </w:rPr>
        <w:instrText xml:space="preserve"> ADDIN ZOTERO_ITEM CSL_CITATION {"citationID":"cbGzyBCW","properties":{"formattedCitation":"(Aran et. al, 2020)","plainCitation":"(Aran et. al, 2020)","noteIndex":0},"citationItems":[{"id":31,"uris":["http://zotero.org/users/7836987/items/HGMEZIK9"],"uri":["http://zotero.org/users/7836987/items/HGMEZIK9"],"itemData":{"id":31,"type":"webpage","title":"Comme des Machines - Future Perfect","URL":"https://www.talentoabordo.com/en/design/comme-des-machines","author":[{"family":"Aran et. al","given":""}],"accessed":{"date-parts":[["2022",2,11]]},"issued":{"date-parts":[["2020",6,2]]}}}],"schema":"https://github.com/citation-style-language/schema/raw/master/csl-citation.json"} </w:instrText>
      </w:r>
      <w:r w:rsidR="00D71214" w:rsidRPr="00D71214">
        <w:rPr>
          <w:b/>
          <w:bCs/>
        </w:rPr>
        <w:fldChar w:fldCharType="separate"/>
      </w:r>
      <w:r w:rsidR="00D71214" w:rsidRPr="00D71214">
        <w:rPr>
          <w:b/>
          <w:bCs/>
        </w:rPr>
        <w:t>(Aran et. al, 2020)</w:t>
      </w:r>
      <w:r w:rsidR="00D71214" w:rsidRPr="00D71214">
        <w:rPr>
          <w:b/>
          <w:bCs/>
        </w:rPr>
        <w:fldChar w:fldCharType="end"/>
      </w:r>
      <w:r w:rsidR="00D71214">
        <w:rPr>
          <w:b/>
          <w:bCs/>
        </w:rPr>
        <w:t>.</w:t>
      </w:r>
    </w:p>
    <w:p w14:paraId="19C4954C" w14:textId="7A306E4A" w:rsidR="006A0B91" w:rsidRDefault="00C81ECF" w:rsidP="006412CC">
      <w:pPr>
        <w:pStyle w:val="Corpodetexto"/>
      </w:pPr>
      <w:r>
        <w:t>A</w:t>
      </w:r>
      <w:r w:rsidR="006A0B91" w:rsidRPr="00030312">
        <w:t xml:space="preserve"> produção deste plástico utiliza bactérias para a produção de ácido lático por meio d</w:t>
      </w:r>
      <w:r w:rsidR="006A0B91">
        <w:t>a</w:t>
      </w:r>
      <w:r w:rsidR="006A0B91" w:rsidRPr="00030312">
        <w:t xml:space="preserve"> fermentação de vegetais ricos em amido, utilizando fontes renováveis.</w:t>
      </w:r>
      <w:r w:rsidR="006A0B91">
        <w:rPr>
          <w:b/>
          <w:bCs/>
        </w:rPr>
        <w:t xml:space="preserve"> </w:t>
      </w:r>
      <w:r w:rsidR="006A0B91" w:rsidRPr="007771B2">
        <w:t>Este plástico substitui o plástico convencional e é adaptável a várias indústrias como indústria alimentar e médica.</w:t>
      </w:r>
      <w:r w:rsidR="000D15E8">
        <w:t xml:space="preserve"> </w:t>
      </w:r>
      <w:r w:rsidR="006A0B91" w:rsidRPr="00435863">
        <w:t xml:space="preserve">Deste modo, no sistema, são criados os modelos com as medidas </w:t>
      </w:r>
      <w:r w:rsidR="006A0B91">
        <w:t>desejáveis</w:t>
      </w:r>
      <w:r w:rsidR="006A0B91" w:rsidRPr="00435863">
        <w:t>. Através da projeção deste modelo tridimensional num software específico, os códigos são enviados para a impressora que produz o material desejado</w:t>
      </w:r>
      <w:r w:rsidR="006A0B91">
        <w:t>, a</w:t>
      </w:r>
      <w:r w:rsidR="006A0B91" w:rsidRPr="00435863">
        <w:t xml:space="preserve"> partir da injeção do plástico PLA por camadas. O PLA em camadas pode ser injetado por meio da mistura a vácuo /fusão /laser e/ou moldagem por injeção</w:t>
      </w:r>
      <w:r w:rsidR="00480CFA">
        <w:t xml:space="preserve"> </w:t>
      </w:r>
      <w:r w:rsidR="000D15E8" w:rsidRPr="00A409AA">
        <w:rPr>
          <w:b/>
          <w:bCs/>
        </w:rPr>
        <w:fldChar w:fldCharType="begin"/>
      </w:r>
      <w:r w:rsidR="00D71214" w:rsidRPr="00A409AA">
        <w:rPr>
          <w:b/>
          <w:bCs/>
        </w:rPr>
        <w:instrText xml:space="preserve"> ADDIN ZOTERO_ITEM CSL_CITATION {"citationID":"YPl5yFxh","properties":{"formattedCitation":"(\\uc0\\u171{}Tecnologia 3D\\uc0\\u187{}, 2020; Yu, 2018)","plainCitation":"(«Tecnologia 3D», 2020; Yu, 2018)","noteIndex":0},"citationItems":[{"id":33,"uris":["http://zotero.org/users/7836987/items/E9FT9C5C"],"uri":["http://zotero.org/users/7836987/items/E9FT9C5C"],"itemData":{"id":33,"type":"post-weblog","abstract":"A tecnologia 3D deve revolucionar a indústria têxtil, contribuindo para a sustentabilidade no setor. Veja outras vantagens e os desafios desta nova tecnolo","container-title":"Tendências em Moda Íntima, Fitness e mais! | Blog da Zanotti Elásticos","language":"pt-BR","note":"section: Moda","title":"Tecnologia 3D","URL":"https://zanotti.com.br/blog/tecnologia-3d-e-sua-aplicacao-na-industria-textil/","accessed":{"date-parts":[["2022",2,11]]},"issued":{"date-parts":[["2020",6,10]]}}},{"id":36,"uris":["http://zotero.org/users/7836987/items/4ZHS85EY"],"uri":["http://zotero.org/users/7836987/items/4ZHS85EY"],"itemData":{"id":36,"type":"article-journal","language":"pt","page":"47","source":"Zotero","title":"FACULDADE DE TECNOLOGIA DE AMERICANA Curso Superior de Tecnologia em Produção Têxtil","author":[{"family":"Yu","given":"Brenda Chan Yuk"}],"issued":{"date-parts":[["2018"]]}}}],"schema":"https://github.com/citation-style-language/schema/raw/master/csl-citation.json"} </w:instrText>
      </w:r>
      <w:r w:rsidR="000D15E8" w:rsidRPr="00A409AA">
        <w:rPr>
          <w:b/>
          <w:bCs/>
        </w:rPr>
        <w:fldChar w:fldCharType="separate"/>
      </w:r>
      <w:r w:rsidR="00D71214" w:rsidRPr="00A409AA">
        <w:rPr>
          <w:rFonts w:cs="Times New Roman"/>
          <w:b/>
          <w:bCs/>
        </w:rPr>
        <w:t>(«Tecnologia 3D», 2020; Yu, 2018)</w:t>
      </w:r>
      <w:r w:rsidR="000D15E8" w:rsidRPr="00A409AA">
        <w:rPr>
          <w:b/>
          <w:bCs/>
        </w:rPr>
        <w:fldChar w:fldCharType="end"/>
      </w:r>
      <w:r w:rsidR="00480CFA">
        <w:rPr>
          <w:b/>
          <w:bCs/>
        </w:rPr>
        <w:t>.</w:t>
      </w:r>
    </w:p>
    <w:p w14:paraId="25A04B6B" w14:textId="18E7E64F" w:rsidR="006A0B91" w:rsidRDefault="006A0B91" w:rsidP="006412CC">
      <w:pPr>
        <w:pStyle w:val="Corpodetexto"/>
      </w:pPr>
      <w:r>
        <w:t>Podemos afirmar, que os recursos humanos na área têxtil é uma dependência, e com a quarta revolução industrial através da robótica, BI, digitalização 3D, entre outras tecnologias inovadoras este fenómeno começou a ser contrariado. Começou a tornar-se mais sustentável, económico e prático. Adaptando-se à evolução da sociedade e à constante preocupação de preservar o planeta em que vivemos</w:t>
      </w:r>
      <w:r w:rsidR="00480CFA">
        <w:t xml:space="preserve"> </w:t>
      </w:r>
      <w:r w:rsidR="005A36D5" w:rsidRPr="005A36D5">
        <w:rPr>
          <w:b/>
          <w:bCs/>
        </w:rPr>
        <w:fldChar w:fldCharType="begin"/>
      </w:r>
      <w:r w:rsidR="005A36D5" w:rsidRPr="005A36D5">
        <w:rPr>
          <w:b/>
          <w:bCs/>
        </w:rPr>
        <w:instrText xml:space="preserve"> ADDIN ZOTERO_ITEM CSL_CITATION {"citationID":"1XXXsq9f","properties":{"formattedCitation":"(Ahmad et al., 2020)","plainCitation":"(Ahmad et al., 2020)","noteIndex":0},"citationItems":[{"id":14,"uris":["http://zotero.org/users/7836987/items/WR3YH5JN"],"uri":["http://zotero.org/users/7836987/items/WR3YH5JN"],"itemData":{"id":14,"type":"article-journal","abstract":"Industry 4.0 is a new era of industrial revolution in which textile and apparel (T&amp;A) companies are adopting and integrating advanced technologies to achieve sustainability and a competitive edge. Previous studies have just focused on the perspective of big data utilization in Industry 4.0 and neglected the role of business intelligence systems (BIS), especially in the T&amp;A industry. The current study is one of the first to investigate the determinants of BIS adoption with an eye towards understanding how BIS can resolve sustainability issues in T&amp;A companies with Industry 4.0 technologies. Methodology: A qualitative research approach is applied with 14 semi-structured in-depth interviews from 12 of the world’s high-end T&amp;A companies. The snowball and purposeful sampling strategy is used to select the participants. The qualitative content analysis technique is used to analyze the interview data. Results: The findings revealed various themes, such as sustainability issues in T&amp;A companies, improved value creation processes with leading BI solutions, and perceived difficulties in the adoption of BIS. Major improvements are perceived in the apparel retail business because apparel companies are more prone to adopt the Industry 4.0 technologies with advanced business intelligence (BI) solutions. The results prove the pivotal role of economic sustainability in the adoption of BIS and Industry 4.0 technologies in T&amp;A companies.","container-title":"Sustainability","DOI":"10.3390/su12072632","ISSN":"2071-1050","issue":"7","language":"en","note":"number: 7\npublisher: Multidisciplinary Digital Publishing Institute","page":"2632","source":"www.mdpi.com","title":"Towards Sustainable Textile and Apparel Industry: Exploring the Role of Business Intelligence Systems in the Era of Industry 4.0","title-short":"Towards Sustainable Textile and Apparel Industry","volume":"12","author":[{"family":"Ahmad","given":"Sumera"},{"family":"Miskon","given":"Suraya"},{"family":"Alabdan","given":"Rana"},{"family":"Tlili","given":"Iskander"}],"issued":{"date-parts":[["2020",1]]}}}],"schema":"https://github.com/citation-style-language/schema/raw/master/csl-citation.json"} </w:instrText>
      </w:r>
      <w:r w:rsidR="005A36D5" w:rsidRPr="005A36D5">
        <w:rPr>
          <w:b/>
          <w:bCs/>
        </w:rPr>
        <w:fldChar w:fldCharType="separate"/>
      </w:r>
      <w:r w:rsidR="005A36D5" w:rsidRPr="005A36D5">
        <w:rPr>
          <w:b/>
          <w:bCs/>
        </w:rPr>
        <w:t>(Ahmad et al., 2020)</w:t>
      </w:r>
      <w:r w:rsidR="005A36D5" w:rsidRPr="005A36D5">
        <w:rPr>
          <w:b/>
          <w:bCs/>
        </w:rPr>
        <w:fldChar w:fldCharType="end"/>
      </w:r>
      <w:r w:rsidR="00480CFA">
        <w:rPr>
          <w:b/>
          <w:bCs/>
        </w:rPr>
        <w:t>.</w:t>
      </w:r>
    </w:p>
    <w:p w14:paraId="117A144D" w14:textId="3C48AC16" w:rsidR="006A0B91" w:rsidRDefault="000D15E8" w:rsidP="006412CC">
      <w:pPr>
        <w:pStyle w:val="Corpodetexto"/>
      </w:pPr>
      <w:r>
        <w:lastRenderedPageBreak/>
        <w:t>São apresentadas no site</w:t>
      </w:r>
      <w:r w:rsidR="00A409AA">
        <w:t xml:space="preserve"> </w:t>
      </w:r>
      <w:r w:rsidR="00A409AA" w:rsidRPr="00A409AA">
        <w:t>IAPMEI - Agendas Mobilizadoras para a Inovação Empresarial | Propostas para a Economia do Futuro</w:t>
      </w:r>
      <w:r w:rsidR="00A409AA">
        <w:t xml:space="preserve"> </w:t>
      </w:r>
      <w:r w:rsidR="006A0B91" w:rsidRPr="00C5616C">
        <w:t>,</w:t>
      </w:r>
      <w:r w:rsidR="006A0B91">
        <w:t xml:space="preserve"> onde é possível constatar, através das </w:t>
      </w:r>
      <w:proofErr w:type="spellStart"/>
      <w:r w:rsidR="006A0B91" w:rsidRPr="00051C02">
        <w:rPr>
          <w:i/>
          <w:iCs/>
        </w:rPr>
        <w:t>livestream</w:t>
      </w:r>
      <w:proofErr w:type="spellEnd"/>
      <w:r w:rsidR="006A0B91">
        <w:t>, que diversas start-ups em Portugal tencionam revolucionar a indústria têxtil portuguesa (não só em peças de roupa, mas também no calçado) assim como a criação de fábricas do futuro apostando essencialmente na tecnologia de digitalização 3d. Apesar das limitações subagentes à utilização destas tecnologias (custo, complexidade,</w:t>
      </w:r>
      <w:r w:rsidR="006A0B91" w:rsidRPr="00D926B6">
        <w:t xml:space="preserve"> </w:t>
      </w:r>
      <w:r w:rsidR="006A0B91">
        <w:t>competências técnicas, integração com novos sistemas, gestão de mudanças) a sustentabilidade gere a economia. Para tal, é necessário apostar em novas formas de confecionar os têxtis</w:t>
      </w:r>
      <w:r w:rsidR="00A409AA">
        <w:t xml:space="preserve"> </w:t>
      </w:r>
      <w:r w:rsidR="00A409AA" w:rsidRPr="00A409AA">
        <w:rPr>
          <w:b/>
          <w:bCs/>
        </w:rPr>
        <w:fldChar w:fldCharType="begin"/>
      </w:r>
      <w:r w:rsidR="00A409AA" w:rsidRPr="00A409AA">
        <w:rPr>
          <w:b/>
          <w:bCs/>
        </w:rPr>
        <w:instrText xml:space="preserve"> ADDIN ZOTERO_ITEM CSL_CITATION {"citationID":"6nv1cihK","properties":{"formattedCitation":"(IAPMEI, 2021)","plainCitation":"(IAPMEI, 2021)","noteIndex":0},"citationItems":[{"id":37,"uris":["http://zotero.org/users/7836987/items/5FLTG6I7"],"uri":["http://zotero.org/users/7836987/items/5FLTG6I7"],"itemData":{"id":37,"type":"webpage","abstract":"IAPMEI, I.P. - Agência para a Competitividade e Inovação","language":"pt-pt","title":"IAPMEI - Agendas Mobilizadoras para a Inovação Empresarial | Propostas para a Economia do Futuro","URL":"https://www.iapmei.pt/EVENTOS/Agendas-Mobilizadoras-para-a-Inovacao-Empresarial.aspx","author":[{"family":"IAPMEI","given":""}],"accessed":{"date-parts":[["2022",2,11]]},"issued":{"date-parts":[["2021",12,2]]}}}],"schema":"https://github.com/citation-style-language/schema/raw/master/csl-citation.json"} </w:instrText>
      </w:r>
      <w:r w:rsidR="00A409AA" w:rsidRPr="00A409AA">
        <w:rPr>
          <w:b/>
          <w:bCs/>
        </w:rPr>
        <w:fldChar w:fldCharType="separate"/>
      </w:r>
      <w:r w:rsidR="00A409AA" w:rsidRPr="00A409AA">
        <w:rPr>
          <w:b/>
          <w:bCs/>
        </w:rPr>
        <w:t>(IAPMEI, 2021)</w:t>
      </w:r>
      <w:r w:rsidR="00A409AA" w:rsidRPr="00A409AA">
        <w:rPr>
          <w:b/>
          <w:bCs/>
        </w:rPr>
        <w:fldChar w:fldCharType="end"/>
      </w:r>
      <w:r w:rsidR="006A0B91">
        <w:t xml:space="preserve">. </w:t>
      </w:r>
    </w:p>
    <w:p w14:paraId="0E072075" w14:textId="77777777" w:rsidR="0081464E" w:rsidRDefault="0081464E" w:rsidP="006412CC">
      <w:pPr>
        <w:pStyle w:val="Corpodetexto"/>
      </w:pPr>
    </w:p>
    <w:p w14:paraId="13698BF1" w14:textId="158325AB" w:rsidR="006A0B91" w:rsidRDefault="00D268C4" w:rsidP="00EE3F9A">
      <w:pPr>
        <w:pStyle w:val="Ttulo4"/>
        <w:numPr>
          <w:ilvl w:val="3"/>
          <w:numId w:val="10"/>
        </w:numPr>
      </w:pPr>
      <w:r>
        <w:t xml:space="preserve"> </w:t>
      </w:r>
      <w:bookmarkStart w:id="42" w:name="_Toc98663396"/>
      <w:r w:rsidR="006A0B91">
        <w:t>Á</w:t>
      </w:r>
      <w:r>
        <w:t>rea Automóvel</w:t>
      </w:r>
      <w:bookmarkEnd w:id="42"/>
    </w:p>
    <w:p w14:paraId="532A5858" w14:textId="23A97DE3" w:rsidR="006A0B91" w:rsidRDefault="006A0B91" w:rsidP="006412CC">
      <w:pPr>
        <w:pStyle w:val="Corpodetexto"/>
      </w:pPr>
      <w:r>
        <w:t xml:space="preserve">A indústria automóvel é uma das mais diversificadas e influentes. Enfrenta desafios sustentáveis, mas também desafios para garantir a mobilidade urbana. É um facto, que o surgimento dos veículos é um marco fulcral para a mobilidade e uns dos grandes marcos na indústria. </w:t>
      </w:r>
    </w:p>
    <w:p w14:paraId="1A8BFFDD" w14:textId="2EAF1495" w:rsidR="006A0B91" w:rsidRDefault="006A0B91" w:rsidP="006412CC">
      <w:pPr>
        <w:pStyle w:val="Corpodetexto"/>
      </w:pPr>
      <w:r>
        <w:t xml:space="preserve">Um dos primeiros carros foi idealizado por Nicolas Joseph </w:t>
      </w:r>
      <w:proofErr w:type="spellStart"/>
      <w:r>
        <w:t>Cugnot</w:t>
      </w:r>
      <w:proofErr w:type="spellEnd"/>
      <w:r>
        <w:t>, no ano de 1700, com um peso quase de 10 toneladas e movido por uma espécie de cadeia a vapor, sendo o seu principal objetivo o transporte dos equipamentos de guerra. É de facto, uma evolução notória, e hoje em dia o automóvel é rapidamente associado a carros elétricos, inteligentes e híbridos</w:t>
      </w:r>
      <w:r w:rsidR="00480CFA">
        <w:t xml:space="preserve"> </w:t>
      </w:r>
      <w:r w:rsidR="001D73EF" w:rsidRPr="00A409AA">
        <w:rPr>
          <w:b/>
          <w:bCs/>
        </w:rPr>
        <w:fldChar w:fldCharType="begin"/>
      </w:r>
      <w:r w:rsidR="00A409AA" w:rsidRPr="00A409AA">
        <w:rPr>
          <w:b/>
          <w:bCs/>
        </w:rPr>
        <w:instrText xml:space="preserve"> ADDIN ZOTERO_ITEM CSL_CITATION {"citationID":"eULtwJgG","properties":{"formattedCitation":"(Neon, sem data)","plainCitation":"(Neon, sem data)","noteIndex":0},"citationItems":[{"id":42,"uris":["http://zotero.org/users/7836987/items/6AZX8CUU"],"uri":["http://zotero.org/users/7836987/items/6AZX8CUU"],"itemData":{"id":42,"type":"webpage","title":"A evolução dos carros: Da sua criação até os dias atuais - Neon Seguros","URL":"https://www.neonseguros.com.br/curiosidades-automotivas/a-evolucao-dos-carros-da-sua-criacao-ate-os-dias-atuais/6427/","author":[{"family":"Neon","given":""}],"accessed":{"date-parts":[["2022",2,11]]}}}],"schema":"https://github.com/citation-style-language/schema/raw/master/csl-citation.json"} </w:instrText>
      </w:r>
      <w:r w:rsidR="001D73EF" w:rsidRPr="00A409AA">
        <w:rPr>
          <w:b/>
          <w:bCs/>
        </w:rPr>
        <w:fldChar w:fldCharType="separate"/>
      </w:r>
      <w:r w:rsidR="00A409AA" w:rsidRPr="00A409AA">
        <w:rPr>
          <w:b/>
          <w:bCs/>
        </w:rPr>
        <w:t>(Neon, sem data)</w:t>
      </w:r>
      <w:r w:rsidR="001D73EF" w:rsidRPr="00A409AA">
        <w:rPr>
          <w:b/>
          <w:bCs/>
        </w:rPr>
        <w:fldChar w:fldCharType="end"/>
      </w:r>
      <w:r w:rsidR="00480CFA">
        <w:rPr>
          <w:b/>
          <w:bCs/>
        </w:rPr>
        <w:t>.</w:t>
      </w:r>
    </w:p>
    <w:p w14:paraId="07E3773D" w14:textId="6D387B55" w:rsidR="006A0B91" w:rsidRDefault="006A0B91" w:rsidP="006412CC">
      <w:pPr>
        <w:pStyle w:val="Corpodetexto"/>
      </w:pPr>
      <w:r>
        <w:t xml:space="preserve">Uma das maiores comodidades que o ser humano tem ao seu dispor é a locomoção, deste modo, desde que surgiu o primeiro automóvel este setor evolui no sentido de qualidade, conforto, inovação e sustentabilidade (mais precisamente a qualidade do ar que é um fator afetado diariamente com a emissão de gases e poeiras provenientes dos motores), regidos com o objetivo, de alcançar a eficiência. </w:t>
      </w:r>
    </w:p>
    <w:p w14:paraId="2AE06BEF" w14:textId="77777777" w:rsidR="009D30C0" w:rsidRDefault="009D30C0" w:rsidP="006412CC">
      <w:pPr>
        <w:pStyle w:val="Corpodetexto"/>
      </w:pPr>
    </w:p>
    <w:p w14:paraId="509FBD28" w14:textId="1E6256BC" w:rsidR="009D30C0" w:rsidRPr="002F3EE3" w:rsidRDefault="009D30C0" w:rsidP="00E9525A">
      <w:pPr>
        <w:pStyle w:val="Ttulo5"/>
        <w:numPr>
          <w:ilvl w:val="4"/>
          <w:numId w:val="10"/>
        </w:numPr>
      </w:pPr>
      <w:bookmarkStart w:id="43" w:name="_Toc98663397"/>
      <w:r w:rsidRPr="002F3EE3">
        <w:t>Casos de Sucesso</w:t>
      </w:r>
      <w:bookmarkEnd w:id="43"/>
      <w:r w:rsidRPr="002F3EE3">
        <w:t xml:space="preserve"> </w:t>
      </w:r>
    </w:p>
    <w:p w14:paraId="0540E07D" w14:textId="011E0A18" w:rsidR="009F7A85" w:rsidRDefault="006A0B91" w:rsidP="006412CC">
      <w:pPr>
        <w:pStyle w:val="Corpodetexto"/>
      </w:pPr>
      <w:r w:rsidRPr="00EF7FD3">
        <w:rPr>
          <w:lang w:val="en-US"/>
        </w:rPr>
        <w:t xml:space="preserve">Segundo o </w:t>
      </w:r>
      <w:proofErr w:type="spellStart"/>
      <w:r w:rsidRPr="00EF7FD3">
        <w:rPr>
          <w:lang w:val="en-US"/>
        </w:rPr>
        <w:t>artigo</w:t>
      </w:r>
      <w:proofErr w:type="spellEnd"/>
      <w:r w:rsidRPr="00EF7FD3">
        <w:rPr>
          <w:lang w:val="en-US"/>
        </w:rPr>
        <w:t xml:space="preserve"> “</w:t>
      </w:r>
      <w:r w:rsidRPr="00EF7FD3">
        <w:rPr>
          <w:i/>
          <w:iCs/>
          <w:lang w:val="en-US"/>
        </w:rPr>
        <w:t>Evolution of IoT-enabled connectivity and applications in automotive industry: A review</w:t>
      </w:r>
      <w:r w:rsidRPr="00EF7FD3">
        <w:rPr>
          <w:lang w:val="en-US"/>
        </w:rPr>
        <w:t xml:space="preserve">” </w:t>
      </w:r>
      <w:proofErr w:type="spellStart"/>
      <w:r w:rsidRPr="00EF7FD3">
        <w:rPr>
          <w:lang w:val="en-US"/>
        </w:rPr>
        <w:t>publicado</w:t>
      </w:r>
      <w:proofErr w:type="spellEnd"/>
      <w:r w:rsidRPr="00EF7FD3">
        <w:rPr>
          <w:lang w:val="en-US"/>
        </w:rPr>
        <w:t xml:space="preserve"> a 25 de </w:t>
      </w:r>
      <w:proofErr w:type="spellStart"/>
      <w:r w:rsidRPr="00EF7FD3">
        <w:rPr>
          <w:lang w:val="en-US"/>
        </w:rPr>
        <w:t>agosto</w:t>
      </w:r>
      <w:proofErr w:type="spellEnd"/>
      <w:r w:rsidRPr="00EF7FD3">
        <w:rPr>
          <w:lang w:val="en-US"/>
        </w:rPr>
        <w:t xml:space="preserve"> de 2021 </w:t>
      </w:r>
      <w:r w:rsidR="00DC6FBC" w:rsidRPr="000B5EA9">
        <w:rPr>
          <w:b/>
          <w:bCs/>
        </w:rPr>
        <w:fldChar w:fldCharType="begin"/>
      </w:r>
      <w:r w:rsidR="00DC6FBC" w:rsidRPr="00EF7FD3">
        <w:rPr>
          <w:b/>
          <w:bCs/>
          <w:lang w:val="en-US"/>
        </w:rPr>
        <w:instrText xml:space="preserve"> ADDIN ZOTERO_ITEM CSL_CITATION {"citationID":"CVDEJXnS","properties":{"formattedCitation":"(Rahim et al., 2021)","plainCitation":"(Rahim et al., 2021)","noteIndex":0},"citationItems":[{"id":39,"uris":["http://zotero.org/users/7836987/items/2SKJNWMU"],"uri":["http://zotero.org/users/7836987/items/2SKJNWMU"],"itemData":{"id":39,"type":"article-journal","abstract":"Emerging Internet of Things (IoT) is considered as blessings for the automotive industry to offer vast opportunities to inventively create, develop, and enhance seamless services for the comfort of the users. Over time, IoT has significantly expanded and evolved in a numerous variety of automotive applications. Motivated by this growing importance of automotive IoT, this paper presents a critical literature survey on the utilization of IoT technology in the automotive industry, emphasizing the evolution of technology-enabling connectivity and applications. Initially, a review of the transformation and development of IoT-enabled smart systems for the vehicle is presented along with an extensive evaluation of the evolution of technology enabling IoT connectivity and applications. This then follows by the formulation of a comprehensive application scope of IoT technology and a general conceptual framework of IoT applications in the automotive industry. Detailed investigation of the benefits and challenges associated with deploying IoT applications is subsequently discussed together with proper identification of current and future tec</w:instrText>
      </w:r>
      <w:r w:rsidR="00DC6FBC" w:rsidRPr="00734FCE">
        <w:rPr>
          <w:b/>
          <w:bCs/>
        </w:rPr>
        <w:instrText>hnological challenges in the automotive industry. Furthermore, this study also focuses on assessing various connectivity types embedded in the sensor node functionalities and linked them with associated applications to reveal technical challenges for future automotive IoT advancement. This work is envisaged to shape the future perspectives of IoT technology in the automotive industry and impact the development of IoT platforms devised by the automotive industry-academia community. The promise of this technology will be realized through addressing new research challenges in the vehicular IoT paradigm, and the design of highly-efficient communication technology with minimum cost and efforts.","container-title":"Vehicular Communications","DOI":"10.1016/j.vehcom.2020.100285","ISSN":"2214-2096","journalAbbreviation":"Vehicular Communications","language":"en","page":"100285","source":"ScienceDirect","title":"Evolution of IoT-enabled connectivity and applications in automotive industry: A review","title-short":"Evolution of IoT-enabled connectivity and applications in automotive industry","volume":"27","author":[{"family":"Rahim","given":"Md. Abdur"},{"family":"Rahman","given":"Md. Arafatur"},{"family":"Rahman","given":"M. M."},{"family":"Asyhari","given":"A. Taufiq"},{"family":"Bhuiyan","given":"Md. Zakirul Alam"},{"family":"Rama</w:instrText>
      </w:r>
      <w:r w:rsidR="00DC6FBC" w:rsidRPr="000B5EA9">
        <w:rPr>
          <w:b/>
          <w:bCs/>
        </w:rPr>
        <w:instrText xml:space="preserve">samy","given":"D."}],"issued":{"date-parts":[["2021",1,1]]}}}],"schema":"https://github.com/citation-style-language/schema/raw/master/csl-citation.json"} </w:instrText>
      </w:r>
      <w:r w:rsidR="00DC6FBC" w:rsidRPr="000B5EA9">
        <w:rPr>
          <w:b/>
          <w:bCs/>
        </w:rPr>
        <w:fldChar w:fldCharType="separate"/>
      </w:r>
      <w:r w:rsidR="00DC6FBC" w:rsidRPr="000B5EA9">
        <w:rPr>
          <w:b/>
          <w:bCs/>
        </w:rPr>
        <w:t>(</w:t>
      </w:r>
      <w:proofErr w:type="spellStart"/>
      <w:r w:rsidR="00DC6FBC" w:rsidRPr="000B5EA9">
        <w:rPr>
          <w:b/>
          <w:bCs/>
        </w:rPr>
        <w:t>Rahim</w:t>
      </w:r>
      <w:proofErr w:type="spellEnd"/>
      <w:r w:rsidR="00DC6FBC" w:rsidRPr="000B5EA9">
        <w:rPr>
          <w:b/>
          <w:bCs/>
        </w:rPr>
        <w:t xml:space="preserve"> et al., 2021)</w:t>
      </w:r>
      <w:r w:rsidR="00DC6FBC" w:rsidRPr="000B5EA9">
        <w:rPr>
          <w:b/>
          <w:bCs/>
        </w:rPr>
        <w:fldChar w:fldCharType="end"/>
      </w:r>
      <w:r w:rsidR="00DC6FBC">
        <w:t xml:space="preserve"> </w:t>
      </w:r>
      <w:r w:rsidRPr="00A10CDB">
        <w:t>a inteligência do</w:t>
      </w:r>
      <w:r>
        <w:t xml:space="preserve">s carros deve-se à </w:t>
      </w:r>
      <w:proofErr w:type="spellStart"/>
      <w:r>
        <w:t>IoT</w:t>
      </w:r>
      <w:proofErr w:type="spellEnd"/>
      <w:r>
        <w:t xml:space="preserve"> que permite a ligação automóvel a terminais do condutor (nomeadamente o ecrã do telemóvel). Para isto são usados sensores e softwares inteligentes. As redes de sensores sem fio (WSNS) são redes de vários nós que atuam como sensores que cooperam com outros nós e tem a capacidade de receber informações físicas e transferi-las para outros dispositivos. Assim sendo, os condutores podem obter facilmente informações sobre </w:t>
      </w:r>
      <w:r w:rsidRPr="0016435D">
        <w:t xml:space="preserve">o calor do motor, luz, calor do radiador, </w:t>
      </w:r>
      <w:r w:rsidRPr="0016435D">
        <w:lastRenderedPageBreak/>
        <w:t>pressão dos pneus, movimento do veículo</w:t>
      </w:r>
      <w:r>
        <w:t xml:space="preserve">, km percorridos, entre outras. O mesmo artigo refere um conjunto de aplicações da tenologia </w:t>
      </w:r>
      <w:proofErr w:type="spellStart"/>
      <w:r>
        <w:t>IoT</w:t>
      </w:r>
      <w:proofErr w:type="spellEnd"/>
      <w:r>
        <w:t xml:space="preserve"> na indústria automóvel, como:</w:t>
      </w:r>
    </w:p>
    <w:p w14:paraId="7875F5C2" w14:textId="77777777" w:rsidR="0081464E" w:rsidRDefault="0081464E" w:rsidP="006412CC">
      <w:pPr>
        <w:pStyle w:val="Corpodetexto"/>
      </w:pPr>
    </w:p>
    <w:p w14:paraId="3D998B11" w14:textId="250D4FAC" w:rsidR="0081464E" w:rsidRPr="0081464E" w:rsidRDefault="006A0B91" w:rsidP="006412CC">
      <w:pPr>
        <w:pStyle w:val="Corpodetexto"/>
        <w:numPr>
          <w:ilvl w:val="0"/>
          <w:numId w:val="15"/>
        </w:numPr>
      </w:pPr>
      <w:bookmarkStart w:id="44" w:name="NavegaçãoTempoReal"/>
      <w:r w:rsidRPr="00167F5A">
        <w:t>Navegação em tempo real</w:t>
      </w:r>
      <w:r>
        <w:t xml:space="preserve"> </w:t>
      </w:r>
      <w:bookmarkEnd w:id="44"/>
      <w:r>
        <w:sym w:font="Wingdings" w:char="F0E0"/>
      </w:r>
      <w:r>
        <w:t xml:space="preserve"> “O </w:t>
      </w:r>
      <w:proofErr w:type="spellStart"/>
      <w:r>
        <w:t>IoT</w:t>
      </w:r>
      <w:proofErr w:type="spellEnd"/>
      <w:r>
        <w:t xml:space="preserve"> tem um grande impacto na garantia de uma instalação segura e inteligente. Tem características desejáveis para ajudar o condutor, seguindo mapas ao vivo (…) em qualquer lugar. Por outro lado, um modelo ativado por </w:t>
      </w:r>
      <w:proofErr w:type="spellStart"/>
      <w:r>
        <w:t>IoT</w:t>
      </w:r>
      <w:proofErr w:type="spellEnd"/>
      <w:r>
        <w:t xml:space="preserve"> utilizando o módulo GPS SKM53 e a fórmula </w:t>
      </w:r>
      <w:proofErr w:type="spellStart"/>
      <w:r>
        <w:t>Haversine</w:t>
      </w:r>
      <w:proofErr w:type="spellEnd"/>
      <w:r>
        <w:t xml:space="preserve"> para notificar a equipa de salvamento (…) como um acidente”</w:t>
      </w:r>
      <w:r w:rsidR="00480CFA">
        <w:t xml:space="preserve"> </w:t>
      </w:r>
      <w:r w:rsidR="00DC6FBC" w:rsidRPr="00DC6FBC">
        <w:rPr>
          <w:b/>
          <w:bCs/>
        </w:rPr>
        <w:fldChar w:fldCharType="begin"/>
      </w:r>
      <w:r w:rsidR="00DC6FBC" w:rsidRPr="00DC6FBC">
        <w:rPr>
          <w:b/>
          <w:bCs/>
        </w:rPr>
        <w:instrText xml:space="preserve"> ADDIN ZOTERO_ITEM CSL_CITATION {"citationID":"AwN1Pthq","properties":{"formattedCitation":"(Rahim et al., 2021)","plainCitation":"(Rahim et al., 2021)","noteIndex":0},"citationItems":[{"id":39,"uris":["http://zotero.org/users/7836987/items/2SKJNWMU"],"uri":["http://zotero.org/users/7836987/items/2SKJNWMU"],"itemData":{"id":39,"type":"article-journal","abstract":"Emerging Internet of Things (IoT) is considered as blessings for the automotive industry to offer vast opportunities to inventively create, develop, and enhance seamless services for the comfort of the users. Over time, IoT has significantly expanded and evolved in a numerous variety of automotive applications. Motivated by this growing importance of automotive IoT, this paper presents a critical literature survey on the utilization of IoT technology in the automotive industry, emphasizing the evolution of technology-enabling connectivity and applications. Initially, a review of the transformation and development of IoT-enabled smart systems for the vehicle is presented along with an extensive evaluation of the evolution of technology enabling IoT connectivity and applications. This then follows by the formulation of a comprehensive application scope of IoT technology and a general conceptual framework of IoT applications in the automotive industry. Detailed investigation of the benefits and challenges associated with deploying IoT applications is subsequently discussed together with proper identification of current and future technological challenges in the automotive industry. Furthermore, this study also focuses on assessing various connectivity types embedded in the sensor node functionalities and linked them with associated applications to reveal technical challenges for future automotive IoT advancement. This work is envisaged to shape the future perspectives of IoT technology in the automotive industry and impact the development of IoT platforms devised by the automotive industry-academia community. The promise of this technology will be realized through addressing new research challenges in the vehicular IoT paradigm, and the design of highly-efficient communication technology with minimum cost and efforts.","container-title":"Vehicular Communications","DOI":"10.1016/j.vehcom.2020.100285","ISSN":"2214-2096","journalAbbreviation":"Vehicular Communications","language":"en","page":"100285","source":"ScienceDirect","title":"Evolution of IoT-enabled connectivity and applications in automotive industry: A review","title-short":"Evolution of IoT-enabled connectivity and applications in automotive industry","volume":"27","author":[{"family":"Rahim","given":"Md. Abdur"},{"family":"Rahman","given":"Md. Arafatur"},{"family":"Rahman","given":"M. M."},{"family":"Asyhari","given":"A. Taufiq"},{"family":"Bhuiyan","given":"Md. Zakirul Alam"},{"family":"Ramasamy","given":"D."}],"issued":{"date-parts":[["2021",1,1]]}}}],"schema":"https://github.com/citation-style-language/schema/raw/master/csl-citation.json"} </w:instrText>
      </w:r>
      <w:r w:rsidR="00DC6FBC" w:rsidRPr="00DC6FBC">
        <w:rPr>
          <w:b/>
          <w:bCs/>
        </w:rPr>
        <w:fldChar w:fldCharType="separate"/>
      </w:r>
      <w:r w:rsidR="00DC6FBC" w:rsidRPr="00DC6FBC">
        <w:rPr>
          <w:b/>
          <w:bCs/>
        </w:rPr>
        <w:t>(Rahim et al., 2021)</w:t>
      </w:r>
      <w:r w:rsidR="00DC6FBC" w:rsidRPr="00DC6FBC">
        <w:rPr>
          <w:b/>
          <w:bCs/>
        </w:rPr>
        <w:fldChar w:fldCharType="end"/>
      </w:r>
      <w:r w:rsidR="00480CFA">
        <w:rPr>
          <w:b/>
          <w:bCs/>
        </w:rPr>
        <w:t>.</w:t>
      </w:r>
    </w:p>
    <w:p w14:paraId="182FD760" w14:textId="2713CC83" w:rsidR="006A0B91" w:rsidRDefault="006A0B91" w:rsidP="002F3EE3">
      <w:pPr>
        <w:pStyle w:val="Corpodetexto"/>
        <w:ind w:left="836"/>
      </w:pPr>
      <w:r>
        <w:t xml:space="preserve">Ou seja, o módulo GPS SKM53 obtém as coordenadas (latitude, longitude, hora, validade da posição e altitude) e a fórmula </w:t>
      </w:r>
      <w:proofErr w:type="spellStart"/>
      <w:r>
        <w:t>haversine</w:t>
      </w:r>
      <w:proofErr w:type="spellEnd"/>
      <w:r>
        <w:t xml:space="preserve"> providencia a distância em que se encontra de determinado ponto, obtendo a localização exata.</w:t>
      </w:r>
    </w:p>
    <w:p w14:paraId="075F976F" w14:textId="77777777" w:rsidR="0081464E" w:rsidRDefault="0081464E" w:rsidP="006412CC">
      <w:pPr>
        <w:pStyle w:val="Corpodetexto"/>
      </w:pPr>
    </w:p>
    <w:p w14:paraId="25E86849" w14:textId="7B83A1D8" w:rsidR="0081464E" w:rsidRDefault="006A0B91" w:rsidP="006412CC">
      <w:pPr>
        <w:pStyle w:val="Corpodetexto"/>
        <w:numPr>
          <w:ilvl w:val="0"/>
          <w:numId w:val="15"/>
        </w:numPr>
      </w:pPr>
      <w:bookmarkStart w:id="45" w:name="SistemaGestãoTrânsito"/>
      <w:r>
        <w:t xml:space="preserve">Sistema de gestão de trânsito </w:t>
      </w:r>
      <w:bookmarkEnd w:id="45"/>
      <w:r>
        <w:sym w:font="Wingdings" w:char="F0E0"/>
      </w:r>
      <w:r>
        <w:t xml:space="preserve"> “</w:t>
      </w:r>
      <w:r w:rsidRPr="008E7093">
        <w:t>Como a quantidade de veículos na estrada</w:t>
      </w:r>
      <w:r>
        <w:t xml:space="preserve"> </w:t>
      </w:r>
      <w:r w:rsidRPr="008E7093">
        <w:t xml:space="preserve">está </w:t>
      </w:r>
      <w:r>
        <w:t>a crescer</w:t>
      </w:r>
      <w:r w:rsidRPr="008E7093">
        <w:t xml:space="preserve"> gradualmente, é possível g</w:t>
      </w:r>
      <w:r>
        <w:t>erir</w:t>
      </w:r>
      <w:r w:rsidRPr="008E7093">
        <w:t xml:space="preserve"> </w:t>
      </w:r>
      <w:r>
        <w:t xml:space="preserve">a </w:t>
      </w:r>
      <w:r w:rsidRPr="008E7093">
        <w:t>temporização inteligente do semáforo com base na densidade d</w:t>
      </w:r>
      <w:r>
        <w:t>e</w:t>
      </w:r>
      <w:r w:rsidRPr="008E7093">
        <w:t xml:space="preserve"> veículo</w:t>
      </w:r>
      <w:r>
        <w:t xml:space="preserve">s </w:t>
      </w:r>
      <w:r w:rsidRPr="008E7093">
        <w:t xml:space="preserve">com a ajuda da </w:t>
      </w:r>
      <w:proofErr w:type="spellStart"/>
      <w:r w:rsidRPr="008E7093">
        <w:t>IoT</w:t>
      </w:r>
      <w:proofErr w:type="spellEnd"/>
      <w:r w:rsidRPr="008E7093">
        <w:t>,</w:t>
      </w:r>
      <w:r>
        <w:t xml:space="preserve"> </w:t>
      </w:r>
      <w:proofErr w:type="spellStart"/>
      <w:r w:rsidRPr="008E7093">
        <w:t>RSUs</w:t>
      </w:r>
      <w:proofErr w:type="spellEnd"/>
      <w:r w:rsidRPr="008E7093">
        <w:t xml:space="preserve"> instalados localmente e </w:t>
      </w:r>
      <w:r>
        <w:t xml:space="preserve">uma </w:t>
      </w:r>
      <w:r w:rsidRPr="008E7093">
        <w:t>câmara de vigilância</w:t>
      </w:r>
      <w:r>
        <w:t>. N</w:t>
      </w:r>
      <w:r w:rsidRPr="008E7093">
        <w:t>o</w:t>
      </w:r>
      <w:r>
        <w:t xml:space="preserve"> </w:t>
      </w:r>
      <w:r w:rsidRPr="008E7093">
        <w:t>caso de emergência, o sistema central pode ajudar a detetar a zona do acidente e inform</w:t>
      </w:r>
      <w:r>
        <w:t>a</w:t>
      </w:r>
      <w:r w:rsidRPr="008E7093">
        <w:t xml:space="preserve"> a equipe de </w:t>
      </w:r>
      <w:r>
        <w:t>salvamento</w:t>
      </w:r>
      <w:r w:rsidRPr="008E7093">
        <w:t xml:space="preserve"> mais próxima</w:t>
      </w:r>
      <w:r>
        <w:t>. (…) Isto também ajuda o condutor a conhecer as condições da estrada (escorregadio, molhado e neve), situação do trânsito e informações acidentais na estrada”</w:t>
      </w:r>
      <w:r w:rsidR="00DC6FBC">
        <w:t xml:space="preserve"> </w:t>
      </w:r>
      <w:r w:rsidR="00DC6FBC" w:rsidRPr="00DC6FBC">
        <w:rPr>
          <w:b/>
          <w:bCs/>
        </w:rPr>
        <w:fldChar w:fldCharType="begin"/>
      </w:r>
      <w:r w:rsidR="00DC6FBC" w:rsidRPr="00DC6FBC">
        <w:rPr>
          <w:b/>
          <w:bCs/>
        </w:rPr>
        <w:instrText xml:space="preserve"> ADDIN ZOTERO_ITEM CSL_CITATION {"citationID":"Sc9GPrNW","properties":{"formattedCitation":"(Rahim et al., 2021)","plainCitation":"(Rahim et al., 2021)","noteIndex":0},"citationItems":[{"id":39,"uris":["http://zotero.org/users/7836987/items/2SKJNWMU"],"uri":["http://zotero.org/users/7836987/items/2SKJNWMU"],"itemData":{"id":39,"type":"article-journal","abstract":"Emerging Internet of Things (IoT) is considered as blessings for the automotive industry to offer vast opportunities to inventively create, develop, and enhance seamless services for the comfort of the users. Over time, IoT has significantly expanded and evolved in a numerous variety of automotive applications. Motivated by this growing importance of automotive IoT, this paper presents a critical literature survey on the utilization of IoT technology in the automotive industry, emphasizing the evolution of technology-enabling connectivity and applications. Initially, a review of the transformation and development of IoT-enabled smart systems for the vehicle is presented along with an extensive evaluation of the evolution of technology enabling IoT connectivity and applications. This then follows by the formulation of a comprehensive application scope of IoT technology and a general conceptual framework of IoT applications in the automotive industry. Detailed investigation of the benefits and challenges associated with deploying IoT applications is subsequently discussed together with proper identification of current and future technological challenges in the automotive industry. Furthermore, this study also focuses on assessing various connectivity types embedded in the sensor node functionalities and linked them with associated applications to reveal technical challenges for future automotive IoT advancement. This work is envisaged to shape the future perspectives of IoT technology in the automotive industry and impact the development of IoT platforms devised by the automotive industry-academia community. The promise of this technology will be realized through addressing new research challenges in the vehicular IoT paradigm, and the design of highly-efficient communication technology with minimum cost and efforts.","container-title":"Vehicular Communications","DOI":"10.1016/j.vehcom.2020.100285","ISSN":"2214-2096","journalAbbreviation":"Vehicular Communications","language":"en","page":"100285","source":"ScienceDirect","title":"Evolution of IoT-enabled connectivity and applications in automotive industry: A review","title-short":"Evolution of IoT-enabled connectivity and applications in automotive industry","volume":"27","author":[{"family":"Rahim","given":"Md. Abdur"},{"family":"Rahman","given":"Md. Arafatur"},{"family":"Rahman","given":"M. M."},{"family":"Asyhari","given":"A. Taufiq"},{"family":"Bhuiyan","given":"Md. Zakirul Alam"},{"family":"Ramasamy","given":"D."}],"issued":{"date-parts":[["2021",1,1]]}}}],"schema":"https://github.com/citation-style-language/schema/raw/master/csl-citation.json"} </w:instrText>
      </w:r>
      <w:r w:rsidR="00DC6FBC" w:rsidRPr="00DC6FBC">
        <w:rPr>
          <w:b/>
          <w:bCs/>
        </w:rPr>
        <w:fldChar w:fldCharType="separate"/>
      </w:r>
      <w:r w:rsidR="00DC6FBC" w:rsidRPr="00DC6FBC">
        <w:rPr>
          <w:b/>
          <w:bCs/>
        </w:rPr>
        <w:t>(Rahim et al., 2021)</w:t>
      </w:r>
      <w:r w:rsidR="00DC6FBC" w:rsidRPr="00DC6FBC">
        <w:rPr>
          <w:b/>
          <w:bCs/>
        </w:rPr>
        <w:fldChar w:fldCharType="end"/>
      </w:r>
      <w:r w:rsidR="00480CFA">
        <w:t>.</w:t>
      </w:r>
    </w:p>
    <w:p w14:paraId="634BDDD1" w14:textId="5252770C" w:rsidR="007110D8" w:rsidRDefault="006A0B91" w:rsidP="002F3EE3">
      <w:pPr>
        <w:pStyle w:val="Corpodetexto"/>
        <w:ind w:left="836"/>
      </w:pPr>
      <w:r>
        <w:t xml:space="preserve">Como é que isto é possível? De entre inúmeras redes de comunicação entre veículos para garantir a segurança rodoviária e eficiência no trânsito, podemos destacar o </w:t>
      </w:r>
      <w:r w:rsidRPr="00C3283C">
        <w:t>V2V</w:t>
      </w:r>
      <w:r>
        <w:t xml:space="preserve"> (partilha de informações de veículo para veículo)</w:t>
      </w:r>
      <w:r w:rsidRPr="00C3283C">
        <w:t>, V2I</w:t>
      </w:r>
      <w:r>
        <w:t xml:space="preserve"> (partilha de informação entre veículos e as unidades de infraestrutura à beira de estrada – </w:t>
      </w:r>
      <w:proofErr w:type="spellStart"/>
      <w:r>
        <w:t>RSUs</w:t>
      </w:r>
      <w:proofErr w:type="spellEnd"/>
      <w:r>
        <w:t xml:space="preserve"> - por acesso à Internet). O V2X (partilha de informação entre veículo e qualquer entidade que afete ou seja afetada pelo veículo) incorpora tanto o V2V e V2I, esta comunicação é possível através da </w:t>
      </w:r>
      <w:proofErr w:type="spellStart"/>
      <w:r>
        <w:t>IoT</w:t>
      </w:r>
      <w:proofErr w:type="spellEnd"/>
      <w:r>
        <w:t xml:space="preserve">. Para além disto existem as </w:t>
      </w:r>
      <w:proofErr w:type="spellStart"/>
      <w:r>
        <w:t>VANETs</w:t>
      </w:r>
      <w:proofErr w:type="spellEnd"/>
      <w:r>
        <w:t xml:space="preserve">, redes </w:t>
      </w:r>
      <w:proofErr w:type="spellStart"/>
      <w:r>
        <w:t>ad-hoc</w:t>
      </w:r>
      <w:proofErr w:type="spellEnd"/>
      <w:r>
        <w:t xml:space="preserve"> móveis veiculares, que permitem adaptar-se à mudança de posição do veículo e transformar cada veículo num nó (ponto final de comunicação) individual sem fio, com o fim de estabelecer uma rede temporária de grande alcance entre todos os nós de veículos, mantendo a segurança do tráfego automóvel</w:t>
      </w:r>
      <w:r w:rsidR="00480CFA">
        <w:t xml:space="preserve"> </w:t>
      </w:r>
      <w:r w:rsidR="00B107C1" w:rsidRPr="00DC6FBC">
        <w:rPr>
          <w:b/>
          <w:bCs/>
        </w:rPr>
        <w:fldChar w:fldCharType="begin"/>
      </w:r>
      <w:r w:rsidR="005C6C4F">
        <w:rPr>
          <w:b/>
          <w:bCs/>
        </w:rPr>
        <w:instrText xml:space="preserve"> ADDIN ZOTERO_ITEM CSL_CITATION {"citationID":"AndKJiJZ","properties":{"formattedCitation":"(Rahim et al., 2021)","plainCitation":"(Rahim et al., 2021)","noteIndex":0},"citationItems":[{"id":39,"uris":["http://zotero.org/users/7836987/items/2SKJNWMU"],"uri":["http://zotero.org/users/7836987/items/2SKJNWMU"],"itemData":{"id":39,"type":"article-journal","abstract":"Emerging Internet of Things (IoT) is considered as blessings for the automotive industry to offer vast opportunities to inventively create, develop, and enhance seamless services for the comfort of the users. Over time, IoT has significantly expanded and evolved in a numerous variety of automotive applications. Motivated by this growing importance of automotive IoT, this paper presents a critical literature survey on the utilization of IoT technology in the automotive industry, emphasizing the evolution of technology-enabling connectivity and applications. Initially, a review of the transformation and development of IoT-enabled smart systems for the vehicle is presented along with an extensive evaluation of the evolution of technology enabling IoT connectivity and applications. This then follows by the formulation of a comprehensive application scope of IoT technology and a general conceptual framework of IoT applications in the automotive industry. Detailed investigation of the benefits and challenges associated with deploying IoT applications is subsequently discussed together with proper identification of current and future technological challenges in the automotive industry. Furthermore, this study also focuses on assessing various connectivity types embedded in the sensor node functionalities and linked them with associated applications to reveal technical challenges for future automotive IoT advancement. This work is envisaged to shape the future perspectives of IoT technology in the automotive industry and impact the development of IoT platforms devised by the automotive industry-academia community. The promise of this technology will be realized through addressing new research challenges in the vehicular IoT paradigm, and the design of highly-efficient communication technology with minimum cost and efforts.","container-title":"Vehicular Communications","DOI":"10.1016/j.vehcom.2020.100285","ISSN":"2214-2096","journalAbbreviation":"Vehicular Communications","language":"en","page":"100285","source":"ScienceDirect","title":"Evolution of IoT-enabled connectivity and applications in automotive industry: A review","title-short":"Evolution of IoT-enabled connectivity and applications in automotive industry","volume":"27","author":[{"family":"Rahim","given":"Md. Abdur"},{"family":"Rahman","given":"Md. Arafatur"},{"family":"Rahman","given":"M. M."},{"family":"Asyhari","given":"A. Taufiq"},{"family":"Bhuiyan","given":"Md. Zakirul Alam"},{"family":"Ramasamy","given":"D."}],"issued":{"date-parts":[["2021",1,1]]}}}],"schema":"https://github.com/citation-style-language/schema/raw/master/csl-citation.json"} </w:instrText>
      </w:r>
      <w:r w:rsidR="00B107C1" w:rsidRPr="00DC6FBC">
        <w:rPr>
          <w:b/>
          <w:bCs/>
        </w:rPr>
        <w:fldChar w:fldCharType="separate"/>
      </w:r>
      <w:r w:rsidR="00B107C1" w:rsidRPr="00DC6FBC">
        <w:rPr>
          <w:b/>
          <w:bCs/>
        </w:rPr>
        <w:t>(Rahim et al., 2021)</w:t>
      </w:r>
      <w:r w:rsidR="00B107C1" w:rsidRPr="00DC6FBC">
        <w:rPr>
          <w:b/>
          <w:bCs/>
        </w:rPr>
        <w:fldChar w:fldCharType="end"/>
      </w:r>
      <w:r w:rsidR="00480CFA">
        <w:rPr>
          <w:b/>
          <w:bCs/>
        </w:rPr>
        <w:t>.</w:t>
      </w:r>
    </w:p>
    <w:p w14:paraId="272262EC" w14:textId="77777777" w:rsidR="0081464E" w:rsidRDefault="0081464E" w:rsidP="006412CC">
      <w:pPr>
        <w:pStyle w:val="Corpodetexto"/>
      </w:pPr>
    </w:p>
    <w:p w14:paraId="7AA25880" w14:textId="30676C6A" w:rsidR="0081464E" w:rsidRPr="0081464E" w:rsidRDefault="006A0B91" w:rsidP="006412CC">
      <w:pPr>
        <w:pStyle w:val="Corpodetexto"/>
        <w:numPr>
          <w:ilvl w:val="0"/>
          <w:numId w:val="15"/>
        </w:numPr>
      </w:pPr>
      <w:bookmarkStart w:id="46" w:name="SistemaSegurançaAntiroubo"/>
      <w:r>
        <w:t xml:space="preserve">Sistema de segurança e </w:t>
      </w:r>
      <w:proofErr w:type="spellStart"/>
      <w:r>
        <w:t>anti-roubo</w:t>
      </w:r>
      <w:proofErr w:type="spellEnd"/>
      <w:r>
        <w:t xml:space="preserve"> </w:t>
      </w:r>
      <w:bookmarkEnd w:id="46"/>
      <w:r>
        <w:sym w:font="Wingdings" w:char="F0E0"/>
      </w:r>
      <w:r>
        <w:t xml:space="preserve"> “Beneficiando-se de um sistema auxiliado por </w:t>
      </w:r>
      <w:proofErr w:type="spellStart"/>
      <w:r>
        <w:t>IoT</w:t>
      </w:r>
      <w:proofErr w:type="spellEnd"/>
      <w:r>
        <w:t xml:space="preserve"> sistema antifurto, o proprietário de um veículo roubado pode rastrear rapidamente a sua localização exata com a ajuda do smartphone com acesso a internet. Essa tecnologia garante mais confiabilidade devido aos recursos poderem ser controlados remotamente pelo proprietário” </w:t>
      </w:r>
      <w:r w:rsidR="00DC6FBC" w:rsidRPr="007110D8">
        <w:rPr>
          <w:b/>
          <w:bCs/>
        </w:rPr>
        <w:fldChar w:fldCharType="begin"/>
      </w:r>
      <w:r w:rsidR="00DC6FBC" w:rsidRPr="007110D8">
        <w:rPr>
          <w:b/>
          <w:bCs/>
        </w:rPr>
        <w:instrText xml:space="preserve"> ADDIN ZOTERO_ITEM CSL_CITATION {"citationID":"De1Pe4Cn","properties":{"formattedCitation":"(Rahim et al., 2021)","plainCitation":"(Rahim et al., 2021)","noteIndex":0},"citationItems":[{"id":39,"uris":["http://zotero.org/users/7836987/items/2SKJNWMU"],"uri":["http://zotero.org/users/7836987/items/2SKJNWMU"],"itemData":{"id":39,"type":"article-journal","abstract":"Emerging Internet of Things (IoT) is considered as blessings for the automotive industry to offer vast opportunities to inventively create, develop, and enhance seamless services for the comfort of the users. Over time, IoT has significantly expanded and evolved in a numerous variety of automotive applications. Motivated by this growing importance of automotive IoT, this paper presents a critical literature survey on the utilization of IoT technology in the automotive industry, emphasizing the evolution of technology-enabling connectivity and applications. Initially, a review of the transformation and development of IoT-enabled smart systems for the vehicle is presented along with an extensive evaluation of the evolution of technology enabling IoT connectivity and applications. This then follows by the formulation of a comprehensive application scope of IoT technology and a general conceptual framework of IoT applications in the automotive industry. Detailed investigation of the benefits and challenges associated with deploying IoT applications is subsequently discussed together with proper identification of current and future technological challenges in the automotive industry. Furthermore, this study also focuses on assessing various connectivity types embedded in the sensor node functionalities and linked them with associated applications to reveal technical challenges for future automotive IoT advancement. This work is envisaged to shape the future perspectives of IoT technology in the automotive industry and impact the development of IoT platforms devised by the automotive industry-academia community. The promise of this technology will be realized through addressing new research challenges in the vehicular IoT paradigm, and the design of highly-efficient communication technology with minimum cost and efforts.","container-title":"Vehicular Communications","DOI":"10.1016/j.vehcom.2020.100285","ISSN":"2214-2096","journalAbbreviation":"Vehicular Communications","language":"en","page":"100285","source":"ScienceDirect","title":"Evolution of IoT-enabled connectivity and applications in automotive industry: A review","title-short":"Evolution of IoT-enabled connectivity and applications in automotive industry","volume":"27","author":[{"family":"Rahim","given":"Md. Abdur"},{"family":"Rahman","given":"Md. Arafatur"},{"family":"Rahman","given":"M. M."},{"family":"Asyhari","given":"A. Taufiq"},{"family":"Bhuiyan","given":"Md. Zakirul Alam"},{"family":"Ramasamy","given":"D."}],"issued":{"date-parts":[["2021",1,1]]}}}],"schema":"https://github.com/citation-style-language/schema/raw/master/csl-citation.json"} </w:instrText>
      </w:r>
      <w:r w:rsidR="00DC6FBC" w:rsidRPr="007110D8">
        <w:rPr>
          <w:b/>
          <w:bCs/>
        </w:rPr>
        <w:fldChar w:fldCharType="separate"/>
      </w:r>
      <w:r w:rsidR="00DC6FBC" w:rsidRPr="007110D8">
        <w:rPr>
          <w:b/>
          <w:bCs/>
        </w:rPr>
        <w:t>(Rahim et al., 2021)</w:t>
      </w:r>
      <w:r w:rsidR="00DC6FBC" w:rsidRPr="007110D8">
        <w:rPr>
          <w:b/>
          <w:bCs/>
        </w:rPr>
        <w:fldChar w:fldCharType="end"/>
      </w:r>
      <w:r w:rsidR="00480CFA">
        <w:rPr>
          <w:b/>
          <w:bCs/>
        </w:rPr>
        <w:t>.</w:t>
      </w:r>
    </w:p>
    <w:p w14:paraId="319CDA13" w14:textId="0AE3E153" w:rsidR="006A0B91" w:rsidRDefault="006A0B91" w:rsidP="00C81ECF">
      <w:pPr>
        <w:pStyle w:val="Corpodetexto"/>
        <w:ind w:left="836"/>
      </w:pPr>
      <w:r>
        <w:t>Uma tecnologia de conectividade que pode tornar isto possível, seguro e mais eficiente é o 5G. Esta rede móvel apresenta uma largura de banda maior e, portanto, uma maior velocidade de transferência de dados (bits/s) o que é uma característica cada vez mais importante na indústria automóvel, assim como, conexões mais rápidas, com mais capacidade e menos consumo de energia comparativamente à 4G</w:t>
      </w:r>
      <w:r w:rsidR="00480CFA">
        <w:t xml:space="preserve"> </w:t>
      </w:r>
      <w:r w:rsidR="00B107C1" w:rsidRPr="00DC6FBC">
        <w:rPr>
          <w:b/>
          <w:bCs/>
        </w:rPr>
        <w:fldChar w:fldCharType="begin"/>
      </w:r>
      <w:r w:rsidR="005C6C4F">
        <w:rPr>
          <w:b/>
          <w:bCs/>
        </w:rPr>
        <w:instrText xml:space="preserve"> ADDIN ZOTERO_ITEM CSL_CITATION {"citationID":"CklK0S6v","properties":{"formattedCitation":"(Rahim et al., 2021)","plainCitation":"(Rahim et al., 2021)","noteIndex":0},"citationItems":[{"id":39,"uris":["http://zotero.org/users/7836987/items/2SKJNWMU"],"uri":["http://zotero.org/users/7836987/items/2SKJNWMU"],"itemData":{"id":39,"type":"article-journal","abstract":"Emerging Internet of Things (IoT) is considered as blessings for the automotive industry to offer vast opportunities to inventively create, develop, and enhance seamless services for the comfort of the users. Over time, IoT has significantly expanded and evolved in a numerous variety of automotive applications. Motivated by this growing importance of automotive IoT, this paper presents a critical literature survey on the utilization of IoT technology in the automotive industry, emphasizing the evolution of technology-enabling connectivity and applications. Initially, a review of the transformation and development of IoT-enabled smart systems for the vehicle is presented along with an extensive evaluation of the evolution of technology enabling IoT connectivity and applications. This then follows by the formulation of a comprehensive application scope of IoT technology and a general conceptual framework of IoT applications in the automotive industry. Detailed investigation of the benefits and challenges associated with deploying IoT applications is subsequently discussed together with proper identification of current and future technological challenges in the automotive industry. Furthermore, this study also focuses on assessing various connectivity types embedded in the sensor node functionalities and linked them with associated applications to reveal technical challenges for future automotive IoT advancement. This work is envisaged to shape the future perspectives of IoT technology in the automotive industry and impact the development of IoT platforms devised by the automotive industry-academia community. The promise of this technology will be realized through addressing new research challenges in the vehicular IoT paradigm, and the design of highly-efficient communication technology with minimum cost and efforts.","container-title":"Vehicular Communications","DOI":"10.1016/j.vehcom.2020.100285","ISSN":"2214-2096","journalAbbreviation":"Vehicular Communications","language":"en","page":"100285","source":"ScienceDirect","title":"Evolution of IoT-enabled connectivity and applications in automotive industry: A review","title-short":"Evolution of IoT-enabled connectivity and applications in automotive industry","volume":"27","author":[{"family":"Rahim","given":"Md. Abdur"},{"family":"Rahman","given":"Md. Arafatur"},{"family":"Rahman","given":"M. M."},{"family":"Asyhari","given":"A. Taufiq"},{"family":"Bhuiyan","given":"Md. Zakirul Alam"},{"family":"Ramasamy","given":"D."}],"issued":{"date-parts":[["2021",1,1]]}}}],"schema":"https://github.com/citation-style-language/schema/raw/master/csl-citation.json"} </w:instrText>
      </w:r>
      <w:r w:rsidR="00B107C1" w:rsidRPr="00DC6FBC">
        <w:rPr>
          <w:b/>
          <w:bCs/>
        </w:rPr>
        <w:fldChar w:fldCharType="separate"/>
      </w:r>
      <w:r w:rsidR="00B107C1" w:rsidRPr="00DC6FBC">
        <w:rPr>
          <w:b/>
          <w:bCs/>
        </w:rPr>
        <w:t>(Rahim et al., 2021)</w:t>
      </w:r>
      <w:r w:rsidR="00B107C1" w:rsidRPr="00DC6FBC">
        <w:rPr>
          <w:b/>
          <w:bCs/>
        </w:rPr>
        <w:fldChar w:fldCharType="end"/>
      </w:r>
      <w:r w:rsidR="00480CFA">
        <w:rPr>
          <w:b/>
          <w:bCs/>
        </w:rPr>
        <w:t>.</w:t>
      </w:r>
    </w:p>
    <w:p w14:paraId="5E240655" w14:textId="77777777" w:rsidR="0081464E" w:rsidRDefault="0081464E" w:rsidP="006412CC">
      <w:pPr>
        <w:pStyle w:val="Corpodetexto"/>
      </w:pPr>
    </w:p>
    <w:p w14:paraId="447D2DAF" w14:textId="5661DF17" w:rsidR="0081464E" w:rsidRDefault="006A0B91" w:rsidP="006412CC">
      <w:pPr>
        <w:pStyle w:val="Corpodetexto"/>
        <w:numPr>
          <w:ilvl w:val="0"/>
          <w:numId w:val="15"/>
        </w:numPr>
      </w:pPr>
      <w:bookmarkStart w:id="47" w:name="Portagens"/>
      <w:r>
        <w:t>Portagens</w:t>
      </w:r>
      <w:bookmarkEnd w:id="47"/>
      <w:r>
        <w:t xml:space="preserve"> com pagamento automático </w:t>
      </w:r>
      <w:r>
        <w:sym w:font="Wingdings" w:char="F0E0"/>
      </w:r>
      <w:r>
        <w:t xml:space="preserve"> </w:t>
      </w:r>
      <w:r w:rsidR="003F375B">
        <w:t xml:space="preserve">A tecnologia RFID e a </w:t>
      </w:r>
      <w:proofErr w:type="spellStart"/>
      <w:r w:rsidR="003F375B">
        <w:t>IoT</w:t>
      </w:r>
      <w:proofErr w:type="spellEnd"/>
      <w:r w:rsidR="003F375B">
        <w:t xml:space="preserve"> permitem uma melhor gestão do trânsito, segurança e pagamento de portagens de forma fácil e eficaz.  Basicamente, o sistema, no momento de passagem do veículo recolhe as informações físicas do mesmo </w:t>
      </w:r>
      <w:r w:rsidR="007110D8">
        <w:t xml:space="preserve">antes de cobrar a taxa de pagamento através do acesso a um banco de dados </w:t>
      </w:r>
      <w:r w:rsidR="00B107C1" w:rsidRPr="00DC6FBC">
        <w:rPr>
          <w:b/>
          <w:bCs/>
        </w:rPr>
        <w:fldChar w:fldCharType="begin"/>
      </w:r>
      <w:r w:rsidR="005C6C4F">
        <w:rPr>
          <w:b/>
          <w:bCs/>
        </w:rPr>
        <w:instrText xml:space="preserve"> ADDIN ZOTERO_ITEM CSL_CITATION {"citationID":"mq76MH5r","properties":{"formattedCitation":"(Rahim et al., 2021)","plainCitation":"(Rahim et al., 2021)","noteIndex":0},"citationItems":[{"id":39,"uris":["http://zotero.org/users/7836987/items/2SKJNWMU"],"uri":["http://zotero.org/users/7836987/items/2SKJNWMU"],"itemData":{"id":39,"type":"article-journal","abstract":"Emerging Internet of Things (IoT) is considered as blessings for the automotive industry to offer vast opportunities to inventively create, develop, and enhance seamless services for the comfort of the users. Over time, IoT has significantly expanded and evolved in a numerous variety of automotive applications. Motivated by this growing importance of automotive IoT, this paper presents a critical literature survey on the utilization of IoT technology in the automotive industry, emphasizing the evolution of technology-enabling connectivity and applications. Initially, a review of the transformation and development of IoT-enabled smart systems for the vehicle is presented along with an extensive evaluation of the evolution of technology enabling IoT connectivity and applications. This then follows by the formulation of a comprehensive application scope of IoT technology and a general conceptual framework of IoT applications in the automotive industry. Detailed investigation of the benefits and challenges associated with deploying IoT applications is subsequently discussed together with proper identification of current and future technological challenges in the automotive industry. Furthermore, this study also focuses on assessing various connectivity types embedded in the sensor node functionalities and linked them with associated applications to reveal technical challenges for future automotive IoT advancement. This work is envisaged to shape the future perspectives of IoT technology in the automotive industry and impact the development of IoT platforms devised by the automotive industry-academia community. The promise of this technology will be realized through addressing new research challenges in the vehicular IoT paradigm, and the design of highly-efficient communication technology with minimum cost and efforts.","container-title":"Vehicular Communications","DOI":"10.1016/j.vehcom.2020.100285","ISSN":"2214-2096","journalAbbreviation":"Vehicular Communications","language":"en","page":"100285","source":"ScienceDirect","title":"Evolution of IoT-enabled connectivity and applications in automotive industry: A review","title-short":"Evolution of IoT-enabled connectivity and applications in automotive industry","volume":"27","author":[{"family":"Rahim","given":"Md. Abdur"},{"family":"Rahman","given":"Md. Arafatur"},{"family":"Rahman","given":"M. M."},{"family":"Asyhari","given":"A. Taufiq"},{"family":"Bhuiyan","given":"Md. Zakirul Alam"},{"family":"Ramasamy","given":"D."}],"issued":{"date-parts":[["2021",1,1]]}}}],"schema":"https://github.com/citation-style-language/schema/raw/master/csl-citation.json"} </w:instrText>
      </w:r>
      <w:r w:rsidR="00B107C1" w:rsidRPr="00DC6FBC">
        <w:rPr>
          <w:b/>
          <w:bCs/>
        </w:rPr>
        <w:fldChar w:fldCharType="separate"/>
      </w:r>
      <w:r w:rsidR="00B107C1" w:rsidRPr="00DC6FBC">
        <w:rPr>
          <w:b/>
          <w:bCs/>
        </w:rPr>
        <w:t>(Rahim et al., 2021)</w:t>
      </w:r>
      <w:r w:rsidR="00B107C1" w:rsidRPr="00DC6FBC">
        <w:rPr>
          <w:b/>
          <w:bCs/>
        </w:rPr>
        <w:fldChar w:fldCharType="end"/>
      </w:r>
      <w:r w:rsidR="00480CFA">
        <w:rPr>
          <w:b/>
          <w:bCs/>
        </w:rPr>
        <w:t>.</w:t>
      </w:r>
    </w:p>
    <w:p w14:paraId="06C5B40A" w14:textId="114E593C" w:rsidR="0081464E" w:rsidRDefault="007110D8" w:rsidP="00682A96">
      <w:pPr>
        <w:pStyle w:val="Corpodetexto"/>
        <w:ind w:left="836"/>
      </w:pPr>
      <w:r>
        <w:t>Pelo que, a tecnologia RFID é descrita “como uma tecnologia para identificar o objeto automaticamente e recolher informações com a ajuda de um leitor usando sinais eletromagnéticos de um adesivo chamado transcetor microchip”</w:t>
      </w:r>
      <w:r w:rsidR="0081464E">
        <w:t xml:space="preserve"> </w:t>
      </w:r>
      <w:r w:rsidRPr="007110D8">
        <w:rPr>
          <w:b/>
          <w:bCs/>
        </w:rPr>
        <w:fldChar w:fldCharType="begin"/>
      </w:r>
      <w:r w:rsidRPr="007110D8">
        <w:rPr>
          <w:b/>
          <w:bCs/>
        </w:rPr>
        <w:instrText xml:space="preserve"> ADDIN ZOTERO_ITEM CSL_CITATION {"citationID":"6dVdMDxk","properties":{"formattedCitation":"(Rahim et al., 2021)","plainCitation":"(Rahim et al., 2021)","noteIndex":0},"citationItems":[{"id":39,"uris":["http://zotero.org/users/7836987/items/2SKJNWMU"],"uri":["http://zotero.org/users/7836987/items/2SKJNWMU"],"itemData":{"id":39,"type":"article-journal","abstract":"Emerging Internet of Things (IoT) is considered as blessings for the automotive industry to offer vast opportunities to inventively create, develop, and enhance seamless services for the comfort of the users. Over time, IoT has significantly expanded and evolved in a numerous variety of automotive applications. Motivated by this growing importance of automotive IoT, this paper presents a critical literature survey on the utilization of IoT technology in the automotive industry, emphasizing the evolution of technology-enabling connectivity and applications. Initially, a review of the transformation and development of IoT-enabled smart systems for the vehicle is presented along with an extensive evaluation of the evolution of technology enabling IoT connectivity and applications. This then follows by the formulation of a comprehensive application scope of IoT technology and a general conceptual framework of IoT applications in the automotive industry. Detailed investigation of the benefits and challenges associated with deploying IoT applications is subsequently discussed together with proper identification of current and future technological challenges in the automotive industry. Furthermore, this study also focuses on assessing various connectivity types embedded in the sensor node functionalities and linked them with associated applications to reveal technical challenges for future automotive IoT advancement. This work is envisaged to shape the future perspectives of IoT technology in the automotive industry and impact the development of IoT platforms devised by the automotive industry-academia community. The promise of this technology will be realized through addressing new research challenges in the vehicular IoT paradigm, and the design of highly-efficient communication technology with minimum cost and efforts.","container-title":"Vehicular Communications","DOI":"10.1016/j.vehcom.2020.100285","ISSN":"2214-2096","journalAbbreviation":"Vehicular Communications","language":"en","page":"100285","source":"ScienceDirect","title":"Evolution of IoT-enabled connectivity and applications in automotive industry: A review","title-short":"Evolution of IoT-enabled connectivity and applications in automotive industry","volume":"27","author":[{"family":"Rahim","given":"Md. Abdur"},{"family":"Rahman","given":"Md. Arafatur"},{"family":"Rahman","given":"M. M."},{"family":"Asyhari","given":"A. Taufiq"},{"family":"Bhuiyan","given":"Md. Zakirul Alam"},{"family":"Ramasamy","given":"D."}],"issued":{"date-parts":[["2021",1,1]]}}}],"schema":"https://github.com/citation-style-language/schema/raw/master/csl-citation.json"} </w:instrText>
      </w:r>
      <w:r w:rsidRPr="007110D8">
        <w:rPr>
          <w:b/>
          <w:bCs/>
        </w:rPr>
        <w:fldChar w:fldCharType="separate"/>
      </w:r>
      <w:r w:rsidRPr="007110D8">
        <w:rPr>
          <w:b/>
          <w:bCs/>
        </w:rPr>
        <w:t>(Rahim et al., 2021)</w:t>
      </w:r>
      <w:r w:rsidRPr="007110D8">
        <w:rPr>
          <w:b/>
          <w:bCs/>
        </w:rPr>
        <w:fldChar w:fldCharType="end"/>
      </w:r>
      <w:r>
        <w:t xml:space="preserve"> permitindo que os carros não tenham a necessidade de parar para efetuar um pagamento. </w:t>
      </w:r>
    </w:p>
    <w:p w14:paraId="4AEF67EB" w14:textId="05C2114A" w:rsidR="007110D8" w:rsidRDefault="007110D8" w:rsidP="00682A96">
      <w:pPr>
        <w:pStyle w:val="Corpodetexto"/>
        <w:ind w:left="836"/>
      </w:pPr>
      <w:r>
        <w:t xml:space="preserve">Para além disto, esta tecnologia melhora “a utilização eficiente de matérias-primas, equipamentos e ferramentas” </w:t>
      </w:r>
      <w:r w:rsidRPr="002F3EE3">
        <w:rPr>
          <w:b/>
          <w:bCs/>
        </w:rPr>
        <w:fldChar w:fldCharType="begin"/>
      </w:r>
      <w:r w:rsidRPr="002F3EE3">
        <w:rPr>
          <w:b/>
          <w:bCs/>
        </w:rPr>
        <w:instrText xml:space="preserve"> ADDIN ZOTERO_ITEM CSL_CITATION {"citationID":"RkzjU7ys","properties":{"formattedCitation":"(Rahim et al., 2021)","plainCitation":"(Rahim et al., 2021)","noteIndex":0},"citationItems":[{"id":39,"uris":["http://zotero.org/users/7836987/items/2SKJNWMU"],"uri":["http://zotero.org/users/7836987/items/2SKJNWMU"],"itemData":{"id":39,"type":"article-journal","abstract":"Emerging Internet of Things (IoT) is considered as blessings for the automotive industry to offer vast opportunities to inventively create, develop, and enhance seamless services for the comfort of the users. Over time, IoT has significantly expanded and evolved in a numerous variety of automotive applications. Motivated by this growing importance of automotive IoT, this paper presents a critical literature survey on the utilization of IoT technology in the automotive industry, emphasizing the evolution of technology-enabling connectivity and applications. Initially, a review of the transformation and development of IoT-enabled smart systems for the vehicle is presented along with an extensive evaluation of the evolution of technology enabling IoT connectivity and applications. This then follows by the formulation of a comprehensive application scope of IoT technology and a general conceptual framework of IoT applications in the automotive industry. Detailed investigation of the benefits and challenges associated with deploying IoT applications is subsequently discussed together with proper identification of current and future technological challenges in the automotive industry. Furthermore, this study also focuses on assessing various connectivity types embedded in the sensor node functionalities and linked them with associated applications to reveal technical challenges for future automotive IoT advancement. This work is envisaged to shape the future perspectives of IoT technology in the automotive industry and impact the development of IoT platforms devised by the automotive industry-academia community. The promise of this technology will be realized through addressing new research challenges in the vehicular IoT paradigm, and the design of highly-efficient communication technology with minimum cost and efforts.","container-title":"Vehicular Communications","DOI":"10.1016/j.vehcom.2020.100285","ISSN":"2214-2096","journalAbbreviation":"Vehicular Communications","language":"en","page":"100285","source":"ScienceDirect","title":"Evolution of IoT-enabled connectivity and applications in automotive industry: A review","title-short":"Evolution of IoT-enabled connectivity and applications in automotive industry","volume":"27","author":[{"family":"Rahim","given":"Md. Abdur"},{"family":"Rahman","given":"Md. Arafatur"},{"family":"Rahman","given":"M. M."},{"family":"Asyhari","given":"A. Taufiq"},{"family":"Bhuiyan","given":"Md. Zakirul Alam"},{"family":"Ramasamy","given":"D."}],"issued":{"date-parts":[["2021",1,1]]}}}],"schema":"https://github.com/citation-style-language/schema/raw/master/csl-citation.json"} </w:instrText>
      </w:r>
      <w:r w:rsidRPr="002F3EE3">
        <w:rPr>
          <w:b/>
          <w:bCs/>
        </w:rPr>
        <w:fldChar w:fldCharType="separate"/>
      </w:r>
      <w:r w:rsidRPr="002F3EE3">
        <w:rPr>
          <w:b/>
          <w:bCs/>
        </w:rPr>
        <w:t>(Rahim et al., 2021)</w:t>
      </w:r>
      <w:r w:rsidRPr="002F3EE3">
        <w:rPr>
          <w:b/>
          <w:bCs/>
        </w:rPr>
        <w:fldChar w:fldCharType="end"/>
      </w:r>
      <w:r w:rsidR="0081464E">
        <w:t xml:space="preserve"> </w:t>
      </w:r>
      <w:r>
        <w:t>na indústria de fabricação de automóveis.</w:t>
      </w:r>
    </w:p>
    <w:p w14:paraId="60B20630" w14:textId="77777777" w:rsidR="0081464E" w:rsidRDefault="0081464E" w:rsidP="006412CC">
      <w:pPr>
        <w:pStyle w:val="Corpodetexto"/>
      </w:pPr>
    </w:p>
    <w:p w14:paraId="2AE3A463" w14:textId="54F61278" w:rsidR="006A0B91" w:rsidRPr="0069064A" w:rsidRDefault="006A0B91" w:rsidP="006412CC">
      <w:pPr>
        <w:pStyle w:val="Corpodetexto"/>
        <w:rPr>
          <w:b/>
          <w:bCs/>
        </w:rPr>
      </w:pPr>
      <w:r>
        <w:t>Estes são apenas alguns exemplos atuais que a indústria automóvel está a adotar. A inovação da tecnologia é a chave para uma economia competitiva, conduzindo a importantes ganhos de produtividade, permitindo que as empresas se direcionem para atividades de maior valor acrescentado.</w:t>
      </w:r>
      <w:r w:rsidR="0032430D">
        <w:t xml:space="preserve"> A </w:t>
      </w:r>
      <w:proofErr w:type="spellStart"/>
      <w:r w:rsidR="0032430D">
        <w:t>IoT</w:t>
      </w:r>
      <w:proofErr w:type="spellEnd"/>
      <w:r w:rsidR="0032430D">
        <w:t xml:space="preserve"> apresenta várias aplicações em diversos fatores, tais como, saúde, </w:t>
      </w:r>
      <w:r w:rsidR="0032430D">
        <w:lastRenderedPageBreak/>
        <w:t>construção, energia e rede inteligente, monitoramento ambiental  e cidades inteligentes</w:t>
      </w:r>
      <w:r w:rsidR="0069064A">
        <w:t xml:space="preserve"> </w:t>
      </w:r>
      <w:r w:rsidR="0069064A" w:rsidRPr="0069064A">
        <w:rPr>
          <w:b/>
          <w:bCs/>
        </w:rPr>
        <w:fldChar w:fldCharType="begin"/>
      </w:r>
      <w:r w:rsidR="0069064A" w:rsidRPr="0069064A">
        <w:rPr>
          <w:b/>
          <w:bCs/>
        </w:rPr>
        <w:instrText xml:space="preserve"> ADDIN ZOTERO_ITEM CSL_CITATION {"citationID":"UzYuaR9m","properties":{"formattedCitation":"(Rahim et al., 2021)","plainCitation":"(Rahim et al., 2021)","noteIndex":0},"citationItems":[{"id":39,"uris":["http://zotero.org/users/7836987/items/2SKJNWMU"],"uri":["http://zotero.org/users/7836987/items/2SKJNWMU"],"itemData":{"id":39,"type":"article-journal","abstract":"Emerging Internet of Things (IoT) is considered as blessings for the automotive industry to offer vast opportunities to inventively create, develop, and enhance seamless services for the comfort of the users. Over time, IoT has significantly expanded and evolved in a numerous variety of automotive applications. Motivated by this growing importance of automotive IoT, this paper presents a critical literature survey on the utilization of IoT technology in the automotive industry, emphasizing the evolution of technology-enabling connectivity and applications. Initially, a review of the transformation and development of IoT-enabled smart systems for the vehicle is presented along with an extensive evaluation of the evolution of technology enabling IoT connectivity and applications. This then follows by the formulation of a comprehensive application scope of IoT technology and a general conceptual framework of IoT applications in the automotive industry. Detailed investigation of the benefits and challenges associated with deploying IoT applications is subsequently discussed together with proper identification of current and future technological challenges in the automotive industry. Furthermore, this study also focuses on assessing various connectivity types embedded in the sensor node functionalities and linked them with associated applications to reveal technical challenges for future automotive IoT advancement. This work is envisaged to shape the future perspectives of IoT technology in the automotive industry and impact the development of IoT platforms devised by the automotive industry-academia community. The promise of this technology will be realized through addressing new research challenges in the vehicular IoT paradigm, and the design of highly-efficient communication technology with minimum cost and efforts.","container-title":"Vehicular Communications","DOI":"10.1016/j.vehcom.2020.100285","ISSN":"2214-2096","journalAbbreviation":"Vehicular Communications","language":"en","page":"100285","source":"ScienceDirect","title":"Evolution of IoT-enabled connectivity and applications in automotive industry: A review","title-short":"Evolution of IoT-enabled connectivity and applications in automotive industry","volume":"27","author":[{"family":"Rahim","given":"Md. Abdur"},{"family":"Rahman","given":"Md. Arafatur"},{"family":"Rahman","given":"M. M."},{"family":"Asyhari","given":"A. Taufiq"},{"family":"Bhuiyan","given":"Md. Zakirul Alam"},{"family":"Ramasamy","given":"D."}],"issued":{"date-parts":[["2021",1,1]]}}}],"schema":"https://github.com/citation-style-language/schema/raw/master/csl-citation.json"} </w:instrText>
      </w:r>
      <w:r w:rsidR="0069064A" w:rsidRPr="0069064A">
        <w:rPr>
          <w:b/>
          <w:bCs/>
        </w:rPr>
        <w:fldChar w:fldCharType="separate"/>
      </w:r>
      <w:r w:rsidR="0069064A" w:rsidRPr="0069064A">
        <w:rPr>
          <w:b/>
          <w:bCs/>
        </w:rPr>
        <w:t>(Rahim et al., 2021)</w:t>
      </w:r>
      <w:r w:rsidR="0069064A" w:rsidRPr="0069064A">
        <w:rPr>
          <w:b/>
          <w:bCs/>
        </w:rPr>
        <w:fldChar w:fldCharType="end"/>
      </w:r>
      <w:r w:rsidR="00480CFA">
        <w:rPr>
          <w:b/>
          <w:bCs/>
        </w:rPr>
        <w:t>.</w:t>
      </w:r>
    </w:p>
    <w:p w14:paraId="0E1210C6" w14:textId="369C7694" w:rsidR="0032430D" w:rsidRPr="0069064A" w:rsidRDefault="006A0B91" w:rsidP="0028340B">
      <w:pPr>
        <w:spacing w:line="259" w:lineRule="auto"/>
        <w:jc w:val="left"/>
        <w:rPr>
          <w:b/>
          <w:bCs/>
        </w:rPr>
      </w:pPr>
      <w:r w:rsidRPr="0069064A">
        <w:rPr>
          <w:b/>
          <w:bCs/>
        </w:rPr>
        <w:br w:type="page"/>
      </w:r>
    </w:p>
    <w:p w14:paraId="3B58EAA3" w14:textId="735AF74E" w:rsidR="00863C94" w:rsidRPr="00863C94" w:rsidRDefault="00D268C4" w:rsidP="00EE3F9A">
      <w:pPr>
        <w:pStyle w:val="Ttulo4"/>
        <w:numPr>
          <w:ilvl w:val="3"/>
          <w:numId w:val="10"/>
        </w:numPr>
      </w:pPr>
      <w:r>
        <w:lastRenderedPageBreak/>
        <w:t xml:space="preserve"> </w:t>
      </w:r>
      <w:bookmarkStart w:id="48" w:name="_Toc98663398"/>
      <w:r>
        <w:t>Cidades Inteligentes</w:t>
      </w:r>
      <w:bookmarkEnd w:id="48"/>
    </w:p>
    <w:p w14:paraId="67AC2381" w14:textId="6898547C" w:rsidR="0032430D" w:rsidRPr="001E7D8E" w:rsidRDefault="0032430D" w:rsidP="006412CC">
      <w:pPr>
        <w:pStyle w:val="Corpodetexto"/>
      </w:pPr>
      <w:r w:rsidRPr="001E7D8E">
        <w:t>Os projetos de</w:t>
      </w:r>
      <w:r w:rsidR="00301184">
        <w:t xml:space="preserve"> cidades </w:t>
      </w:r>
      <w:r w:rsidR="006F4E55">
        <w:t>inteligentes</w:t>
      </w:r>
      <w:r>
        <w:rPr>
          <w:i/>
          <w:iCs/>
        </w:rPr>
        <w:t>,</w:t>
      </w:r>
      <w:r w:rsidRPr="001E7D8E">
        <w:t xml:space="preserve"> nos dias de hoje</w:t>
      </w:r>
      <w:r>
        <w:t>,</w:t>
      </w:r>
      <w:r w:rsidRPr="001E7D8E">
        <w:t xml:space="preserve"> são na sua maioria projetos relacionados com a mobilidade, meio ambiente, governo, economia, pessoas e estilo de vida.</w:t>
      </w:r>
    </w:p>
    <w:p w14:paraId="51DAE7F3" w14:textId="19B81842" w:rsidR="0032430D" w:rsidRDefault="0032430D" w:rsidP="006412CC">
      <w:pPr>
        <w:pStyle w:val="Corpodetexto"/>
        <w:rPr>
          <w:highlight w:val="yellow"/>
        </w:rPr>
      </w:pPr>
      <w:r w:rsidRPr="001E7D8E">
        <w:t>Segundo o artigo “Mobilidade</w:t>
      </w:r>
      <w:r w:rsidRPr="00A643AA">
        <w:t xml:space="preserve"> Inteligente e Ambiente Inteligente nas cidades espanholas</w:t>
      </w:r>
      <w:r>
        <w:t xml:space="preserve">” publicado em 2017 </w:t>
      </w:r>
      <w:r w:rsidR="00301184" w:rsidRPr="002B5A0D">
        <w:fldChar w:fldCharType="begin"/>
      </w:r>
      <w:r w:rsidR="00301184" w:rsidRPr="002B5A0D">
        <w:instrText xml:space="preserve"> ADDIN ZOTERO_ITEM CSL_CITATION {"citationID":"u4nRGBqt","properties":{"formattedCitation":"(Alet\\uc0\\u224{} et al., 2017)","plainCitation":"(Aletà et al., 2017)","noteIndex":0},"citationItems":[{"id":57,"uris":["http://zotero.org/users/7836987/items/GFAQ7SEX"],"uri":["http://zotero.org/users/7836987/items/GFAQ7SEX"],"itemData":{"id":57,"type":"article-journal","abstract":"Cities play a key role in sustainable development. Urban growth must be managed in ways that support and drive economic development, and achieve social cohesion and environmental sustainability. The concept of Smart Cities emerged in the same way as Smartphones or Smart TVs. A number of initiatives are being developed as part of Smart City projects; however, there is a lack of consistent indicators, databases and methodologies for assessing, financing, and implementing these kinds of initiatives. Smart City projects today are classified according to six clusters known as axes: Mobility, Environment, Government, Economy, People and Living. The main aim of this paper is to show dynamically and graphically the scope of development of Spanish Smart City initiatives in terms of mobility and environmental issues, as two of the fundamental axes of Smart City development. The study was carried out in the 62 cities in the Spanish Smart Cities Network (RECI). The interactive map describes the status of Spanish cities by means of socioeconomic and demographic indicators and provides a thorough assessment of the maturity of Smart Cities based on their variables.","collection-title":"3rd Conference on Sustainable Urban Mobility, 3rd CSUM 2016, 26 – 27 May 2016, Volos, Greece","container-title":"Transportation Research Procedia","DOI":"10.1016/j.trpro.2017.05.084","ISSN":"2352-1465","journalAbbreviation":"Transportation Research Procedia","language":"en","page":"163-170","source":"ScienceDirect","title":"Smart Mobility and Smart Environment in the Spanish cities","volume":"24","author":[{"family":"Aletà","given":"Neus Baucells"},{"family":"Alonso","given":"Concepción Moreno"},{"family":"Ruiz","given":"Rosa M. Arce"}],"issued":{"date-parts":[["2017",1,1]]}}}],"schema":"https://github.com/citation-style-language/schema/raw/master/csl-citation.json"} </w:instrText>
      </w:r>
      <w:r w:rsidR="00301184" w:rsidRPr="002B5A0D">
        <w:fldChar w:fldCharType="separate"/>
      </w:r>
      <w:r w:rsidR="00301184" w:rsidRPr="002F3EE3">
        <w:rPr>
          <w:rFonts w:cs="Times New Roman"/>
          <w:b/>
          <w:bCs/>
        </w:rPr>
        <w:t>(Aletà et al., 2017</w:t>
      </w:r>
      <w:r w:rsidR="00301184" w:rsidRPr="002B5A0D">
        <w:rPr>
          <w:rFonts w:cs="Times New Roman"/>
        </w:rPr>
        <w:t>)</w:t>
      </w:r>
      <w:r w:rsidR="00301184" w:rsidRPr="002B5A0D">
        <w:fldChar w:fldCharType="end"/>
      </w:r>
      <w:r w:rsidR="00301184">
        <w:t xml:space="preserve"> </w:t>
      </w:r>
      <w:r>
        <w:t>afirma que a crescente concentração de pessoas, empresas e organizações nas cidades tem promovido a criatividade, inovação, diversidade e crescimento económico, para tal, as cidades devem apostar num processo de transformação que dê resposta a diferentes desafios que emergiram com o aumento da urbanização. É possível enumerar alguns, como o esgotamento dos  recursos naturais , sustentabilidade ambiental, mobilidade, entre outros.</w:t>
      </w:r>
    </w:p>
    <w:p w14:paraId="5601382F" w14:textId="77777777" w:rsidR="0032430D" w:rsidRPr="002638C2" w:rsidRDefault="0032430D" w:rsidP="006412CC">
      <w:pPr>
        <w:pStyle w:val="Corpodetexto"/>
      </w:pPr>
      <w:r>
        <w:t>O</w:t>
      </w:r>
      <w:r w:rsidRPr="002638C2">
        <w:t xml:space="preserve"> projeto +CITIES  pretende desenvolver uma estrutura que avalia a mobilidade e os serviços urbanos, para que seja possível definir métodos</w:t>
      </w:r>
      <w:r>
        <w:t xml:space="preserve"> mais sustentáveis</w:t>
      </w:r>
      <w:r w:rsidRPr="002638C2">
        <w:t xml:space="preserve"> para uma tomada de decisão </w:t>
      </w:r>
      <w:r>
        <w:t xml:space="preserve">mais eficaz </w:t>
      </w:r>
      <w:r w:rsidRPr="002638C2">
        <w:t>sobre o investimento inteligente</w:t>
      </w:r>
      <w:r>
        <w:t xml:space="preserve"> neste setor.</w:t>
      </w:r>
    </w:p>
    <w:p w14:paraId="07D533ED" w14:textId="05FD017C" w:rsidR="0032430D" w:rsidRDefault="0032430D" w:rsidP="006412CC">
      <w:pPr>
        <w:pStyle w:val="Corpodetexto"/>
      </w:pPr>
      <w:r w:rsidRPr="00DB5956">
        <w:t xml:space="preserve">Quando se fala em mobilidade há de imediato uma correlação com o trânsito e meios de transportes. </w:t>
      </w:r>
      <w:r>
        <w:t>Este estudo baseou-se em 62 cidade de Espanha e avaliou fatores de mobilidade, fatores ambientais e indicadores territoriais.</w:t>
      </w:r>
    </w:p>
    <w:p w14:paraId="562E99D5" w14:textId="77777777" w:rsidR="008B1738" w:rsidRDefault="008B1738" w:rsidP="006412CC">
      <w:pPr>
        <w:pStyle w:val="Corpodetexto"/>
      </w:pPr>
    </w:p>
    <w:p w14:paraId="1935BE34" w14:textId="79E0D374" w:rsidR="0032430D" w:rsidRDefault="0032430D" w:rsidP="006412CC">
      <w:pPr>
        <w:pStyle w:val="Corpodetexto"/>
      </w:pPr>
      <w:bookmarkStart w:id="49" w:name="_Toc95467071"/>
      <w:r>
        <w:t xml:space="preserve">Tabela </w:t>
      </w:r>
      <w:r>
        <w:fldChar w:fldCharType="begin"/>
      </w:r>
      <w:r>
        <w:instrText xml:space="preserve"> SEQ Tabela \* ARABIC </w:instrText>
      </w:r>
      <w:r>
        <w:fldChar w:fldCharType="separate"/>
      </w:r>
      <w:r w:rsidR="00734FCE">
        <w:rPr>
          <w:noProof/>
        </w:rPr>
        <w:t>3</w:t>
      </w:r>
      <w:r>
        <w:rPr>
          <w:noProof/>
        </w:rPr>
        <w:fldChar w:fldCharType="end"/>
      </w:r>
      <w:r>
        <w:t xml:space="preserve"> - Fatores a considerar para melhorar a mobilidade urbana e Impactos</w:t>
      </w:r>
      <w:bookmarkEnd w:id="49"/>
    </w:p>
    <w:tbl>
      <w:tblPr>
        <w:tblStyle w:val="TabelacomGrelha"/>
        <w:tblW w:w="0" w:type="auto"/>
        <w:jc w:val="center"/>
        <w:tblBorders>
          <w:left w:val="none" w:sz="0" w:space="0" w:color="auto"/>
          <w:right w:val="none" w:sz="0" w:space="0" w:color="auto"/>
        </w:tblBorders>
        <w:tblLook w:val="04A0" w:firstRow="1" w:lastRow="0" w:firstColumn="1" w:lastColumn="0" w:noHBand="0" w:noVBand="1"/>
      </w:tblPr>
      <w:tblGrid>
        <w:gridCol w:w="4740"/>
        <w:gridCol w:w="4710"/>
      </w:tblGrid>
      <w:tr w:rsidR="0032430D" w14:paraId="37C83B75" w14:textId="77777777" w:rsidTr="0055131A">
        <w:trPr>
          <w:jc w:val="center"/>
        </w:trPr>
        <w:tc>
          <w:tcPr>
            <w:tcW w:w="4873" w:type="dxa"/>
            <w:vAlign w:val="center"/>
          </w:tcPr>
          <w:p w14:paraId="3DCE7FB9" w14:textId="77777777" w:rsidR="0032430D" w:rsidRPr="002F3EE3" w:rsidRDefault="0032430D" w:rsidP="002F3EE3">
            <w:pPr>
              <w:pStyle w:val="Corpodetexto"/>
              <w:jc w:val="center"/>
              <w:rPr>
                <w:b/>
                <w:bCs/>
              </w:rPr>
            </w:pPr>
            <w:r w:rsidRPr="002F3EE3">
              <w:rPr>
                <w:b/>
                <w:bCs/>
              </w:rPr>
              <w:t>Fatores a considerar</w:t>
            </w:r>
          </w:p>
        </w:tc>
        <w:tc>
          <w:tcPr>
            <w:tcW w:w="4873" w:type="dxa"/>
            <w:vAlign w:val="center"/>
          </w:tcPr>
          <w:p w14:paraId="3606A3D7" w14:textId="77777777" w:rsidR="0032430D" w:rsidRPr="002F3EE3" w:rsidRDefault="0032430D" w:rsidP="002F3EE3">
            <w:pPr>
              <w:pStyle w:val="Corpodetexto"/>
              <w:jc w:val="center"/>
              <w:rPr>
                <w:b/>
                <w:bCs/>
              </w:rPr>
            </w:pPr>
            <w:r w:rsidRPr="002F3EE3">
              <w:rPr>
                <w:b/>
                <w:bCs/>
              </w:rPr>
              <w:t>Impacto</w:t>
            </w:r>
          </w:p>
        </w:tc>
      </w:tr>
      <w:tr w:rsidR="0032430D" w14:paraId="095D4104" w14:textId="77777777" w:rsidTr="0055131A">
        <w:trPr>
          <w:jc w:val="center"/>
        </w:trPr>
        <w:tc>
          <w:tcPr>
            <w:tcW w:w="4873" w:type="dxa"/>
            <w:vAlign w:val="center"/>
          </w:tcPr>
          <w:p w14:paraId="179DD4DE" w14:textId="77777777" w:rsidR="0032430D" w:rsidRDefault="0032430D" w:rsidP="006412CC">
            <w:pPr>
              <w:pStyle w:val="Corpodetexto"/>
              <w:rPr>
                <w:b/>
                <w:bCs/>
              </w:rPr>
            </w:pPr>
            <w:r>
              <w:t>-  Alternativas ao automóvel individual</w:t>
            </w:r>
          </w:p>
          <w:p w14:paraId="1CFC0891" w14:textId="77777777" w:rsidR="0032430D" w:rsidRDefault="0032430D" w:rsidP="006412CC">
            <w:pPr>
              <w:pStyle w:val="Corpodetexto"/>
              <w:rPr>
                <w:b/>
                <w:bCs/>
              </w:rPr>
            </w:pPr>
            <w:r>
              <w:t>- Aumento da eficiência das viagens através de uma gestão mais eficiente das ligações entre os diferentes tipos de transporte</w:t>
            </w:r>
          </w:p>
          <w:p w14:paraId="0BE153D5" w14:textId="77777777" w:rsidR="0032430D" w:rsidRDefault="0032430D" w:rsidP="006412CC">
            <w:pPr>
              <w:pStyle w:val="Corpodetexto"/>
            </w:pPr>
            <w:r>
              <w:t>- Gestão de controle inteligente para reduzir o congestionamento do tráfego</w:t>
            </w:r>
          </w:p>
          <w:p w14:paraId="5E59CBD9" w14:textId="77777777" w:rsidR="0032430D" w:rsidRDefault="0032430D" w:rsidP="006412CC">
            <w:pPr>
              <w:pStyle w:val="Corpodetexto"/>
            </w:pPr>
            <w:r>
              <w:t>- Gestão da eficiência energética e hídrica</w:t>
            </w:r>
          </w:p>
        </w:tc>
        <w:tc>
          <w:tcPr>
            <w:tcW w:w="4873" w:type="dxa"/>
            <w:vAlign w:val="center"/>
          </w:tcPr>
          <w:p w14:paraId="35EE29E3" w14:textId="77777777" w:rsidR="0032430D" w:rsidRDefault="0032430D" w:rsidP="006412CC">
            <w:pPr>
              <w:pStyle w:val="Corpodetexto"/>
            </w:pPr>
            <w:r>
              <w:t>- Diminuição de</w:t>
            </w:r>
            <w:r w:rsidRPr="004421C9">
              <w:t xml:space="preserve"> custos econômicos</w:t>
            </w:r>
          </w:p>
          <w:p w14:paraId="0CC9AC14" w14:textId="77777777" w:rsidR="0032430D" w:rsidRDefault="0032430D" w:rsidP="006412CC">
            <w:pPr>
              <w:pStyle w:val="Corpodetexto"/>
            </w:pPr>
            <w:r>
              <w:t>- Aumento da qualidade ambiental</w:t>
            </w:r>
          </w:p>
          <w:p w14:paraId="2FDB411A" w14:textId="77777777" w:rsidR="0032430D" w:rsidRDefault="0032430D" w:rsidP="006412CC">
            <w:pPr>
              <w:pStyle w:val="Corpodetexto"/>
            </w:pPr>
            <w:r>
              <w:t>- Redução de tempo</w:t>
            </w:r>
          </w:p>
        </w:tc>
      </w:tr>
    </w:tbl>
    <w:p w14:paraId="5993DD44" w14:textId="77777777" w:rsidR="0032430D" w:rsidRDefault="0032430D" w:rsidP="006412CC">
      <w:pPr>
        <w:pStyle w:val="Corpodetexto"/>
      </w:pPr>
    </w:p>
    <w:p w14:paraId="189C56FE" w14:textId="7E6991CA" w:rsidR="0032430D" w:rsidRDefault="0032430D" w:rsidP="006412CC">
      <w:pPr>
        <w:pStyle w:val="Corpodetexto"/>
      </w:pPr>
      <w:r>
        <w:t>O mesmo</w:t>
      </w:r>
      <w:r w:rsidRPr="006D2756">
        <w:t xml:space="preserve"> não apresenta soluções aos problemas, mas sim fatores que devem ser tomados em consideração para as cidades se inov</w:t>
      </w:r>
      <w:r>
        <w:t>em</w:t>
      </w:r>
      <w:r w:rsidRPr="006D2756">
        <w:t xml:space="preserve"> e se </w:t>
      </w:r>
      <w:r>
        <w:t>desenvolvam.</w:t>
      </w:r>
      <w:r w:rsidRPr="006D2756">
        <w:t xml:space="preserve"> Pretende também informar os </w:t>
      </w:r>
      <w:r w:rsidRPr="006D2756">
        <w:lastRenderedPageBreak/>
        <w:t>cidadãos dos avanços tecnológicos nos processos de urbanização.</w:t>
      </w:r>
    </w:p>
    <w:p w14:paraId="330AE7CC" w14:textId="6FE47538" w:rsidR="00AC6FC5" w:rsidRDefault="00AC6FC5" w:rsidP="006412CC">
      <w:pPr>
        <w:pStyle w:val="Corpodetexto"/>
      </w:pPr>
    </w:p>
    <w:p w14:paraId="2A71E03A" w14:textId="0C2EE95C" w:rsidR="00AC6FC5" w:rsidRDefault="00AC6FC5" w:rsidP="00AC6FC5">
      <w:pPr>
        <w:pStyle w:val="Ttulo5"/>
        <w:numPr>
          <w:ilvl w:val="4"/>
          <w:numId w:val="10"/>
        </w:numPr>
      </w:pPr>
      <w:bookmarkStart w:id="50" w:name="_Toc98663399"/>
      <w:r>
        <w:t>Casos de Sucesso</w:t>
      </w:r>
      <w:bookmarkEnd w:id="50"/>
      <w:r>
        <w:t xml:space="preserve"> </w:t>
      </w:r>
    </w:p>
    <w:p w14:paraId="40C20738" w14:textId="77777777" w:rsidR="0032430D" w:rsidRPr="001A5397" w:rsidRDefault="0032430D" w:rsidP="006412CC">
      <w:pPr>
        <w:pStyle w:val="Corpodetexto"/>
        <w:numPr>
          <w:ilvl w:val="0"/>
          <w:numId w:val="18"/>
        </w:numPr>
      </w:pPr>
      <w:bookmarkStart w:id="51" w:name="Barcelona"/>
      <w:r w:rsidRPr="001A5397">
        <w:t>Barcelona, Espanha</w:t>
      </w:r>
    </w:p>
    <w:bookmarkEnd w:id="51"/>
    <w:p w14:paraId="097DE5BB" w14:textId="4A8CFDBE" w:rsidR="003E57C2" w:rsidRDefault="0032430D" w:rsidP="006412CC">
      <w:pPr>
        <w:pStyle w:val="Corpodetexto"/>
      </w:pPr>
      <w:r w:rsidRPr="006D2756">
        <w:t xml:space="preserve">Neste contexto, surge o caso de estudo da segunda maior cidade espanhola: Barcelona. </w:t>
      </w:r>
      <w:r>
        <w:t>“Barcelona está se a tornar um modelo de sucesso de cidades inteligentes a nível global</w:t>
      </w:r>
      <w:r w:rsidR="006F4E55">
        <w:t xml:space="preserve">. </w:t>
      </w:r>
      <w:r>
        <w:t>Segundo o artigo “Caso de estudo de uma cidade inteligente – Barcelona” publicado a 4 de agosto de 2019</w:t>
      </w:r>
      <w:r w:rsidR="006F4E55">
        <w:t xml:space="preserve"> </w:t>
      </w:r>
      <w:r w:rsidR="005A6791" w:rsidRPr="005A6791">
        <w:rPr>
          <w:b/>
          <w:bCs/>
        </w:rPr>
        <w:fldChar w:fldCharType="begin"/>
      </w:r>
      <w:r w:rsidR="005A6791" w:rsidRPr="005A6791">
        <w:rPr>
          <w:b/>
          <w:bCs/>
        </w:rPr>
        <w:instrText xml:space="preserve"> ADDIN ZOTERO_ITEM CSL_CITATION {"citationID":"hot1UIT2","properties":{"formattedCitation":"(Wang, 2019)","plainCitation":"(Wang, 2019)","noteIndex":0},"citationItems":[{"id":145,"uris":["http://zotero.org/users/7836987/items/FKTM4NS5"],"uri":["http://zotero.org/users/7836987/items/FKTM4NS5"],"itemData":{"id":145,"type":"article-journal","title":"Smart City Case Study","author":[{"family":"Wang","given":"Tianqi"}],"issued":{"date-parts":[["2019"]]}}}],"schema":"https://github.com/citation-style-language/schema/raw/master/csl-citation.json"} </w:instrText>
      </w:r>
      <w:r w:rsidR="005A6791" w:rsidRPr="005A6791">
        <w:rPr>
          <w:b/>
          <w:bCs/>
        </w:rPr>
        <w:fldChar w:fldCharType="separate"/>
      </w:r>
      <w:r w:rsidR="005A6791" w:rsidRPr="005A6791">
        <w:rPr>
          <w:b/>
          <w:bCs/>
        </w:rPr>
        <w:t>(Wang, 2019)</w:t>
      </w:r>
      <w:r w:rsidR="005A6791" w:rsidRPr="005A6791">
        <w:rPr>
          <w:b/>
          <w:bCs/>
        </w:rPr>
        <w:fldChar w:fldCharType="end"/>
      </w:r>
      <w:r>
        <w:t xml:space="preserve"> demonstra como e</w:t>
      </w:r>
      <w:r w:rsidRPr="006D2756">
        <w:t>sta cidade tem vindo</w:t>
      </w:r>
      <w:r>
        <w:t xml:space="preserve"> utilizar tecnologias como sensores e </w:t>
      </w:r>
      <w:proofErr w:type="spellStart"/>
      <w:r>
        <w:t>Io</w:t>
      </w:r>
      <w:r w:rsidR="006F4E55">
        <w:t>T</w:t>
      </w:r>
      <w:proofErr w:type="spellEnd"/>
      <w:r w:rsidRPr="006D2756">
        <w:t xml:space="preserve"> </w:t>
      </w:r>
      <w:r>
        <w:t xml:space="preserve"> nas áreas de ambiente urbano e mobilidade com o fim de desenvolver uma cidade digital. Para isto são descritos três conceitos fundamentais que são apresentados na tabela</w:t>
      </w:r>
      <w:r w:rsidR="003E57C2">
        <w:t xml:space="preserve"> 5.</w:t>
      </w:r>
    </w:p>
    <w:p w14:paraId="059196A3" w14:textId="140E73D1" w:rsidR="004C473B" w:rsidRDefault="0032430D" w:rsidP="006412CC">
      <w:pPr>
        <w:pStyle w:val="Corpodetexto"/>
      </w:pPr>
      <w:r>
        <w:t xml:space="preserve"> </w:t>
      </w:r>
    </w:p>
    <w:p w14:paraId="69C6DEA4" w14:textId="4488CD06" w:rsidR="0032430D" w:rsidRDefault="0032430D" w:rsidP="0032430D">
      <w:pPr>
        <w:pStyle w:val="Legenda"/>
        <w:keepNext/>
      </w:pPr>
      <w:bookmarkStart w:id="52" w:name="_Toc95467072"/>
      <w:r>
        <w:t xml:space="preserve">Tabela </w:t>
      </w:r>
      <w:r>
        <w:fldChar w:fldCharType="begin"/>
      </w:r>
      <w:r>
        <w:instrText xml:space="preserve"> SEQ Tabela \* ARABIC </w:instrText>
      </w:r>
      <w:r>
        <w:fldChar w:fldCharType="separate"/>
      </w:r>
      <w:r w:rsidR="00734FCE">
        <w:rPr>
          <w:noProof/>
        </w:rPr>
        <w:t>4</w:t>
      </w:r>
      <w:r>
        <w:rPr>
          <w:noProof/>
        </w:rPr>
        <w:fldChar w:fldCharType="end"/>
      </w:r>
      <w:r>
        <w:t xml:space="preserve"> - Conceitos para desenvolver uma cidade digital</w:t>
      </w:r>
      <w:bookmarkEnd w:id="52"/>
    </w:p>
    <w:tbl>
      <w:tblPr>
        <w:tblStyle w:val="TabelacomGrelha"/>
        <w:tblW w:w="0" w:type="auto"/>
        <w:jc w:val="center"/>
        <w:tblBorders>
          <w:left w:val="none" w:sz="0" w:space="0" w:color="auto"/>
          <w:right w:val="none" w:sz="0" w:space="0" w:color="auto"/>
        </w:tblBorders>
        <w:tblLook w:val="04A0" w:firstRow="1" w:lastRow="0" w:firstColumn="1" w:lastColumn="0" w:noHBand="0" w:noVBand="1"/>
      </w:tblPr>
      <w:tblGrid>
        <w:gridCol w:w="1982"/>
        <w:gridCol w:w="3144"/>
        <w:gridCol w:w="4324"/>
      </w:tblGrid>
      <w:tr w:rsidR="0032430D" w14:paraId="28749FAE" w14:textId="77777777" w:rsidTr="00AC6FC5">
        <w:trPr>
          <w:tblHeader/>
          <w:jc w:val="center"/>
        </w:trPr>
        <w:tc>
          <w:tcPr>
            <w:tcW w:w="1982" w:type="dxa"/>
            <w:vAlign w:val="center"/>
          </w:tcPr>
          <w:p w14:paraId="0D58234E" w14:textId="77777777" w:rsidR="0032430D" w:rsidRPr="002F3EE3" w:rsidRDefault="0032430D" w:rsidP="002F3EE3">
            <w:pPr>
              <w:pStyle w:val="Corpodetexto"/>
              <w:jc w:val="center"/>
              <w:rPr>
                <w:b/>
                <w:bCs/>
              </w:rPr>
            </w:pPr>
            <w:r w:rsidRPr="002F3EE3">
              <w:rPr>
                <w:b/>
                <w:bCs/>
              </w:rPr>
              <w:t>Conceito</w:t>
            </w:r>
          </w:p>
        </w:tc>
        <w:tc>
          <w:tcPr>
            <w:tcW w:w="3144" w:type="dxa"/>
            <w:vAlign w:val="center"/>
          </w:tcPr>
          <w:p w14:paraId="094F2621" w14:textId="77777777" w:rsidR="0032430D" w:rsidRPr="002F3EE3" w:rsidRDefault="0032430D" w:rsidP="002F3EE3">
            <w:pPr>
              <w:pStyle w:val="Corpodetexto"/>
              <w:jc w:val="center"/>
              <w:rPr>
                <w:b/>
                <w:bCs/>
              </w:rPr>
            </w:pPr>
            <w:r w:rsidRPr="002F3EE3">
              <w:rPr>
                <w:b/>
                <w:bCs/>
              </w:rPr>
              <w:t>Descrição</w:t>
            </w:r>
          </w:p>
        </w:tc>
        <w:tc>
          <w:tcPr>
            <w:tcW w:w="4324" w:type="dxa"/>
            <w:vAlign w:val="center"/>
          </w:tcPr>
          <w:p w14:paraId="3C767BB5" w14:textId="77777777" w:rsidR="0032430D" w:rsidRPr="002F3EE3" w:rsidRDefault="0032430D" w:rsidP="002F3EE3">
            <w:pPr>
              <w:pStyle w:val="Corpodetexto"/>
              <w:jc w:val="center"/>
              <w:rPr>
                <w:b/>
                <w:bCs/>
              </w:rPr>
            </w:pPr>
            <w:r w:rsidRPr="002F3EE3">
              <w:rPr>
                <w:b/>
                <w:bCs/>
              </w:rPr>
              <w:t>Impacto</w:t>
            </w:r>
          </w:p>
        </w:tc>
      </w:tr>
      <w:tr w:rsidR="0032430D" w14:paraId="6885ACB5" w14:textId="77777777" w:rsidTr="002A6BAF">
        <w:trPr>
          <w:jc w:val="center"/>
        </w:trPr>
        <w:tc>
          <w:tcPr>
            <w:tcW w:w="1982" w:type="dxa"/>
            <w:vAlign w:val="center"/>
          </w:tcPr>
          <w:p w14:paraId="1D1E9048" w14:textId="77777777" w:rsidR="0032430D" w:rsidRPr="002F3EE3" w:rsidRDefault="0032430D" w:rsidP="002F3EE3">
            <w:pPr>
              <w:pStyle w:val="Corpodetexto"/>
              <w:jc w:val="center"/>
              <w:rPr>
                <w:b/>
                <w:bCs/>
              </w:rPr>
            </w:pPr>
            <w:r w:rsidRPr="002F3EE3">
              <w:rPr>
                <w:b/>
                <w:bCs/>
              </w:rPr>
              <w:t>Transformação Digital</w:t>
            </w:r>
          </w:p>
        </w:tc>
        <w:tc>
          <w:tcPr>
            <w:tcW w:w="3144" w:type="dxa"/>
            <w:vAlign w:val="center"/>
          </w:tcPr>
          <w:p w14:paraId="3891EB3B" w14:textId="77777777" w:rsidR="0032430D" w:rsidRDefault="00883CF4" w:rsidP="002F3EE3">
            <w:pPr>
              <w:pStyle w:val="Corpodetexto"/>
              <w:jc w:val="center"/>
            </w:pPr>
            <w:hyperlink w:anchor="TransformaçãoDigital" w:history="1">
              <w:r w:rsidR="0032430D" w:rsidRPr="0018502E">
                <w:rPr>
                  <w:rStyle w:val="Hiperligao"/>
                </w:rPr>
                <w:t>Descrito anteriormente.</w:t>
              </w:r>
            </w:hyperlink>
          </w:p>
        </w:tc>
        <w:tc>
          <w:tcPr>
            <w:tcW w:w="4324" w:type="dxa"/>
            <w:vAlign w:val="center"/>
          </w:tcPr>
          <w:p w14:paraId="04F28FDC" w14:textId="543CD472" w:rsidR="0032430D" w:rsidRDefault="0032430D" w:rsidP="006412CC">
            <w:pPr>
              <w:pStyle w:val="Corpodetexto"/>
            </w:pPr>
            <w:r>
              <w:t>Segundo a “Barcelona Cidade Digital 2017-2020” o grande objetivo é ter uma enorme quantidade de dados para analisar. Deste modo, para alcançar o principal objetivo é necessário que a população tenha acesso a diferentes tipos de tecnologias digitais para que sejam  implementados sensores e redes de fibra de alta velocidade. Assim "</w:t>
            </w:r>
            <w:r w:rsidRPr="005D4050">
              <w:t>os dados tornam-se inteligentes e ágeis</w:t>
            </w:r>
            <w:r>
              <w:t xml:space="preserve">” </w:t>
            </w:r>
            <w:r w:rsidR="005A6791" w:rsidRPr="005A6791">
              <w:rPr>
                <w:b/>
                <w:bCs/>
              </w:rPr>
              <w:fldChar w:fldCharType="begin"/>
            </w:r>
            <w:r w:rsidR="005A6791" w:rsidRPr="005A6791">
              <w:rPr>
                <w:b/>
                <w:bCs/>
              </w:rPr>
              <w:instrText xml:space="preserve"> ADDIN ZOTERO_ITEM CSL_CITATION {"citationID":"hot1UIT2","properties":{"formattedCitation":"(Wang, 2019)","plainCitation":"(Wang, 2019)","noteIndex":0},"citationItems":[{"id":145,"uris":["http://zotero.org/users/7836987/items/FKTM4NS5"],"uri":["http://zotero.org/users/7836987/items/FKTM4NS5"],"itemData":{"id":145,"type":"article-journal","title":"Smart City Case Study","author":[{"family":"Wang","given":"Tianqi"}],"issued":{"date-parts":[["2019"]]}}}],"schema":"https://github.com/citation-style-language/schema/raw/master/csl-citation.json"} </w:instrText>
            </w:r>
            <w:r w:rsidR="005A6791" w:rsidRPr="005A6791">
              <w:rPr>
                <w:b/>
                <w:bCs/>
              </w:rPr>
              <w:fldChar w:fldCharType="separate"/>
            </w:r>
            <w:r w:rsidR="005A6791" w:rsidRPr="005A6791">
              <w:rPr>
                <w:b/>
                <w:bCs/>
              </w:rPr>
              <w:t>(Wang, 2019)</w:t>
            </w:r>
            <w:r w:rsidR="005A6791" w:rsidRPr="005A6791">
              <w:rPr>
                <w:b/>
                <w:bCs/>
              </w:rPr>
              <w:fldChar w:fldCharType="end"/>
            </w:r>
            <w:r w:rsidR="005A6791">
              <w:rPr>
                <w:b/>
                <w:bCs/>
              </w:rPr>
              <w:t>.</w:t>
            </w:r>
          </w:p>
        </w:tc>
      </w:tr>
      <w:tr w:rsidR="0032430D" w14:paraId="39E65986" w14:textId="77777777" w:rsidTr="002A6BAF">
        <w:trPr>
          <w:jc w:val="center"/>
        </w:trPr>
        <w:tc>
          <w:tcPr>
            <w:tcW w:w="1982" w:type="dxa"/>
            <w:vAlign w:val="center"/>
          </w:tcPr>
          <w:p w14:paraId="6B3F8806" w14:textId="77777777" w:rsidR="0032430D" w:rsidRPr="002F3EE3" w:rsidRDefault="0032430D" w:rsidP="002F3EE3">
            <w:pPr>
              <w:pStyle w:val="Corpodetexto"/>
              <w:jc w:val="center"/>
              <w:rPr>
                <w:b/>
                <w:bCs/>
              </w:rPr>
            </w:pPr>
            <w:r w:rsidRPr="002F3EE3">
              <w:rPr>
                <w:b/>
                <w:bCs/>
              </w:rPr>
              <w:t>Inovação Digital</w:t>
            </w:r>
          </w:p>
        </w:tc>
        <w:tc>
          <w:tcPr>
            <w:tcW w:w="3144" w:type="dxa"/>
            <w:vAlign w:val="center"/>
          </w:tcPr>
          <w:p w14:paraId="7F523A13" w14:textId="77777777" w:rsidR="0032430D" w:rsidRDefault="0032430D" w:rsidP="006412CC">
            <w:pPr>
              <w:pStyle w:val="Corpodetexto"/>
            </w:pPr>
            <w:r>
              <w:t>Inovação Digital refere-se à capacidade que, neste caso, as cidades têm de se inovar (a nível de serviços e produtos baseados em tecnologia)</w:t>
            </w:r>
          </w:p>
        </w:tc>
        <w:tc>
          <w:tcPr>
            <w:tcW w:w="4324" w:type="dxa"/>
            <w:vAlign w:val="center"/>
          </w:tcPr>
          <w:p w14:paraId="108ADA53" w14:textId="77777777" w:rsidR="0032430D" w:rsidRDefault="0032430D" w:rsidP="006412CC">
            <w:pPr>
              <w:pStyle w:val="Corpodetexto"/>
            </w:pPr>
            <w:r>
              <w:t>É expectável que surjam novos tipos de empreendedorismo baseados nas tecnologias.</w:t>
            </w:r>
          </w:p>
        </w:tc>
      </w:tr>
      <w:tr w:rsidR="0032430D" w14:paraId="66FE242A" w14:textId="77777777" w:rsidTr="002A6BAF">
        <w:trPr>
          <w:jc w:val="center"/>
        </w:trPr>
        <w:tc>
          <w:tcPr>
            <w:tcW w:w="1982" w:type="dxa"/>
            <w:vAlign w:val="center"/>
          </w:tcPr>
          <w:p w14:paraId="67AF0E30" w14:textId="77777777" w:rsidR="0032430D" w:rsidRPr="002F3EE3" w:rsidRDefault="0032430D" w:rsidP="002F3EE3">
            <w:pPr>
              <w:pStyle w:val="Corpodetexto"/>
              <w:jc w:val="center"/>
              <w:rPr>
                <w:b/>
                <w:bCs/>
              </w:rPr>
            </w:pPr>
            <w:r w:rsidRPr="002F3EE3">
              <w:rPr>
                <w:b/>
                <w:bCs/>
              </w:rPr>
              <w:lastRenderedPageBreak/>
              <w:t>Capacitação Digital</w:t>
            </w:r>
          </w:p>
        </w:tc>
        <w:tc>
          <w:tcPr>
            <w:tcW w:w="3144" w:type="dxa"/>
            <w:vAlign w:val="center"/>
          </w:tcPr>
          <w:p w14:paraId="41C03D00" w14:textId="77777777" w:rsidR="0032430D" w:rsidRDefault="0032430D" w:rsidP="006412CC">
            <w:pPr>
              <w:pStyle w:val="Corpodetexto"/>
            </w:pPr>
            <w:r>
              <w:t>Envolver a tecnologia no dia-a-dia.</w:t>
            </w:r>
          </w:p>
        </w:tc>
        <w:tc>
          <w:tcPr>
            <w:tcW w:w="4324" w:type="dxa"/>
            <w:vAlign w:val="center"/>
          </w:tcPr>
          <w:p w14:paraId="06F1029E" w14:textId="77777777" w:rsidR="0032430D" w:rsidRDefault="0032430D" w:rsidP="006412CC">
            <w:pPr>
              <w:pStyle w:val="Corpodetexto"/>
            </w:pPr>
            <w:r>
              <w:t>Com base no que foi dito anteriormente é esperado que estas tecnologias sejam inseridas no quotidiano da população.</w:t>
            </w:r>
          </w:p>
        </w:tc>
      </w:tr>
    </w:tbl>
    <w:p w14:paraId="3EBE4503" w14:textId="77777777" w:rsidR="0032430D" w:rsidRDefault="0032430D" w:rsidP="0032430D"/>
    <w:p w14:paraId="61A3DD0D" w14:textId="77777777" w:rsidR="00863C94" w:rsidRDefault="0032430D" w:rsidP="006412CC">
      <w:pPr>
        <w:pStyle w:val="Corpodetexto"/>
      </w:pPr>
      <w:r>
        <w:t xml:space="preserve">Através da leitura do artigo, é possível constatar diversas iniciativas que a cidade está a adotar. No decurso de </w:t>
      </w:r>
      <w:r w:rsidRPr="006D2756">
        <w:t>otimizar as linhas dos transportes metropolitanos</w:t>
      </w:r>
      <w:r>
        <w:t xml:space="preserve"> foram analisados uma série de dados que melhoram as rotas dos transportes públicos. </w:t>
      </w:r>
    </w:p>
    <w:p w14:paraId="246A5131" w14:textId="67CDEA56" w:rsidR="0032430D" w:rsidRDefault="0032430D" w:rsidP="006412CC">
      <w:pPr>
        <w:pStyle w:val="Corpodetexto"/>
      </w:pPr>
      <w:r>
        <w:t>Com o fim de reduzir a poluição foram adotados</w:t>
      </w:r>
      <w:r w:rsidRPr="006D2756">
        <w:t xml:space="preserve"> autocarros híbridos </w:t>
      </w:r>
      <w:r>
        <w:t>e as garagens onde os mesmo são guardados são mantidos por energia solar. Em diversas paragens há um</w:t>
      </w:r>
      <w:r w:rsidRPr="006D2756">
        <w:t xml:space="preserve"> ecrã </w:t>
      </w:r>
      <w:r>
        <w:t>onde é possível visualizar o tempo  de espera para a chegada de um determinado autocarro.</w:t>
      </w:r>
    </w:p>
    <w:p w14:paraId="1DB99B1F" w14:textId="595BB9ED" w:rsidR="0032430D" w:rsidRDefault="0032430D" w:rsidP="006412CC">
      <w:pPr>
        <w:pStyle w:val="Corpodetexto"/>
        <w:rPr>
          <w:b/>
          <w:bCs/>
        </w:rPr>
      </w:pPr>
      <w:r w:rsidRPr="006F4E55">
        <w:t xml:space="preserve">A nível do estacionamento foram colocados “sensores eletromagnéticos sob o solo para monitorar se o estacionamento está ocupado e se um veículo está estacionado ilegalmente” </w:t>
      </w:r>
      <w:r w:rsidR="005A6791" w:rsidRPr="005A6791">
        <w:rPr>
          <w:b/>
          <w:bCs/>
        </w:rPr>
        <w:fldChar w:fldCharType="begin"/>
      </w:r>
      <w:r w:rsidR="005A6791" w:rsidRPr="005A6791">
        <w:rPr>
          <w:b/>
          <w:bCs/>
        </w:rPr>
        <w:instrText xml:space="preserve"> ADDIN ZOTERO_ITEM CSL_CITATION {"citationID":"hot1UIT2","properties":{"formattedCitation":"(Wang, 2019)","plainCitation":"(Wang, 2019)","noteIndex":0},"citationItems":[{"id":145,"uris":["http://zotero.org/users/7836987/items/FKTM4NS5"],"uri":["http://zotero.org/users/7836987/items/FKTM4NS5"],"itemData":{"id":145,"type":"article-journal","title":"Smart City Case Study","author":[{"family":"Wang","given":"Tianqi"}],"issued":{"date-parts":[["2019"]]}}}],"schema":"https://github.com/citation-style-language/schema/raw/master/csl-citation.json"} </w:instrText>
      </w:r>
      <w:r w:rsidR="005A6791" w:rsidRPr="005A6791">
        <w:rPr>
          <w:b/>
          <w:bCs/>
        </w:rPr>
        <w:fldChar w:fldCharType="separate"/>
      </w:r>
      <w:r w:rsidR="005A6791" w:rsidRPr="005A6791">
        <w:rPr>
          <w:b/>
          <w:bCs/>
        </w:rPr>
        <w:t>(Wang, 2019)</w:t>
      </w:r>
      <w:r w:rsidR="005A6791" w:rsidRPr="005A6791">
        <w:rPr>
          <w:b/>
          <w:bCs/>
        </w:rPr>
        <w:fldChar w:fldCharType="end"/>
      </w:r>
      <w:r w:rsidR="005A6791">
        <w:rPr>
          <w:b/>
          <w:bCs/>
        </w:rPr>
        <w:t>.</w:t>
      </w:r>
    </w:p>
    <w:p w14:paraId="44E6BB6C" w14:textId="4DE7E16E" w:rsidR="0032430D" w:rsidRPr="00863C94" w:rsidRDefault="0032430D" w:rsidP="006412CC">
      <w:pPr>
        <w:pStyle w:val="Corpodetexto"/>
        <w:rPr>
          <w:b/>
          <w:bCs/>
          <w:highlight w:val="green"/>
        </w:rPr>
      </w:pPr>
      <w:r w:rsidRPr="004C54B2">
        <w:t>Segundo o site “</w:t>
      </w:r>
      <w:proofErr w:type="spellStart"/>
      <w:r w:rsidRPr="004C54B2">
        <w:t>Urban</w:t>
      </w:r>
      <w:proofErr w:type="spellEnd"/>
      <w:r w:rsidRPr="004C54B2">
        <w:t xml:space="preserve"> </w:t>
      </w:r>
      <w:proofErr w:type="spellStart"/>
      <w:r w:rsidRPr="004C54B2">
        <w:t>Hub</w:t>
      </w:r>
      <w:proofErr w:type="spellEnd"/>
      <w:r w:rsidRPr="004C54B2">
        <w:t xml:space="preserve"> – Pessoas Dando Forma às cidades”</w:t>
      </w:r>
      <w:r>
        <w:t xml:space="preserve"> no </w:t>
      </w:r>
      <w:proofErr w:type="spellStart"/>
      <w:r>
        <w:t>artigo</w:t>
      </w:r>
      <w:r w:rsidR="00BD01D6" w:rsidRPr="00BD01D6">
        <w:t>Smart</w:t>
      </w:r>
      <w:proofErr w:type="spellEnd"/>
      <w:r w:rsidR="00BD01D6" w:rsidRPr="00BD01D6">
        <w:t xml:space="preserve"> </w:t>
      </w:r>
      <w:proofErr w:type="spellStart"/>
      <w:r w:rsidR="00BD01D6" w:rsidRPr="00BD01D6">
        <w:t>City</w:t>
      </w:r>
      <w:proofErr w:type="spellEnd"/>
      <w:r w:rsidR="00BD01D6" w:rsidRPr="00BD01D6">
        <w:t xml:space="preserve"> 3.0 – pergunte a Barcelona sobre a próxima geração de cidades inteligentes</w:t>
      </w:r>
      <w:r>
        <w:t xml:space="preserve"> </w:t>
      </w:r>
      <w:r w:rsidR="00255491" w:rsidRPr="00BD01D6">
        <w:rPr>
          <w:b/>
          <w:bCs/>
        </w:rPr>
        <w:fldChar w:fldCharType="begin"/>
      </w:r>
      <w:r w:rsidR="00BD01D6" w:rsidRPr="00BD01D6">
        <w:rPr>
          <w:b/>
          <w:bCs/>
        </w:rPr>
        <w:instrText xml:space="preserve"> ADDIN ZOTERO_ITEM CSL_CITATION {"citationID":"ZxW1OC57","properties":{"formattedCitation":"(Bria, 2018)","plainCitation":"(Bria, 2018)","noteIndex":0},"citationItems":[{"id":85,"uris":["http://zotero.org/users/7836987/items/7R65U3GH"],"uri":["http://zotero.org/users/7836987/items/7R65U3GH"],"itemData":{"id":85,"type":"post-weblog","abstract":"Barcelona desponta como pioneira com a Smart City 3.0 – uma abordagem nova, mais holística, que procura simplificar a integração da tecnologia a políticas governamentais e combinar isso com a participação dos cidadãos. O URBAN HUB revisita a Smart City Barcelona.","container-title":"URBAN HUB","language":"pt-br","title":"Smart City 3.0 – pergunte a Barcelona sobre a próxima geração de cidades inteligentes.","URL":"https://www.urban-hub.com/pt-br/cities/barcelona-deixa-a-cidade-ainda-mais-inteligente/","author":[{"family":"Bria","given":"Francesca"}],"accessed":{"date-parts":[["2022",2,14]]},"issued":{"date-parts":[["2018"]]}}}],"schema":"https://github.com/citation-style-language/schema/raw/master/csl-citation.json"} </w:instrText>
      </w:r>
      <w:r w:rsidR="00255491" w:rsidRPr="00BD01D6">
        <w:rPr>
          <w:b/>
          <w:bCs/>
        </w:rPr>
        <w:fldChar w:fldCharType="separate"/>
      </w:r>
      <w:r w:rsidR="00BD01D6" w:rsidRPr="00BD01D6">
        <w:rPr>
          <w:b/>
          <w:bCs/>
        </w:rPr>
        <w:t>(Bria, 2018)</w:t>
      </w:r>
      <w:r w:rsidR="00255491" w:rsidRPr="00BD01D6">
        <w:rPr>
          <w:b/>
          <w:bCs/>
        </w:rPr>
        <w:fldChar w:fldCharType="end"/>
      </w:r>
      <w:r w:rsidRPr="00C95BCD">
        <w:rPr>
          <w:b/>
          <w:bCs/>
        </w:rPr>
        <w:t xml:space="preserve"> </w:t>
      </w:r>
      <w:r>
        <w:t>é apresentada uma iniciativa de mobilidade</w:t>
      </w:r>
      <w:r w:rsidR="006F4E55">
        <w:t xml:space="preserve"> para a linha 9 do sistema de metro da cidade, onde foram desenvolvidos elevadores inteligentes que se adaptam as necessidades dos passageiros através da análise de dados em tempo real.</w:t>
      </w:r>
      <w:r>
        <w:t xml:space="preserve"> </w:t>
      </w:r>
      <w:r w:rsidR="006F4E55" w:rsidRPr="006F4E55">
        <w:t>“</w:t>
      </w:r>
      <w:r w:rsidRPr="006F4E55">
        <w:t>O movimento dos elevadores está otimizado para o uso dos passageiros e eles movem-se automaticamente para o andar da plataforma logo antes da chegada do</w:t>
      </w:r>
      <w:r w:rsidR="006F4E55" w:rsidRPr="006F4E55">
        <w:t xml:space="preserve"> metro</w:t>
      </w:r>
      <w:r w:rsidRPr="006F4E55">
        <w:t>. Isso agiliza a mobilidade dos passageiros, reduz as multidões e diminui o consumo de energia – para cerca de 30 milhões de passageiros por ano. Isso que é ser inteligente</w:t>
      </w:r>
      <w:r w:rsidR="006F4E55" w:rsidRPr="006F4E55">
        <w:t>”</w:t>
      </w:r>
      <w:r w:rsidR="00255491" w:rsidRPr="00BD01D6">
        <w:rPr>
          <w:b/>
          <w:bCs/>
        </w:rPr>
        <w:fldChar w:fldCharType="begin"/>
      </w:r>
      <w:r w:rsidR="00BD01D6" w:rsidRPr="00BD01D6">
        <w:rPr>
          <w:b/>
          <w:bCs/>
        </w:rPr>
        <w:instrText xml:space="preserve"> ADDIN ZOTERO_ITEM CSL_CITATION {"citationID":"N7JDytgU","properties":{"formattedCitation":"(Bria, 2018)","plainCitation":"(Bria, 2018)","noteIndex":0},"citationItems":[{"id":85,"uris":["http://zotero.org/users/7836987/items/7R65U3GH"],"uri":["http://zotero.org/users/7836987/items/7R65U3GH"],"itemData":{"id":85,"type":"post-weblog","abstract":"Barcelona desponta como pioneira com a Smart City 3.0 – uma abordagem nova, mais holística, que procura simplificar a integração da tecnologia a políticas governamentais e combinar isso com a participação dos cidadãos. O URBAN HUB revisita a Smart City Barcelona.","container-title":"URBAN HUB","language":"pt-br","title":"Smart City 3.0 – pergunte a Barcelona sobre a próxima geração de cidades inteligentes.","URL":"https://www.urban-hub.com/pt-br/cities/barcelona-deixa-a-cidade-ainda-mais-inteligente/","author":[{"family":"Bria","given":"Francesca"}],"accessed":{"date-parts":[["2022",2,14]]},"issued":{"date-parts":[["2018"]]}}}],"schema":"https://github.com/citation-style-language/schema/raw/master/csl-citation.json"} </w:instrText>
      </w:r>
      <w:r w:rsidR="00255491" w:rsidRPr="00BD01D6">
        <w:rPr>
          <w:b/>
          <w:bCs/>
        </w:rPr>
        <w:fldChar w:fldCharType="separate"/>
      </w:r>
      <w:r w:rsidR="00BD01D6" w:rsidRPr="00BD01D6">
        <w:rPr>
          <w:b/>
          <w:bCs/>
        </w:rPr>
        <w:t>(Bria, 2018)</w:t>
      </w:r>
      <w:r w:rsidR="00255491" w:rsidRPr="00BD01D6">
        <w:rPr>
          <w:b/>
          <w:bCs/>
        </w:rPr>
        <w:fldChar w:fldCharType="end"/>
      </w:r>
      <w:r w:rsidR="00480CFA">
        <w:rPr>
          <w:b/>
          <w:bCs/>
        </w:rPr>
        <w:t>.</w:t>
      </w:r>
    </w:p>
    <w:p w14:paraId="620CCA5E" w14:textId="63BA0244" w:rsidR="00580A3A" w:rsidRDefault="0032430D" w:rsidP="006412CC">
      <w:pPr>
        <w:pStyle w:val="Corpodetexto"/>
        <w:rPr>
          <w:b/>
          <w:bCs/>
        </w:rPr>
      </w:pPr>
      <w:r w:rsidRPr="006D2756">
        <w:t xml:space="preserve">Segundo o artigo “Infraestruturas de Mobilidade nas Cidades e Mudanças Climáticas: Uma </w:t>
      </w:r>
      <w:r>
        <w:t>a</w:t>
      </w:r>
      <w:r w:rsidRPr="006D2756">
        <w:t xml:space="preserve">nálise </w:t>
      </w:r>
      <w:r>
        <w:t>a</w:t>
      </w:r>
      <w:r w:rsidRPr="006D2756">
        <w:t>través</w:t>
      </w:r>
      <w:r w:rsidRPr="00A62213">
        <w:t xml:space="preserve"> dos </w:t>
      </w:r>
      <w:proofErr w:type="spellStart"/>
      <w:r w:rsidRPr="00A62213">
        <w:t>Super</w:t>
      </w:r>
      <w:proofErr w:type="spellEnd"/>
      <w:r>
        <w:t xml:space="preserve"> </w:t>
      </w:r>
      <w:r w:rsidRPr="00A62213">
        <w:t>blocos de Barcelona</w:t>
      </w:r>
      <w:r>
        <w:t xml:space="preserve">” publicado em 2020 </w:t>
      </w:r>
      <w:r w:rsidR="005658A7" w:rsidRPr="005658A7">
        <w:rPr>
          <w:b/>
          <w:bCs/>
        </w:rPr>
        <w:fldChar w:fldCharType="begin"/>
      </w:r>
      <w:r w:rsidR="005658A7" w:rsidRPr="005658A7">
        <w:rPr>
          <w:b/>
          <w:bCs/>
        </w:rPr>
        <w:instrText xml:space="preserve"> ADDIN ZOTERO_ITEM CSL_CITATION {"citationID":"KKAn5vki","properties":{"formattedCitation":"(L\\uc0\\u243{}pez et al., 2020)","plainCitation":"(López et al., 2020)","noteIndex":0},"citationItems":[{"id":60,"uris":["http://zotero.org/users/7836987/items/IGM8N537"],"uri":["http://zotero.org/users/7836987/items/IGM8N537"],"itemData":{"id":60,"type":"article-journal","abstract":"Cities are key actors in the fight against climate change since they are major sources of greenhouse gas (GHG) emissions while at the same time they experience the negative impact of this phenomenon. Mitigating and adapting to climate change requires fundamental changes in urbanism and city automobile traffic. Superblocks, a grid of blocks and basic roads forming a polygon, approximately 400 by 400 m, are one of the instruments for such changes. These type of city Superblocks represent a new model of mobility that restructures the typical urban road network, thereby substantially reducing automobile traffic, and accordingly GHG emissions, while increasing green space in the city and improving the health and quality of life of its inhabitants. Furthermore, the Superblocks do not require investment in hard infrastructures, nor do they involve demolishing buildings or undertaking massive development; they are in fact very low-tech urbanism. The city of Barcelona has been implementing Superblocks as one of the measures to combat climate change with very positive results. The paper analyzes the concept of the Superblock and its relation with climate change in cities. Along these lines, it analyzes the pioneer experience of Barcelona in the development and implementation of the Superblocks, as a radical plan aimed at taking back the streets from cars. The role of political power and institutional leadership has been key in societal acceptance and the achievement of tangible results. But there are also obstacles and drawbacks in the development of these types of Superblocks, such as the necessity to redesign the collective transport network so that car traffic can truly be reduced in cities, the possible negative influence on traffic going in and out of the city, the lack of visible advantages if they are not implemented in the entire city, the risk of gentrification in the areas with Superblocks, public opposition, and opposition from certain sectors of the business community.","container-title":"Atmosphere","DOI":"10.3390/atmos11040410","ISSN":"2073-4433","issue":"4","language":"en","note":"number: 4\npublisher: Multidisciplinary Digital Publishing Institute","page":"410","source":"www.mdpi.com","title":"Mobility Infrastructures in Cities and Climate Change: An Analysis Through the Superblocks in Barcelona","title-short":"Mobility Infrastructures in Cities and Climate Change","volume":"11","author":[{"family":"López","given":"Iván"},{"family":"Ortega","given":"Jordi"},{"family":"Pardo","given":"Mercedes"}],"issued":{"date-parts":[["2020",4]]}}}],"schema":"https://github.com/citation-style-language/schema/raw/master/csl-citation.json"} </w:instrText>
      </w:r>
      <w:r w:rsidR="005658A7" w:rsidRPr="005658A7">
        <w:rPr>
          <w:b/>
          <w:bCs/>
        </w:rPr>
        <w:fldChar w:fldCharType="separate"/>
      </w:r>
      <w:r w:rsidR="005658A7" w:rsidRPr="005658A7">
        <w:rPr>
          <w:rFonts w:cs="Times New Roman"/>
          <w:b/>
          <w:bCs/>
        </w:rPr>
        <w:t>(López et al., 2020)</w:t>
      </w:r>
      <w:r w:rsidR="005658A7" w:rsidRPr="005658A7">
        <w:rPr>
          <w:b/>
          <w:bCs/>
        </w:rPr>
        <w:fldChar w:fldCharType="end"/>
      </w:r>
      <w:r w:rsidR="005658A7">
        <w:rPr>
          <w:b/>
          <w:bCs/>
        </w:rPr>
        <w:t xml:space="preserve"> </w:t>
      </w:r>
      <w:r>
        <w:t xml:space="preserve">Barcelona apostou num método de </w:t>
      </w:r>
      <w:proofErr w:type="spellStart"/>
      <w:r>
        <w:t>super</w:t>
      </w:r>
      <w:proofErr w:type="spellEnd"/>
      <w:r>
        <w:t xml:space="preserve"> blocos para mitigar problemas como o trânsito, emissões de gases e melhorar a saúde e qualidade de vida dos cidadãos. Estes </w:t>
      </w:r>
      <w:proofErr w:type="spellStart"/>
      <w:r>
        <w:t>super</w:t>
      </w:r>
      <w:proofErr w:type="spellEnd"/>
      <w:r>
        <w:t xml:space="preserve"> blocos caracterizam-se por “uma rede de blocos e estradas básicas formando um polígono, de aproximadamente 400m x 400m (…) representa um novo modelo de mobilidade que reestrutura a típica rede viária urban</w:t>
      </w:r>
      <w:r w:rsidRPr="004E1333">
        <w:t>a”</w:t>
      </w:r>
      <w:r w:rsidR="00480CFA">
        <w:t xml:space="preserve"> </w:t>
      </w:r>
      <w:r w:rsidR="005658A7" w:rsidRPr="005658A7">
        <w:rPr>
          <w:b/>
          <w:bCs/>
        </w:rPr>
        <w:fldChar w:fldCharType="begin"/>
      </w:r>
      <w:r w:rsidR="005658A7" w:rsidRPr="005658A7">
        <w:rPr>
          <w:b/>
          <w:bCs/>
        </w:rPr>
        <w:instrText xml:space="preserve"> ADDIN ZOTERO_ITEM CSL_CITATION {"citationID":"A6WnHfyx","properties":{"formattedCitation":"(L\\uc0\\u243{}pez et al., 2020)","plainCitation":"(López et al., 2020)","noteIndex":0},"citationItems":[{"id":60,"uris":["http://zotero.org/users/7836987/items/IGM8N537"],"uri":["http://zotero.org/users/7836987/items/IGM8N537"],"itemData":{"id":60,"type":"article-journal","abstract":"Cities are key actors in the fight against climate change since they are major sources of greenhouse gas (GHG) emissions while at the same time they experience the negative impact of this phenomenon. Mitigating and adapting to climate change requires fundamental changes in urbanism and city automobile traffic. Superblocks, a grid of blocks and basic roads forming a polygon, approximately 400 by 400 m, are one of the instruments for such changes. These type of city Superblocks represent a new model of mobility that restructures the typical urban road network, thereby substantially reducing automobile traffic, and accordingly GHG emissions, while increasing green space in the city and improving the health and quality of life of its inhabitants. Furthermore, the Superblocks do not require investment in hard infrastructures, nor do they involve demolishing buildings or undertaking massive development; they are in fact very low-tech urbanism. The city of Barcelona has been implementing Superblocks as one of the measures to combat climate change with very positive results. The paper analyzes the concept of the Superblock and its relation with climate change in cities. Along these lines, it analyzes the pioneer experience of Barcelona in the development and implementation of the Superblocks, as a radical plan aimed at taking back the streets from cars. The role of political power and institutional leadership has been key in societal acceptance and the achievement of tangible results. But there are also obstacles and drawbacks in the development of these types of Superblocks, such as the necessity to redesign the collective transport network so that car traffic can truly be reduced in cities, the possible negative influence on traffic going in and out of the city, the lack of visible advantages if they are not implemented in the entire city, the risk of gentrification in the areas with Superblocks, public opposition, and opposition from certain sectors of the business community.","container-title":"Atmosphere","DOI":"10.3390/atmos11040410","ISSN":"2073-4433","issue":"4","language":"en","note":"number: 4\npublisher: Multidisciplinary Digital Publishing Institute","page":"410","source":"www.mdpi.com","title":"Mobility Infrastructures in Cities and Climate Change: An Analysis Through the Superblocks in Barcelona","title-short":"Mobility Infrastructures in Cities and Climate Change","volume":"11","author":[{"family":"López","given":"Iván"},{"family":"Ortega","given":"Jordi"},{"family":"Pardo","given":"Mercedes"}],"issued":{"date-parts":[["2020",4]]}}}],"schema":"https://github.com/citation-style-language/schema/raw/master/csl-citation.json"} </w:instrText>
      </w:r>
      <w:r w:rsidR="005658A7" w:rsidRPr="005658A7">
        <w:rPr>
          <w:b/>
          <w:bCs/>
        </w:rPr>
        <w:fldChar w:fldCharType="separate"/>
      </w:r>
      <w:r w:rsidR="005658A7" w:rsidRPr="005658A7">
        <w:rPr>
          <w:rFonts w:cs="Times New Roman"/>
          <w:b/>
          <w:bCs/>
        </w:rPr>
        <w:t>(López et al., 2020)</w:t>
      </w:r>
      <w:r w:rsidR="005658A7" w:rsidRPr="005658A7">
        <w:rPr>
          <w:b/>
          <w:bCs/>
        </w:rPr>
        <w:fldChar w:fldCharType="end"/>
      </w:r>
      <w:r w:rsidR="00480CFA">
        <w:rPr>
          <w:b/>
          <w:bCs/>
        </w:rPr>
        <w:t>.</w:t>
      </w:r>
    </w:p>
    <w:p w14:paraId="199346B4" w14:textId="1DCACC45" w:rsidR="00580A3A" w:rsidRDefault="005658A7" w:rsidP="006412CC">
      <w:pPr>
        <w:pStyle w:val="Corpodetexto"/>
      </w:pPr>
      <w:r>
        <w:t xml:space="preserve"> Este conceito </w:t>
      </w:r>
      <w:r w:rsidR="0032430D" w:rsidRPr="00A12F9C">
        <w:t xml:space="preserve">não é novo e muitos países já </w:t>
      </w:r>
      <w:r>
        <w:t>o adotaram</w:t>
      </w:r>
      <w:r w:rsidR="0032430D" w:rsidRPr="00A12F9C">
        <w:t xml:space="preserve">. No entanto, no caso de Barcelona estes </w:t>
      </w:r>
      <w:r w:rsidR="0032430D" w:rsidRPr="00A12F9C">
        <w:lastRenderedPageBreak/>
        <w:t xml:space="preserve">caracterizam-se por </w:t>
      </w:r>
      <w:r w:rsidR="0032430D">
        <w:t xml:space="preserve">dois </w:t>
      </w:r>
      <w:r w:rsidR="0032430D" w:rsidRPr="00A12F9C">
        <w:t>componentes</w:t>
      </w:r>
      <w:r w:rsidR="0032430D">
        <w:t>: i</w:t>
      </w:r>
      <w:r w:rsidR="0032430D" w:rsidRPr="00A12F9C">
        <w:t>nteriores e exteriores</w:t>
      </w:r>
      <w:r w:rsidR="0032430D">
        <w:t>, sendo que cada um apresenta em médio</w:t>
      </w:r>
      <w:r w:rsidR="0032430D" w:rsidRPr="00A12F9C">
        <w:t xml:space="preserve"> 5000-6000 habitante</w:t>
      </w:r>
      <w:r w:rsidR="0032430D">
        <w:t>s</w:t>
      </w:r>
      <w:r w:rsidR="0032430D" w:rsidRPr="00A12F9C">
        <w:t xml:space="preserve">. </w:t>
      </w:r>
      <w:r w:rsidR="0032430D">
        <w:t>Como referido no artigo, o</w:t>
      </w:r>
      <w:r w:rsidR="0032430D" w:rsidRPr="00A12F9C">
        <w:t xml:space="preserve"> interior </w:t>
      </w:r>
      <w:r w:rsidR="0032430D">
        <w:t xml:space="preserve">é redirecionado para </w:t>
      </w:r>
      <w:r w:rsidR="0032430D" w:rsidRPr="00A12F9C">
        <w:t xml:space="preserve">veículos motorizados e estacionamento </w:t>
      </w:r>
      <w:r w:rsidR="0032430D">
        <w:t xml:space="preserve">(apenas </w:t>
      </w:r>
      <w:r w:rsidR="0032430D" w:rsidRPr="00A12F9C">
        <w:t>acima do solo</w:t>
      </w:r>
      <w:r w:rsidR="0032430D">
        <w:t xml:space="preserve">). Em casos excecionais, o interior pode ser usado para tráfico residencial, assim como serviços de emergência e para cargas/descargas. </w:t>
      </w:r>
    </w:p>
    <w:p w14:paraId="62B103FC" w14:textId="71F5CF08" w:rsidR="0032430D" w:rsidRDefault="0032430D" w:rsidP="006412CC">
      <w:pPr>
        <w:pStyle w:val="Corpodetexto"/>
        <w:rPr>
          <w:b/>
          <w:bCs/>
        </w:rPr>
      </w:pPr>
      <w:r w:rsidRPr="0005334C">
        <w:t>Existem obstáculos inerentes, como por exemplo ”a necessidade de redesenhar a rede de transportes coletivos para que o tráf</w:t>
      </w:r>
      <w:r>
        <w:t>ic</w:t>
      </w:r>
      <w:r w:rsidRPr="0005334C">
        <w:t xml:space="preserve">o de automóveis seja realmente reduzido nas cidades, a possível influência negativa no trânsito de entrada e saída da cidade, a falta de vantagens visíveis caso não sejam implantados em toda a cidade, o risco de gentrificação nas áreas com </w:t>
      </w:r>
      <w:proofErr w:type="spellStart"/>
      <w:r>
        <w:t>super</w:t>
      </w:r>
      <w:proofErr w:type="spellEnd"/>
      <w:r>
        <w:t xml:space="preserve"> blocos</w:t>
      </w:r>
      <w:r w:rsidRPr="0005334C">
        <w:t xml:space="preserve">, oposição pública e oposição de alguns setores </w:t>
      </w:r>
      <w:r>
        <w:t>empresariais</w:t>
      </w:r>
      <w:r w:rsidRPr="0005334C">
        <w:t>”</w:t>
      </w:r>
      <w:r w:rsidRPr="0005334C">
        <w:rPr>
          <w:b/>
          <w:bCs/>
        </w:rPr>
        <w:t xml:space="preserve"> </w:t>
      </w:r>
      <w:r w:rsidR="005658A7" w:rsidRPr="005658A7">
        <w:rPr>
          <w:b/>
          <w:bCs/>
        </w:rPr>
        <w:fldChar w:fldCharType="begin"/>
      </w:r>
      <w:r w:rsidR="005658A7" w:rsidRPr="005658A7">
        <w:rPr>
          <w:b/>
          <w:bCs/>
        </w:rPr>
        <w:instrText xml:space="preserve"> ADDIN ZOTERO_ITEM CSL_CITATION {"citationID":"zOrVx3lb","properties":{"formattedCitation":"(L\\uc0\\u243{}pez et al., 2020)","plainCitation":"(López et al., 2020)","noteIndex":0},"citationItems":[{"id":60,"uris":["http://zotero.org/users/7836987/items/IGM8N537"],"uri":["http://zotero.org/users/7836987/items/IGM8N537"],"itemData":{"id":60,"type":"article-journal","abstract":"Cities are key actors in the fight against climate change since they are major sources of greenhouse gas (GHG) emissions while at the same time they experience the negative impact of this phenomenon. Mitigating and adapting to climate change requires fundamental changes in urbanism and city automobile traffic. Superblocks, a grid of blocks and basic roads forming a polygon, approximately 400 by 400 m, are one of the instruments for such changes. These type of city Superblocks represent a new model of mobility that restructures the typical urban road network, thereby substantially reducing automobile traffic, and accordingly GHG emissions, while increasing green space in the city and improving the health and quality of life of its inhabitants. Furthermore, the Superblocks do not require investment in hard infrastructures, nor do they involve demolishing buildings or undertaking massive development; they are in fact very low-tech urbanism. The city of Barcelona has been implementing Superblocks as one of the measures to combat climate change with very positive results. The paper analyzes the concept of the Superblock and its relation with climate change in cities. Along these lines, it analyzes the pioneer experience of Barcelona in the development and implementation of the Superblocks, as a radical plan aimed at taking back the streets from cars. The role of political power and institutional leadership has been key in societal acceptance and the achievement of tangible results. But there are also obstacles and drawbacks in the development of these types of Superblocks, such as the necessity to redesign the collective transport network so that car traffic can truly be reduced in cities, the possible negative influence on traffic going in and out of the city, the lack of visible advantages if they are not implemented in the entire city, the risk of gentrification in the areas with Superblocks, public opposition, and opposition from certain sectors of the business community.","container-title":"Atmosphere","DOI":"10.3390/atmos11040410","ISSN":"2073-4433","issue":"4","language":"en","note":"number: 4\npublisher: Multidisciplinary Digital Publishing Institute","page":"410","source":"www.mdpi.com","title":"Mobility Infrastructures in Cities and Climate Change: An Analysis Through the Superblocks in Barcelona","title-short":"Mobility Infrastructures in Cities and Climate Change","volume":"11","author":[{"family":"López","given":"Iván"},{"family":"Ortega","given":"Jordi"},{"family":"Pardo","given":"Mercedes"}],"issued":{"date-parts":[["2020",4]]}}}],"schema":"https://github.com/citation-style-language/schema/raw/master/csl-citation.json"} </w:instrText>
      </w:r>
      <w:r w:rsidR="005658A7" w:rsidRPr="005658A7">
        <w:rPr>
          <w:b/>
          <w:bCs/>
        </w:rPr>
        <w:fldChar w:fldCharType="separate"/>
      </w:r>
      <w:r w:rsidR="005658A7" w:rsidRPr="005658A7">
        <w:rPr>
          <w:rFonts w:cs="Times New Roman"/>
          <w:b/>
          <w:bCs/>
        </w:rPr>
        <w:t>(López et al., 2020)</w:t>
      </w:r>
      <w:r w:rsidR="005658A7" w:rsidRPr="005658A7">
        <w:rPr>
          <w:b/>
          <w:bCs/>
        </w:rPr>
        <w:fldChar w:fldCharType="end"/>
      </w:r>
      <w:r w:rsidR="00480CFA">
        <w:rPr>
          <w:b/>
          <w:bCs/>
        </w:rPr>
        <w:t>.</w:t>
      </w:r>
    </w:p>
    <w:p w14:paraId="70B195D4" w14:textId="77777777" w:rsidR="00863C94" w:rsidRPr="0005334C" w:rsidRDefault="00863C94" w:rsidP="006412CC">
      <w:pPr>
        <w:pStyle w:val="Corpodetexto"/>
      </w:pPr>
    </w:p>
    <w:p w14:paraId="51B921BD" w14:textId="2A7C820F" w:rsidR="006A0B91" w:rsidRDefault="00474D6E" w:rsidP="006412CC">
      <w:pPr>
        <w:pStyle w:val="Corpodetexto"/>
        <w:numPr>
          <w:ilvl w:val="0"/>
          <w:numId w:val="17"/>
        </w:numPr>
      </w:pPr>
      <w:bookmarkStart w:id="53" w:name="Seoul"/>
      <w:r>
        <w:t>Seoul, Coreia do Sul</w:t>
      </w:r>
    </w:p>
    <w:bookmarkEnd w:id="53"/>
    <w:p w14:paraId="6F6569E8" w14:textId="65A03CCF" w:rsidR="00E77834" w:rsidRPr="0056323F" w:rsidRDefault="0056323F" w:rsidP="006412CC">
      <w:pPr>
        <w:pStyle w:val="Corpodetexto"/>
      </w:pPr>
      <w:r>
        <w:t>“</w:t>
      </w:r>
      <w:r w:rsidRPr="0056323F">
        <w:t>Seul: uma cidade inteligente de classe mundial</w:t>
      </w:r>
      <w:r>
        <w:t xml:space="preserve">” </w:t>
      </w:r>
      <w:r w:rsidRPr="00C95BCD">
        <w:rPr>
          <w:b/>
          <w:bCs/>
        </w:rPr>
        <w:fldChar w:fldCharType="begin"/>
      </w:r>
      <w:r w:rsidRPr="00C95BCD">
        <w:rPr>
          <w:b/>
          <w:bCs/>
        </w:rPr>
        <w:instrText xml:space="preserve"> ADDIN ZOTERO_ITEM CSL_CITATION {"citationID":"dSiegWfi","properties":{"formattedCitation":"(Stevens, 2020)","plainCitation":"(Stevens, 2020)","noteIndex":0},"citationItems":[{"id":87,"uris":["http://zotero.org/users/7836987/items/2N9NQDLX"],"uri":["http://zotero.org/users/7836987/items/2N9NQDLX"],"itemData":{"id":87,"type":"webpage","title":"Seoul: A World Class Smart City","URL":"https://www.cta.tech/Resources/i3-Magazine/i3-Issues/2020/January-February/Seoul-A-World-Class-Smart-City","author":[{"family":"Stevens","given":"Cindy Loffler"}],"accessed":{"date-parts":[["2022",2,14]]},"issued":{"date-parts":[["2020"]]}}}],"schema":"https://github.com/citation-style-language/schema/raw/master/csl-citation.json"} </w:instrText>
      </w:r>
      <w:r w:rsidRPr="00C95BCD">
        <w:rPr>
          <w:b/>
          <w:bCs/>
        </w:rPr>
        <w:fldChar w:fldCharType="separate"/>
      </w:r>
      <w:r w:rsidRPr="00C95BCD">
        <w:rPr>
          <w:b/>
          <w:bCs/>
        </w:rPr>
        <w:t>(Stevens, 2020)</w:t>
      </w:r>
      <w:r w:rsidRPr="00C95BCD">
        <w:rPr>
          <w:b/>
          <w:bCs/>
        </w:rPr>
        <w:fldChar w:fldCharType="end"/>
      </w:r>
      <w:r w:rsidR="00BD01D6">
        <w:t xml:space="preserve">, </w:t>
      </w:r>
      <w:r>
        <w:t>Seul  baseia-</w:t>
      </w:r>
      <w:r w:rsidR="00E77834" w:rsidRPr="0056323F">
        <w:t xml:space="preserve">se nas novas tecnologias da Quarta Revolução Industrial e em </w:t>
      </w:r>
      <w:proofErr w:type="spellStart"/>
      <w:r w:rsidR="00E77834" w:rsidRPr="0056323F">
        <w:t>Big</w:t>
      </w:r>
      <w:proofErr w:type="spellEnd"/>
      <w:r w:rsidR="00E77834" w:rsidRPr="0056323F">
        <w:t xml:space="preserve"> Data. </w:t>
      </w:r>
    </w:p>
    <w:p w14:paraId="123359F1" w14:textId="4E53731C" w:rsidR="0093202E" w:rsidRPr="0056323F" w:rsidRDefault="0093202E" w:rsidP="006412CC">
      <w:pPr>
        <w:pStyle w:val="Corpodetexto"/>
      </w:pPr>
      <w:proofErr w:type="spellStart"/>
      <w:r w:rsidRPr="00BD01D6">
        <w:rPr>
          <w:i/>
          <w:iCs/>
        </w:rPr>
        <w:t>Owl</w:t>
      </w:r>
      <w:proofErr w:type="spellEnd"/>
      <w:r w:rsidRPr="00BD01D6">
        <w:rPr>
          <w:i/>
          <w:iCs/>
        </w:rPr>
        <w:t xml:space="preserve"> Bus</w:t>
      </w:r>
      <w:r w:rsidRPr="0056323F">
        <w:t xml:space="preserve"> é um autocarro noturno que recolhe dados e consequentemente define os circuitos a realizar. Ou seja, através de chamadas de telemóvel os dados são analisados e de seguida são criadas rotas consoante a quantidade de chamadas realizadas por cada zona.</w:t>
      </w:r>
    </w:p>
    <w:p w14:paraId="6E373DCD" w14:textId="3CA72DC5" w:rsidR="008625CE" w:rsidRPr="0056323F" w:rsidRDefault="00B71516" w:rsidP="006412CC">
      <w:pPr>
        <w:pStyle w:val="Corpodetexto"/>
      </w:pPr>
      <w:r w:rsidRPr="0056323F">
        <w:t xml:space="preserve">Para além disto, </w:t>
      </w:r>
      <w:r w:rsidR="008625CE" w:rsidRPr="0056323F">
        <w:t xml:space="preserve">Seul procedeu à instalação de uma elevada quantidade de sensores de tecnologia </w:t>
      </w:r>
      <w:proofErr w:type="spellStart"/>
      <w:r w:rsidR="008625CE" w:rsidRPr="0056323F">
        <w:t>IoT</w:t>
      </w:r>
      <w:proofErr w:type="spellEnd"/>
      <w:r w:rsidR="008625CE" w:rsidRPr="0056323F">
        <w:t xml:space="preserve"> por toda a cidade, recolhendo diferentes tipos de dados, como o ruído, a vibração, raios ultravioleta, poeira fina, entre outros.</w:t>
      </w:r>
    </w:p>
    <w:p w14:paraId="0BB65DC0" w14:textId="39B667FD" w:rsidR="008625CE" w:rsidRPr="0056323F" w:rsidRDefault="008625CE" w:rsidP="006412CC">
      <w:pPr>
        <w:pStyle w:val="Corpodetexto"/>
      </w:pPr>
      <w:r w:rsidRPr="0056323F">
        <w:t>A cidade, juntou a estes dados recolhidos dados do governo com o objetivo de os utilizar em diversas áreas, como, na análise de atividades de marketing, bem-estar, transporte, entre outras.</w:t>
      </w:r>
    </w:p>
    <w:p w14:paraId="0E7AA075" w14:textId="61D94684" w:rsidR="008625CE" w:rsidRPr="0056323F" w:rsidRDefault="008625CE" w:rsidP="006412CC">
      <w:pPr>
        <w:pStyle w:val="Corpodetexto"/>
      </w:pPr>
      <w:r w:rsidRPr="0056323F">
        <w:t>Uma particularidade é que estes dados são partilhados com qualquer cidadão, para que estes sugeriram novas formas de melhorarem a qualidade de vida</w:t>
      </w:r>
      <w:r w:rsidR="00357E83" w:rsidRPr="0056323F">
        <w:t>. A cidade assenta num princípio em que acredita que existem três fatores fulcrais para ser uma cidade inteligente:“ infraestrutura de cidade inteligente, empresas inovadoras com tecnologias de ponta e cidadãos inteligentes”</w:t>
      </w:r>
      <w:r w:rsidR="00480CFA">
        <w:t xml:space="preserve"> </w:t>
      </w:r>
      <w:r w:rsidR="0056323F" w:rsidRPr="0056323F">
        <w:rPr>
          <w:b/>
          <w:bCs/>
        </w:rPr>
        <w:fldChar w:fldCharType="begin"/>
      </w:r>
      <w:r w:rsidR="0056323F" w:rsidRPr="0056323F">
        <w:rPr>
          <w:b/>
          <w:bCs/>
        </w:rPr>
        <w:instrText xml:space="preserve"> ADDIN ZOTERO_ITEM CSL_CITATION {"citationID":"lWEU7peP","properties":{"formattedCitation":"(Stevens, 2020)","plainCitation":"(Stevens, 2020)","noteIndex":0},"citationItems":[{"id":87,"uris":["http://zotero.org/users/7836987/items/2N9NQDLX"],"uri":["http://zotero.org/users/7836987/items/2N9NQDLX"],"itemData":{"id":87,"type":"webpage","title":"Seoul: A World Class Smart City","URL":"https://www.cta.tech/Resources/i3-Magazine/i3-Issues/2020/January-February/Seoul-A-World-Class-Smart-City","author":[{"family":"Stevens","given":"Cindy Loffler"}],"accessed":{"date-parts":[["2022",2,14]]},"issued":{"date-parts":[["2020"]]}}}],"schema":"https://github.com/citation-style-language/schema/raw/master/csl-citation.json"} </w:instrText>
      </w:r>
      <w:r w:rsidR="0056323F" w:rsidRPr="0056323F">
        <w:rPr>
          <w:b/>
          <w:bCs/>
        </w:rPr>
        <w:fldChar w:fldCharType="separate"/>
      </w:r>
      <w:r w:rsidR="0056323F" w:rsidRPr="0056323F">
        <w:rPr>
          <w:b/>
          <w:bCs/>
        </w:rPr>
        <w:t>(Stevens, 2020)</w:t>
      </w:r>
      <w:r w:rsidR="0056323F" w:rsidRPr="0056323F">
        <w:rPr>
          <w:b/>
          <w:bCs/>
        </w:rPr>
        <w:fldChar w:fldCharType="end"/>
      </w:r>
      <w:r w:rsidR="00480CFA">
        <w:rPr>
          <w:b/>
          <w:bCs/>
        </w:rPr>
        <w:t>.</w:t>
      </w:r>
    </w:p>
    <w:p w14:paraId="0B4D28F4" w14:textId="277CDD6E" w:rsidR="008625CE" w:rsidRPr="0056323F" w:rsidRDefault="008625CE" w:rsidP="006412CC">
      <w:pPr>
        <w:pStyle w:val="Corpodetexto"/>
      </w:pPr>
      <w:r w:rsidRPr="0056323F">
        <w:t>Como exemplo de melhorias, é possível destacar a utilização dos dados pelos sensores recolhidos sobre os lugares de estacionamento. O objetivo é que quando um lugar esteja livre seja indicado para que depois quem o queira ocupar te</w:t>
      </w:r>
      <w:r w:rsidR="00B71516" w:rsidRPr="0056323F">
        <w:t>nha um</w:t>
      </w:r>
      <w:r w:rsidRPr="0056323F">
        <w:t xml:space="preserve"> acesso mais rápido e eficaz.</w:t>
      </w:r>
    </w:p>
    <w:p w14:paraId="7C47828C" w14:textId="38C1EE20" w:rsidR="00B71516" w:rsidRPr="0056323F" w:rsidRDefault="00B71516" w:rsidP="006412CC">
      <w:pPr>
        <w:pStyle w:val="Corpodetexto"/>
      </w:pPr>
      <w:r w:rsidRPr="0056323F">
        <w:t xml:space="preserve">Com todos estes dados “ Seul está criando novos serviços, como CFTV inteligente, táxis de IA e </w:t>
      </w:r>
      <w:r w:rsidRPr="0056323F">
        <w:lastRenderedPageBreak/>
        <w:t xml:space="preserve">estacionamento compartilhado de </w:t>
      </w:r>
      <w:proofErr w:type="spellStart"/>
      <w:r w:rsidRPr="0056323F">
        <w:t>IoT</w:t>
      </w:r>
      <w:proofErr w:type="spellEnd"/>
      <w:r w:rsidRPr="0056323F">
        <w:t>”</w:t>
      </w:r>
      <w:r w:rsidR="00480CFA">
        <w:t xml:space="preserve"> </w:t>
      </w:r>
      <w:r w:rsidR="0056323F">
        <w:fldChar w:fldCharType="begin"/>
      </w:r>
      <w:r w:rsidR="0056323F">
        <w:instrText xml:space="preserve"> ADDIN ZOTERO_ITEM CSL_CITATION {"citationID":"BPJATcev","properties":{"formattedCitation":"(Stevens, 2020)","plainCitation":"(Stevens, 2020)","noteIndex":0},"citationItems":[{"id":87,"uris":["http://zotero.org/users/7836987/items/2N9NQDLX"],"uri":["http://zotero.org/users/7836987/items/2N9NQDLX"],"itemData":{"id":87,"type":"webpage","title":"Seoul: A World Class Smart City","URL":"https://www.cta.tech/Resources/i3-Magazine/i3-Issues/2020/January-February/Seoul-A-World-Class-Smart-City","author":[{"family":"Stevens","given":"Cindy Loffler"}],"accessed":{"date-parts":[["2022",2,14]]},"issued":{"date-parts":[["2020"]]}}}],"schema":"https://github.com/citation-style-language/schema/raw/master/csl-citation.json"} </w:instrText>
      </w:r>
      <w:r w:rsidR="0056323F">
        <w:fldChar w:fldCharType="separate"/>
      </w:r>
      <w:r w:rsidR="0056323F" w:rsidRPr="0056323F">
        <w:rPr>
          <w:b/>
          <w:bCs/>
        </w:rPr>
        <w:t>(Stevens, 2020)</w:t>
      </w:r>
      <w:r w:rsidR="0056323F">
        <w:fldChar w:fldCharType="end"/>
      </w:r>
      <w:r w:rsidR="00480CFA">
        <w:t>.</w:t>
      </w:r>
    </w:p>
    <w:p w14:paraId="4502AC54" w14:textId="4D78B3FC" w:rsidR="00BE2675" w:rsidRDefault="00E77834" w:rsidP="006412CC">
      <w:pPr>
        <w:pStyle w:val="Corpodetexto"/>
        <w:rPr>
          <w:b/>
          <w:bCs/>
        </w:rPr>
      </w:pPr>
      <w:r w:rsidRPr="0056323F">
        <w:t xml:space="preserve">Como exemplo para as outras cidades que se querem tornar inteligentes e de forma a ajudá-las no seu crescimento Seul </w:t>
      </w:r>
      <w:r w:rsidR="0056323F">
        <w:t>divulga</w:t>
      </w:r>
      <w:r w:rsidR="00357E83" w:rsidRPr="0056323F">
        <w:t xml:space="preserve"> soluções que devem ser consideradas “TOPIS (Operação de Transporte e Serviço de Informação), postes de iluminação LED incorporados em </w:t>
      </w:r>
      <w:proofErr w:type="spellStart"/>
      <w:r w:rsidR="00357E83" w:rsidRPr="0056323F">
        <w:t>loT</w:t>
      </w:r>
      <w:proofErr w:type="spellEnd"/>
      <w:r w:rsidR="00357E83" w:rsidRPr="0056323F">
        <w:t xml:space="preserve"> e sistemas inteligentes de processamento de lixo”</w:t>
      </w:r>
      <w:r w:rsidR="00480CFA">
        <w:t xml:space="preserve"> </w:t>
      </w:r>
      <w:r w:rsidR="0056323F" w:rsidRPr="00EB1DB6">
        <w:rPr>
          <w:b/>
          <w:bCs/>
        </w:rPr>
        <w:fldChar w:fldCharType="begin"/>
      </w:r>
      <w:r w:rsidR="00EB1DB6" w:rsidRPr="00EB1DB6">
        <w:rPr>
          <w:b/>
          <w:bCs/>
        </w:rPr>
        <w:instrText xml:space="preserve"> ADDIN ZOTERO_ITEM CSL_CITATION {"citationID":"TogEWiJN","properties":{"formattedCitation":"(Stevens, 2020)","plainCitation":"(Stevens, 2020)","noteIndex":0},"citationItems":[{"id":87,"uris":["http://zotero.org/users/7836987/items/2N9NQDLX"],"uri":["http://zotero.org/users/7836987/items/2N9NQDLX"],"itemData":{"id":87,"type":"webpage","title":"Seoul: A World Class Smart City","URL":"https://www.cta.tech/Resources/i3-Magazine/i3-Issues/2020/January-February/Seoul-A-World-Class-Smart-City","author":[{"family":"Stevens","given":"Cindy Loffler"}],"accessed":{"date-parts":[["2022",2,14]]},"issued":{"date-parts":[["2020"]]}}}],"schema":"https://github.com/citation-style-language/schema/raw/master/csl-citation.json"} </w:instrText>
      </w:r>
      <w:r w:rsidR="0056323F" w:rsidRPr="00EB1DB6">
        <w:rPr>
          <w:b/>
          <w:bCs/>
        </w:rPr>
        <w:fldChar w:fldCharType="separate"/>
      </w:r>
      <w:r w:rsidR="00EB1DB6" w:rsidRPr="00EB1DB6">
        <w:rPr>
          <w:b/>
          <w:bCs/>
        </w:rPr>
        <w:t>(Stevens, 2020)</w:t>
      </w:r>
      <w:r w:rsidR="0056323F" w:rsidRPr="00EB1DB6">
        <w:rPr>
          <w:b/>
          <w:bCs/>
        </w:rPr>
        <w:fldChar w:fldCharType="end"/>
      </w:r>
      <w:r w:rsidR="00480CFA">
        <w:rPr>
          <w:b/>
          <w:bCs/>
        </w:rPr>
        <w:t>.</w:t>
      </w:r>
    </w:p>
    <w:p w14:paraId="2A9DA895" w14:textId="7D593464" w:rsidR="00747C48" w:rsidRDefault="00747C48" w:rsidP="006412CC">
      <w:pPr>
        <w:pStyle w:val="Corpodetexto"/>
        <w:rPr>
          <w:b/>
          <w:bCs/>
        </w:rPr>
      </w:pPr>
    </w:p>
    <w:p w14:paraId="02CBB31C" w14:textId="075AC8C0" w:rsidR="00275E6B" w:rsidRPr="00221C0F" w:rsidRDefault="00275E6B" w:rsidP="00221C0F">
      <w:pPr>
        <w:pStyle w:val="Corpodetexto"/>
        <w:numPr>
          <w:ilvl w:val="0"/>
          <w:numId w:val="17"/>
        </w:numPr>
      </w:pPr>
      <w:r w:rsidRPr="00275E6B">
        <w:t>Aveiro, Portugal</w:t>
      </w:r>
    </w:p>
    <w:p w14:paraId="446E4ABA" w14:textId="1859998C" w:rsidR="00EA7215" w:rsidRDefault="00221C0F" w:rsidP="006412CC">
      <w:pPr>
        <w:pStyle w:val="Corpodetexto"/>
      </w:pPr>
      <w:proofErr w:type="spellStart"/>
      <w:r w:rsidRPr="002B578D">
        <w:rPr>
          <w:i/>
          <w:iCs/>
        </w:rPr>
        <w:t>Urban</w:t>
      </w:r>
      <w:proofErr w:type="spellEnd"/>
      <w:r w:rsidRPr="002B578D">
        <w:rPr>
          <w:i/>
          <w:iCs/>
        </w:rPr>
        <w:t xml:space="preserve"> </w:t>
      </w:r>
      <w:proofErr w:type="spellStart"/>
      <w:r w:rsidRPr="002B578D">
        <w:rPr>
          <w:i/>
          <w:iCs/>
        </w:rPr>
        <w:t>Innovate</w:t>
      </w:r>
      <w:proofErr w:type="spellEnd"/>
      <w:r w:rsidRPr="002B578D">
        <w:rPr>
          <w:i/>
          <w:iCs/>
        </w:rPr>
        <w:t xml:space="preserve"> </w:t>
      </w:r>
      <w:proofErr w:type="spellStart"/>
      <w:r w:rsidRPr="002B578D">
        <w:rPr>
          <w:i/>
          <w:iCs/>
        </w:rPr>
        <w:t>Actions</w:t>
      </w:r>
      <w:proofErr w:type="spellEnd"/>
      <w:r w:rsidRPr="002B578D">
        <w:rPr>
          <w:i/>
          <w:iCs/>
        </w:rPr>
        <w:t xml:space="preserve"> </w:t>
      </w:r>
      <w:r w:rsidR="002B578D" w:rsidRPr="002B578D">
        <w:t>é uma inici</w:t>
      </w:r>
      <w:r w:rsidR="002B578D">
        <w:t xml:space="preserve">ativa da União Europeia que propõem soluções para enfrentar desafios urbanos. Aveiro, cidade portuguesa distinguida na área de </w:t>
      </w:r>
      <w:proofErr w:type="spellStart"/>
      <w:r w:rsidR="002B578D" w:rsidRPr="00DA79E2">
        <w:rPr>
          <w:i/>
          <w:iCs/>
        </w:rPr>
        <w:t>smart</w:t>
      </w:r>
      <w:proofErr w:type="spellEnd"/>
      <w:r w:rsidR="002B578D" w:rsidRPr="00DA79E2">
        <w:rPr>
          <w:i/>
          <w:iCs/>
        </w:rPr>
        <w:t xml:space="preserve"> </w:t>
      </w:r>
      <w:proofErr w:type="spellStart"/>
      <w:r w:rsidR="002B578D" w:rsidRPr="00DA79E2">
        <w:rPr>
          <w:i/>
          <w:iCs/>
        </w:rPr>
        <w:t>cities</w:t>
      </w:r>
      <w:proofErr w:type="spellEnd"/>
      <w:r w:rsidR="002B578D">
        <w:t>, candidata-se a esta iniciativa com o objetivo de</w:t>
      </w:r>
      <w:r w:rsidR="001A47E3">
        <w:t xml:space="preserve"> </w:t>
      </w:r>
      <w:r w:rsidR="002B578D">
        <w:t>atuar</w:t>
      </w:r>
      <w:r w:rsidR="00A96955">
        <w:t xml:space="preserve"> em</w:t>
      </w:r>
      <w:r w:rsidR="002B578D">
        <w:t xml:space="preserve"> áreas de mobilidade, ambiente, energia e sustentabilidade. </w:t>
      </w:r>
      <w:r w:rsidR="001F49BD">
        <w:t xml:space="preserve"> </w:t>
      </w:r>
    </w:p>
    <w:p w14:paraId="1009D497" w14:textId="7410D2A7" w:rsidR="006D603C" w:rsidRDefault="001F49BD" w:rsidP="006412CC">
      <w:pPr>
        <w:pStyle w:val="Corpodetexto"/>
      </w:pPr>
      <w:r>
        <w:t xml:space="preserve">Como resultado desta candidatura, Aveiro recebeu recursos para ultrapassar </w:t>
      </w:r>
      <w:r w:rsidR="00705EB7">
        <w:t>desafios nas áreas desejadas,</w:t>
      </w:r>
      <w:r>
        <w:t xml:space="preserve"> </w:t>
      </w:r>
      <w:r w:rsidR="00705EB7">
        <w:t>e por sua vez,</w:t>
      </w:r>
      <w:r>
        <w:t xml:space="preserve"> implementar infraestruturas de 5G, fibra e sensores, beneficiando as empresas e centros de investigação.</w:t>
      </w:r>
    </w:p>
    <w:p w14:paraId="4B3C79E6" w14:textId="4E00029E" w:rsidR="002922AB" w:rsidRDefault="00DA79E2" w:rsidP="006412CC">
      <w:pPr>
        <w:pStyle w:val="Corpodetexto"/>
      </w:pPr>
      <w:r>
        <w:t xml:space="preserve">No que toca, à mobilidade foram utilizados sensores de </w:t>
      </w:r>
      <w:proofErr w:type="spellStart"/>
      <w:r>
        <w:t>geolocalização</w:t>
      </w:r>
      <w:proofErr w:type="spellEnd"/>
      <w:r>
        <w:t xml:space="preserve"> em transportes públicos com o fim de obter informações relativas aos hábitos dos cidadãos, identificar problemas associados aos transportes e consequentemente proceder a sua otimização. </w:t>
      </w:r>
    </w:p>
    <w:p w14:paraId="71715624" w14:textId="57FE3F4D" w:rsidR="00A96955" w:rsidRDefault="00A96955" w:rsidP="006412CC">
      <w:pPr>
        <w:pStyle w:val="Corpodetexto"/>
      </w:pPr>
      <w:r>
        <w:t xml:space="preserve">A nível da energia foram promovidos veículos elétricos assim como as estações de carregamento dos mesmos. </w:t>
      </w:r>
    </w:p>
    <w:p w14:paraId="4FCF6070" w14:textId="604595ED" w:rsidR="00A96955" w:rsidRDefault="00A96955" w:rsidP="006412CC">
      <w:pPr>
        <w:pStyle w:val="Corpodetexto"/>
        <w:rPr>
          <w:b/>
          <w:bCs/>
        </w:rPr>
      </w:pPr>
      <w:r>
        <w:t>Relativamente, ao meio ambiente com o objetivo de gerar um mapa ambiental da cidade com dados ativos para os cidadãos e/ou entidades de investigação foram colocados sensores</w:t>
      </w:r>
      <w:r w:rsidR="001E2C4C">
        <w:t xml:space="preserve"> </w:t>
      </w:r>
      <w:r>
        <w:t xml:space="preserve">fixos e moveis </w:t>
      </w:r>
      <w:r w:rsidR="001E2C4C">
        <w:t>para recolher dados.</w:t>
      </w:r>
      <w:r w:rsidR="00884FCF">
        <w:t xml:space="preserve"> </w:t>
      </w:r>
      <w:r w:rsidR="00884FCF" w:rsidRPr="00884FCF">
        <w:rPr>
          <w:b/>
          <w:bCs/>
        </w:rPr>
        <w:fldChar w:fldCharType="begin"/>
      </w:r>
      <w:r w:rsidR="00884FCF" w:rsidRPr="00884FCF">
        <w:rPr>
          <w:b/>
          <w:bCs/>
        </w:rPr>
        <w:instrText xml:space="preserve"> ADDIN ZOTERO_ITEM CSL_CITATION {"citationID":"umb5QdOC","properties":{"formattedCitation":"(Lab, 2021)","plainCitation":"(Lab, 2021)","noteIndex":0},"citationItems":[{"id":121,"uris":["http://zotero.org/users/7836987/items/H2JWL2CA"],"uri":["http://zotero.org/users/7836987/items/H2JWL2CA"],"itemData":{"id":121,"type":"webpage","abstract":"Sabe com o que rima Smart Cities? Com o Centro de Portugal. Com cidades que aliam uma história fantástica a materiais e recursos que as tornam ainda mais sustentáveis.","container-title":"Observador","language":"pt-PT","title":"Smart Cities em Portugal? Sim, claro. No Centro de Portugal","title-short":"Smart Cities em Portugal?","URL":"https://observador.pt/2020/10/02/smart-cities-em-portugal-sim-claro-no-centro-de-portugal/","author":[{"family":"Lab","given":"Observador"}],"accessed":{"date-parts":[["2022",3,7]]},"issued":{"date-parts":[["2021"]]}}}],"schema":"https://github.com/citation-style-language/schema/raw/master/csl-citation.json"} </w:instrText>
      </w:r>
      <w:r w:rsidR="00884FCF" w:rsidRPr="00884FCF">
        <w:rPr>
          <w:b/>
          <w:bCs/>
        </w:rPr>
        <w:fldChar w:fldCharType="separate"/>
      </w:r>
      <w:r w:rsidR="00884FCF" w:rsidRPr="00884FCF">
        <w:rPr>
          <w:b/>
          <w:bCs/>
        </w:rPr>
        <w:t>(Lab, 2021)</w:t>
      </w:r>
      <w:r w:rsidR="00884FCF" w:rsidRPr="00884FCF">
        <w:rPr>
          <w:b/>
          <w:bCs/>
        </w:rPr>
        <w:fldChar w:fldCharType="end"/>
      </w:r>
    </w:p>
    <w:p w14:paraId="6895A06D" w14:textId="77777777" w:rsidR="00310A18" w:rsidRDefault="00310A18" w:rsidP="006412CC">
      <w:pPr>
        <w:pStyle w:val="Corpodetexto"/>
        <w:rPr>
          <w:b/>
          <w:bCs/>
        </w:rPr>
      </w:pPr>
    </w:p>
    <w:p w14:paraId="5199BD13" w14:textId="77777777" w:rsidR="003C544F" w:rsidRDefault="003C544F" w:rsidP="006412CC">
      <w:pPr>
        <w:pStyle w:val="Corpodetexto"/>
      </w:pPr>
    </w:p>
    <w:p w14:paraId="4A72816E" w14:textId="77777777" w:rsidR="001E2C4C" w:rsidRPr="002B578D" w:rsidRDefault="001E2C4C" w:rsidP="006412CC">
      <w:pPr>
        <w:pStyle w:val="Corpodetexto"/>
      </w:pPr>
    </w:p>
    <w:p w14:paraId="05529F4D" w14:textId="3C26129A" w:rsidR="00E77834" w:rsidRPr="002B578D" w:rsidRDefault="00202381" w:rsidP="00202381">
      <w:pPr>
        <w:spacing w:line="240" w:lineRule="auto"/>
        <w:jc w:val="left"/>
        <w:rPr>
          <w:rFonts w:ascii="NewsGotT" w:hAnsi="NewsGotT"/>
          <w:szCs w:val="24"/>
        </w:rPr>
      </w:pPr>
      <w:r w:rsidRPr="002B578D">
        <w:br w:type="page"/>
      </w:r>
    </w:p>
    <w:p w14:paraId="51557F81" w14:textId="33585A48" w:rsidR="001E5AFC" w:rsidRPr="00511996" w:rsidRDefault="001E5AFC" w:rsidP="00EE3F9A">
      <w:pPr>
        <w:pStyle w:val="Ttulo3"/>
        <w:numPr>
          <w:ilvl w:val="2"/>
          <w:numId w:val="10"/>
        </w:numPr>
      </w:pPr>
      <w:bookmarkStart w:id="54" w:name="_Toc98663400"/>
      <w:r w:rsidRPr="00511996">
        <w:lastRenderedPageBreak/>
        <w:t>A indústria das Cidades 4.0</w:t>
      </w:r>
      <w:bookmarkEnd w:id="54"/>
    </w:p>
    <w:p w14:paraId="1C5E8D3C" w14:textId="6A4FA4C5" w:rsidR="00950EC0" w:rsidRDefault="00950EC0" w:rsidP="0020789A">
      <w:pPr>
        <w:pStyle w:val="Corpodetexto"/>
        <w:rPr>
          <w:b/>
          <w:bCs/>
        </w:rPr>
      </w:pPr>
      <w:r w:rsidRPr="00517B29">
        <w:t>“Nas</w:t>
      </w:r>
      <w:r w:rsidRPr="00950EC0">
        <w:t xml:space="preserve"> economias desenvolvidas, transporte e congestionamento estão </w:t>
      </w:r>
      <w:r w:rsidR="00517B29">
        <w:t>a apresentar</w:t>
      </w:r>
      <w:r w:rsidRPr="00950EC0">
        <w:t xml:space="preserve"> uma tendência crescente</w:t>
      </w:r>
      <w:r>
        <w:t>”</w:t>
      </w:r>
      <w:r w:rsidR="00480CFA">
        <w:t xml:space="preserve"> </w:t>
      </w:r>
      <w:r w:rsidR="00F83060" w:rsidRPr="00C95BCD">
        <w:rPr>
          <w:b/>
          <w:bCs/>
        </w:rPr>
        <w:fldChar w:fldCharType="begin"/>
      </w:r>
      <w:r w:rsidR="00F83060" w:rsidRPr="00C95BCD">
        <w:rPr>
          <w:b/>
          <w:bCs/>
        </w:rPr>
        <w:instrText xml:space="preserve"> ADDIN ZOTERO_ITEM CSL_CITATION {"citationID":"0lWLKST7","properties":{"formattedCitation":"(Das, 2019)","plainCitation":"(Das, 2019)","noteIndex":0},"citationItems":[{"id":89,"uris":["http://zotero.org/users/7836987/items/9UCZATYJ"],"uri":["http://zotero.org/users/7836987/items/9UCZATYJ"],"itemData":{"id":89,"type":"paper-conference","abstract":"In modern society, we often spend 5 to 10 minutes trying to find a spot in a parking garage. Parking garages are commonplace, but they are extremely inefficient. According to a study done by Inrix, the authority on vehicles and transportation, over 70 billion dollars are wasted every year searching for parking. In that process, we waste 3.6 billion hours of time and 1.7 billion gallons of fuel. That is a lot of wasted resource. In this project, I propose a novel parking management system, which consists of hardware and software modules. On the hardware side, Raspberry Pi device is used along with few other parts like sensors and cameras. On the software side, python modules are implemented with efficient data-management. To test the system, I have modeled different possible actions of the drivers and ensured that the proposed parking system performs perfectly. I have outlined three core situations. First one is when drivers park correctly, the second one has error-correction, and the third one requires error correction involving multiple cars. This system can be used in any large parking structure in the modern smart cities. Some examples are hospitals, companies, downtown, airports, malls, events etc. The system is affordable, as the hardware-cost is about $200 for each parking spot.","container-title":"2019 IEEE 9th Annual Computing and Communication Workshop and Conference (CCWC)","DOI":"10.1109/CCWC.2019.8666537","event":"2019 IEEE 9th Annual Computing and Communication Workshop and Conference (CCWC)","page":"0950-0954","source":"IEEE Xplore","title":"A Novel Parking Management System, for Smart Cities, to save Fuel, Time, and Money","author":[{"family":"Das","given":"Siddharth"}],"issued":{"date-parts":[["2019",1]]}}}],"schema":"https://github.com/citation-style-language/schema/raw/master/csl-citation.json"} </w:instrText>
      </w:r>
      <w:r w:rsidR="00F83060" w:rsidRPr="00C95BCD">
        <w:rPr>
          <w:b/>
          <w:bCs/>
        </w:rPr>
        <w:fldChar w:fldCharType="separate"/>
      </w:r>
      <w:r w:rsidR="00F83060" w:rsidRPr="00C95BCD">
        <w:rPr>
          <w:b/>
          <w:bCs/>
        </w:rPr>
        <w:t>(Das, 2019)</w:t>
      </w:r>
      <w:r w:rsidR="00F83060" w:rsidRPr="00C95BCD">
        <w:rPr>
          <w:b/>
          <w:bCs/>
        </w:rPr>
        <w:fldChar w:fldCharType="end"/>
      </w:r>
      <w:r w:rsidR="00480CFA">
        <w:rPr>
          <w:b/>
          <w:bCs/>
        </w:rPr>
        <w:t>.</w:t>
      </w:r>
      <w:r>
        <w:t xml:space="preserve"> Isto deve-se a uma crescente popularização e </w:t>
      </w:r>
      <w:r w:rsidR="000827F3">
        <w:t>também</w:t>
      </w:r>
      <w:r>
        <w:t xml:space="preserve"> </w:t>
      </w:r>
      <w:r w:rsidR="000827F3">
        <w:t xml:space="preserve">ao </w:t>
      </w:r>
      <w:r>
        <w:t xml:space="preserve"> </w:t>
      </w:r>
      <w:r w:rsidR="00517B29">
        <w:t>desenvolvimento</w:t>
      </w:r>
      <w:r>
        <w:t xml:space="preserve"> económico</w:t>
      </w:r>
      <w:r w:rsidR="00517B29">
        <w:t xml:space="preserve"> </w:t>
      </w:r>
      <w:r w:rsidR="0020789A" w:rsidRPr="00C95BCD">
        <w:rPr>
          <w:b/>
          <w:bCs/>
        </w:rPr>
        <w:fldChar w:fldCharType="begin"/>
      </w:r>
      <w:r w:rsidR="00AD5DCB">
        <w:rPr>
          <w:b/>
          <w:bCs/>
        </w:rPr>
        <w:instrText xml:space="preserve"> ADDIN ZOTERO_ITEM CSL_CITATION {"citationID":"McbTox9T","properties":{"formattedCitation":"(Das, 2019)","plainCitation":"(Das, 2019)","noteIndex":0},"citationItems":[{"id":89,"uris":["http://zotero.org/users/7836987/items/9UCZATYJ"],"uri":["http://zotero.org/users/7836987/items/9UCZATYJ"],"itemData":{"id":89,"type":"paper-conference","abstract":"In modern society, we often spend 5 to 10 minutes trying to find a spot in a parking garage. Parking garages are commonplace, but they are extremely inefficient. According to a study done by Inrix, the authority on vehicles and transportation, over 70 billion dollars are wasted every year searching for parking. In that process, we waste 3.6 billion hours of time and 1.7 billion gallons of fuel. That is a lot of wasted resource. In this project, I propose a novel parking management system, which consists of hardware and software modules. On the hardware side, Raspberry Pi device is used along with few other parts like sensors and cameras. On the software side, python modules are implemented with efficient data-management. To test the system, I have modeled different possible actions of the drivers and ensured that the proposed parking system performs perfectly. I have outlined three core situations. First one is when drivers park correctly, the second one has error-correction, and the third one requires error correction involving multiple cars. This system can be used in any large parking structure in the modern smart cities. Some examples are hospitals, companies, downtown, airports, malls, events etc. The system is affordable, as the hardware-cost is about $200 for each parking spot.","container-title":"2019 IEEE 9th Annual Computing and Communication Workshop and Conference (CCWC)","DOI":"10.1109/CCWC.2019.8666537","event":"2019 IEEE 9th Annual Computing and Communication Workshop and Conference (CCWC)","page":"0950-0954","source":"IEEE Xplore","title":"A Novel Parking Management System, for Smart Cities, to save Fuel, Time, and Money","author":[{"family":"Das","given":"Siddharth"}],"issued":{"date-parts":[["2019",1]]}}}],"schema":"https://github.com/citation-style-language/schema/raw/master/csl-citation.json"} </w:instrText>
      </w:r>
      <w:r w:rsidR="0020789A" w:rsidRPr="00C95BCD">
        <w:rPr>
          <w:b/>
          <w:bCs/>
        </w:rPr>
        <w:fldChar w:fldCharType="separate"/>
      </w:r>
      <w:r w:rsidR="0020789A" w:rsidRPr="00C95BCD">
        <w:rPr>
          <w:b/>
          <w:bCs/>
        </w:rPr>
        <w:t>(Das, 2019)</w:t>
      </w:r>
      <w:r w:rsidR="0020789A" w:rsidRPr="00C95BCD">
        <w:rPr>
          <w:b/>
          <w:bCs/>
        </w:rPr>
        <w:fldChar w:fldCharType="end"/>
      </w:r>
      <w:r w:rsidR="00480CFA">
        <w:rPr>
          <w:b/>
          <w:bCs/>
        </w:rPr>
        <w:t>.</w:t>
      </w:r>
    </w:p>
    <w:p w14:paraId="5BB86498" w14:textId="69742F00" w:rsidR="00AD5DCB" w:rsidRDefault="00AD5DCB" w:rsidP="0020789A">
      <w:pPr>
        <w:pStyle w:val="Corpodetexto"/>
        <w:rPr>
          <w:b/>
          <w:bCs/>
        </w:rPr>
      </w:pPr>
      <w:r w:rsidRPr="00AD5DCB">
        <w:t xml:space="preserve">A mobilidade urbana está em mudança e os transportes públicos devem oferecer serviços mais informados e completos para os passageiros </w:t>
      </w:r>
      <w:r w:rsidRPr="00BD01D6">
        <w:rPr>
          <w:b/>
          <w:bCs/>
        </w:rPr>
        <w:fldChar w:fldCharType="begin"/>
      </w:r>
      <w:r w:rsidR="00BD01D6" w:rsidRPr="00BD01D6">
        <w:rPr>
          <w:b/>
          <w:bCs/>
        </w:rPr>
        <w:instrText xml:space="preserve"> ADDIN ZOTERO_ITEM CSL_CITATION {"citationID":"IIvyKMXd","properties":{"formattedCitation":"(Dilax, sem data)","plainCitation":"(Dilax, sem data)","noteIndex":0},"citationItems":[{"id":108,"uris":["http://zotero.org/users/7836987/items/2ZQ248CL"],"uri":["http://zotero.org/users/7836987/items/2ZQ248CL"],"itemData":{"id":108,"type":"webpage","abstract":"Smart sensors for automatic passenger counting (APC) </w:instrText>
      </w:r>
      <w:r w:rsidR="00BD01D6" w:rsidRPr="00BD01D6">
        <w:rPr>
          <w:rFonts w:ascii="Segoe UI Symbol" w:hAnsi="Segoe UI Symbol" w:cs="Segoe UI Symbol"/>
          <w:b/>
          <w:bCs/>
        </w:rPr>
        <w:instrText>✓</w:instrText>
      </w:r>
      <w:r w:rsidR="00BD01D6" w:rsidRPr="00BD01D6">
        <w:rPr>
          <w:b/>
          <w:bCs/>
        </w:rPr>
        <w:instrText xml:space="preserve"> innovative passenger counters </w:instrText>
      </w:r>
      <w:r w:rsidR="00BD01D6" w:rsidRPr="00BD01D6">
        <w:rPr>
          <w:rFonts w:ascii="Segoe UI Symbol" w:hAnsi="Segoe UI Symbol" w:cs="Segoe UI Symbol"/>
          <w:b/>
          <w:bCs/>
        </w:rPr>
        <w:instrText>✓</w:instrText>
      </w:r>
      <w:r w:rsidR="00BD01D6" w:rsidRPr="00BD01D6">
        <w:rPr>
          <w:b/>
          <w:bCs/>
        </w:rPr>
        <w:instrText xml:space="preserve"> real-time tracking of passengers </w:instrText>
      </w:r>
      <w:r w:rsidR="00BD01D6" w:rsidRPr="00BD01D6">
        <w:rPr>
          <w:rFonts w:ascii="Calibri" w:hAnsi="Calibri" w:cs="Calibri"/>
          <w:b/>
          <w:bCs/>
        </w:rPr>
        <w:instrText>–</w:instrText>
      </w:r>
      <w:r w:rsidR="00BD01D6" w:rsidRPr="00BD01D6">
        <w:rPr>
          <w:b/>
          <w:bCs/>
        </w:rPr>
        <w:instrText xml:space="preserve"> learn more now!","language":"pt","title":"Automatic Passenger Counting (APC): Sensors &amp; Systems","title-short":"Automatic Passenger Counting (APC)","URL":"https://www.dilax.com/en/products/automatic-passenger-counting","author":[{"family":"Dilax","given":""}],"accessed":{"date-parts":[["2022",2,26]]}}}],"schema":"https://github.com/citation-style-language/schema/raw/master/csl-citation.json"} </w:instrText>
      </w:r>
      <w:r w:rsidRPr="00BD01D6">
        <w:rPr>
          <w:b/>
          <w:bCs/>
        </w:rPr>
        <w:fldChar w:fldCharType="separate"/>
      </w:r>
      <w:r w:rsidR="00BD01D6" w:rsidRPr="00BD01D6">
        <w:rPr>
          <w:b/>
          <w:bCs/>
        </w:rPr>
        <w:t>(Dilax, sem data)</w:t>
      </w:r>
      <w:r w:rsidRPr="00BD01D6">
        <w:rPr>
          <w:b/>
          <w:bCs/>
        </w:rPr>
        <w:fldChar w:fldCharType="end"/>
      </w:r>
      <w:r w:rsidR="00480CFA">
        <w:rPr>
          <w:b/>
          <w:bCs/>
        </w:rPr>
        <w:t>.</w:t>
      </w:r>
    </w:p>
    <w:p w14:paraId="6D6FDAF4" w14:textId="2B457FEB" w:rsidR="00AD5DCB" w:rsidRPr="007068F2" w:rsidRDefault="00AD5DCB" w:rsidP="0020789A">
      <w:pPr>
        <w:pStyle w:val="Corpodetexto"/>
      </w:pPr>
      <w:r w:rsidRPr="007068F2">
        <w:t xml:space="preserve">Assim como, </w:t>
      </w:r>
      <w:r w:rsidR="007068F2" w:rsidRPr="007068F2">
        <w:t>a gestão de parques de estacionamento deve ser melhorada</w:t>
      </w:r>
      <w:r w:rsidR="007068F2">
        <w:t>. S</w:t>
      </w:r>
      <w:r w:rsidR="007068F2" w:rsidRPr="007068F2">
        <w:t xml:space="preserve">egundo o USA </w:t>
      </w:r>
      <w:proofErr w:type="spellStart"/>
      <w:r w:rsidR="007068F2" w:rsidRPr="007068F2">
        <w:t>Today</w:t>
      </w:r>
      <w:proofErr w:type="spellEnd"/>
      <w:r w:rsidR="007068F2" w:rsidRPr="007068F2">
        <w:t xml:space="preserve"> os motoristas gastam em média 17h por ano à procura de uma vaga de estacionamento </w:t>
      </w:r>
      <w:r w:rsidR="007068F2" w:rsidRPr="007068F2">
        <w:rPr>
          <w:b/>
          <w:bCs/>
        </w:rPr>
        <w:fldChar w:fldCharType="begin"/>
      </w:r>
      <w:r w:rsidR="007068F2" w:rsidRPr="007068F2">
        <w:rPr>
          <w:b/>
          <w:bCs/>
        </w:rPr>
        <w:instrText xml:space="preserve"> ADDIN ZOTERO_ITEM CSL_CITATION {"citationID":"b1nB1Rvl","properties":{"formattedCitation":"(Das, 2019)","plainCitation":"(Das, 2019)","noteIndex":0},"citationItems":[{"id":89,"uris":["http://zotero.org/users/7836987/items/9UCZATYJ"],"uri":["http://zotero.org/users/7836987/items/9UCZATYJ"],"itemData":{"id":89,"type":"paper-conference","abstract":"In modern society, we often spend 5 to 10 minutes trying to find a spot in a parking garage. Parking garages are commonplace, but they are extremely inefficient. According to a study done by Inrix, the authority on vehicles and transportation, over 70 billion dollars are wasted every year searching for parking. In that process, we waste 3.6 billion hours of time and 1.7 billion gallons of fuel. That is a lot of wasted resource. In this project, I propose a novel parking management system, which consists of hardware and software modules. On the hardware side, Raspberry Pi device is used along with few other parts like sensors and cameras. On the software side, python modules are implemented with efficient data-management. To test the system, I have modeled different possible actions of the drivers and ensured that the proposed parking system performs perfectly. I have outlined three core situations. First one is when drivers park correctly, the second one has error-correction, and the third one requires error correction involving multiple cars. This system can be used in any large parking structure in the modern smart cities. Some examples are hospitals, companies, downtown, airports, malls, events etc. The system is affordable, as the hardware-cost is about $200 for each parking spot.","container-title":"2019 IEEE 9th Annual Computing and Communication Workshop and Conference (CCWC)","DOI":"10.1109/CCWC.2019.8666537","event":"2019 IEEE 9th Annual Computing and Communication Workshop and Conference (CCWC)","page":"0950-0954","source":"IEEE Xplore","title":"A Novel Parking Management System, for Smart Cities, to save Fuel, Time, and Money","author":[{"family":"Das","given":"Siddharth"}],"issued":{"date-parts":[["2019",1]]}}}],"schema":"https://github.com/citation-style-language/schema/raw/master/csl-citation.json"} </w:instrText>
      </w:r>
      <w:r w:rsidR="007068F2" w:rsidRPr="007068F2">
        <w:rPr>
          <w:b/>
          <w:bCs/>
        </w:rPr>
        <w:fldChar w:fldCharType="separate"/>
      </w:r>
      <w:r w:rsidR="007068F2" w:rsidRPr="007068F2">
        <w:rPr>
          <w:b/>
          <w:bCs/>
        </w:rPr>
        <w:t>(Das, 2019)</w:t>
      </w:r>
      <w:r w:rsidR="007068F2" w:rsidRPr="007068F2">
        <w:rPr>
          <w:b/>
          <w:bCs/>
        </w:rPr>
        <w:fldChar w:fldCharType="end"/>
      </w:r>
      <w:r w:rsidR="00480CFA">
        <w:rPr>
          <w:b/>
          <w:bCs/>
        </w:rPr>
        <w:t>.</w:t>
      </w:r>
    </w:p>
    <w:p w14:paraId="794CB6A4" w14:textId="3BAF55C2" w:rsidR="008B0FCC" w:rsidRPr="00AD5DCB" w:rsidRDefault="008B0FCC" w:rsidP="0020789A">
      <w:pPr>
        <w:pStyle w:val="Corpodetexto"/>
      </w:pPr>
      <w:r w:rsidRPr="00AD5DCB">
        <w:t>Nesta secção irá ser abordado dois temas</w:t>
      </w:r>
      <w:r w:rsidR="00AD5DCB">
        <w:t>, nomeadamente, uma gestão mais eficaz para os parques de estacionamento e para os serviços de transporte público.</w:t>
      </w:r>
    </w:p>
    <w:p w14:paraId="5C595D27" w14:textId="77777777" w:rsidR="00F42A42" w:rsidRDefault="00F42A42" w:rsidP="006412CC">
      <w:pPr>
        <w:pStyle w:val="Corpodetexto"/>
      </w:pPr>
    </w:p>
    <w:p w14:paraId="09537DD2" w14:textId="7B73BBC0" w:rsidR="00FD748E" w:rsidRDefault="00DD706E" w:rsidP="00EE3F9A">
      <w:pPr>
        <w:pStyle w:val="Ttulo4"/>
        <w:numPr>
          <w:ilvl w:val="3"/>
          <w:numId w:val="10"/>
        </w:numPr>
      </w:pPr>
      <w:r>
        <w:t xml:space="preserve"> </w:t>
      </w:r>
      <w:bookmarkStart w:id="55" w:name="_Toc98663401"/>
      <w:r w:rsidR="00FD748E">
        <w:t>Parques de Estacionamento</w:t>
      </w:r>
      <w:bookmarkEnd w:id="55"/>
      <w:r w:rsidR="00FD748E">
        <w:t xml:space="preserve"> </w:t>
      </w:r>
    </w:p>
    <w:p w14:paraId="0A946BA2" w14:textId="3818831A" w:rsidR="0020789A" w:rsidRDefault="008B0FCC" w:rsidP="0020789A">
      <w:pPr>
        <w:pStyle w:val="Corpodetexto"/>
      </w:pPr>
      <w:r>
        <w:t>Segundo</w:t>
      </w:r>
      <w:r w:rsidR="0020789A">
        <w:t xml:space="preserve"> o artigo ”</w:t>
      </w:r>
      <w:r w:rsidR="0020789A" w:rsidRPr="00CC1B67">
        <w:t xml:space="preserve"> Um novo sistema de gerenciamento de estacionamento, para cidades inteligentes, para economizar combustível, tempo e dinheiro</w:t>
      </w:r>
      <w:r w:rsidR="0020789A">
        <w:t xml:space="preserve">” publicado em 2019 por Das </w:t>
      </w:r>
      <w:r w:rsidR="0020789A" w:rsidRPr="00C95BCD">
        <w:rPr>
          <w:b/>
          <w:bCs/>
        </w:rPr>
        <w:fldChar w:fldCharType="begin"/>
      </w:r>
      <w:r w:rsidR="00882B36">
        <w:rPr>
          <w:b/>
          <w:bCs/>
        </w:rPr>
        <w:instrText xml:space="preserve"> ADDIN ZOTERO_ITEM CSL_CITATION {"citationID":"KFNVF4cD","properties":{"formattedCitation":"(Das, 2019)","plainCitation":"(Das, 2019)","dontUpdate":true,"noteIndex":0},"citationItems":[{"id":89,"uris":["http://zotero.org/users/7836987/items/9UCZATYJ"],"uri":["http://zotero.org/users/7836987/items/9UCZATYJ"],"itemData":{"id":89,"type":"paper-conference","abstract":"In modern society, we often spend 5 to 10 minutes trying to find a spot in a parking garage. Parking garages are commonplace, but they are extremely inefficient. According to a study done by Inrix, the authority on vehicles and transportation, over 70 billion dollars are wasted every year searching for parking. In that process, we waste 3.6 billion hours of time and 1.7 billion gallons of fuel. That is a lot of wasted resource. In this project, I propose a novel parking management system, which consists of hardware and software modules. On the hardware side, Raspberry Pi device is used along with few other parts like sensors and cameras. On the software side, python modules are implemented with efficient data-management. To test the system, I have modeled different possible actions of the drivers and ensured that the proposed parking system performs perfectly. I have outlined three core situations. First one is when drivers park correctly, the second one has error-correction, and the third one requires error correction involving multiple cars. This system can be used in any large parking structure in the modern smart cities. Some examples are hospitals, companies, downtown, airports, malls, events etc. The system is affordable, as the hardware-cost is about $200 for each parking spot.","container-title":"2019 IEEE 9th Annual Computing and Communication Workshop and Conference (CCWC)","DOI":"10.1109/CCWC.2019.8666537","event":"2019 IEEE 9th Annual Computing and Communication Workshop and Conference (CCWC)","page":"0950-0954","source":"IEEE Xplore","title":"A Novel Parking Management System, for Smart Cities, to save Fuel, Time, and Money","author":[{"family":"Das","given":"Siddharth"}],"issued":{"date-parts":[["2019",1]]}}}],"schema":"https://github.com/citation-style-language/schema/raw/master/csl-citation.json"} </w:instrText>
      </w:r>
      <w:r w:rsidR="0020789A" w:rsidRPr="00C95BCD">
        <w:rPr>
          <w:b/>
          <w:bCs/>
        </w:rPr>
        <w:fldChar w:fldCharType="separate"/>
      </w:r>
      <w:r w:rsidR="0020789A" w:rsidRPr="00C95BCD">
        <w:rPr>
          <w:b/>
          <w:bCs/>
        </w:rPr>
        <w:t xml:space="preserve"> </w:t>
      </w:r>
      <w:r w:rsidR="00BD01D6">
        <w:rPr>
          <w:b/>
          <w:bCs/>
        </w:rPr>
        <w:t>(</w:t>
      </w:r>
      <w:r w:rsidR="0020789A" w:rsidRPr="00C95BCD">
        <w:rPr>
          <w:b/>
          <w:bCs/>
        </w:rPr>
        <w:t>2019)</w:t>
      </w:r>
      <w:r w:rsidR="0020789A" w:rsidRPr="00C95BCD">
        <w:rPr>
          <w:b/>
          <w:bCs/>
        </w:rPr>
        <w:fldChar w:fldCharType="end"/>
      </w:r>
      <w:r w:rsidR="0020789A">
        <w:t xml:space="preserve"> a dificuldade em encontrar um estacionamento livre está aumentar. Deste modo, a </w:t>
      </w:r>
      <w:proofErr w:type="spellStart"/>
      <w:r w:rsidR="0020789A">
        <w:t>Inrix</w:t>
      </w:r>
      <w:proofErr w:type="spellEnd"/>
      <w:r w:rsidR="0020789A">
        <w:t xml:space="preserve"> desenvolveu um estudo em várias cidades do EUA e concluiu que:</w:t>
      </w:r>
    </w:p>
    <w:p w14:paraId="7AF1E7B6" w14:textId="77777777" w:rsidR="0020789A" w:rsidRDefault="0020789A" w:rsidP="0020789A">
      <w:pPr>
        <w:pStyle w:val="Corpodetexto"/>
        <w:numPr>
          <w:ilvl w:val="0"/>
          <w:numId w:val="19"/>
        </w:numPr>
      </w:pPr>
      <w:r>
        <w:t xml:space="preserve">Anualmente, </w:t>
      </w:r>
      <w:r w:rsidRPr="0056094D">
        <w:t>70 bilh</w:t>
      </w:r>
      <w:r>
        <w:t>õ</w:t>
      </w:r>
      <w:r w:rsidRPr="0056094D">
        <w:t>es de dólares</w:t>
      </w:r>
      <w:r>
        <w:t xml:space="preserve"> (equivalente a aproximadamente 62 bilhões de euros)</w:t>
      </w:r>
      <w:r w:rsidRPr="0056094D">
        <w:t xml:space="preserve"> são desperdiçados </w:t>
      </w:r>
      <w:r>
        <w:t>à procura de</w:t>
      </w:r>
      <w:r w:rsidRPr="0056094D">
        <w:t xml:space="preserve"> estacionamento</w:t>
      </w:r>
      <w:r>
        <w:t>;</w:t>
      </w:r>
    </w:p>
    <w:p w14:paraId="2D53245C" w14:textId="77777777" w:rsidR="0020789A" w:rsidRDefault="0020789A" w:rsidP="0020789A">
      <w:pPr>
        <w:pStyle w:val="Corpodetexto"/>
        <w:numPr>
          <w:ilvl w:val="0"/>
          <w:numId w:val="19"/>
        </w:numPr>
      </w:pPr>
      <w:r>
        <w:t xml:space="preserve">Relativamente ao tempo, são desperdiçadas </w:t>
      </w:r>
      <w:r w:rsidRPr="0056094D">
        <w:t>3,6 bilhões</w:t>
      </w:r>
      <w:r>
        <w:t xml:space="preserve"> de horas;</w:t>
      </w:r>
    </w:p>
    <w:p w14:paraId="3E74314F" w14:textId="7C71BE30" w:rsidR="0020789A" w:rsidRDefault="0020789A" w:rsidP="006412CC">
      <w:pPr>
        <w:pStyle w:val="Corpodetexto"/>
        <w:numPr>
          <w:ilvl w:val="0"/>
          <w:numId w:val="19"/>
        </w:numPr>
      </w:pPr>
      <w:r w:rsidRPr="0056094D">
        <w:t>1,7 bilhão de combustível</w:t>
      </w:r>
      <w:r>
        <w:t>.</w:t>
      </w:r>
    </w:p>
    <w:p w14:paraId="144ECE3A" w14:textId="3D21659C" w:rsidR="0056094D" w:rsidRDefault="00517B29" w:rsidP="006412CC">
      <w:pPr>
        <w:pStyle w:val="Corpodetexto"/>
        <w:rPr>
          <w:b/>
          <w:bCs/>
        </w:rPr>
      </w:pPr>
      <w:r>
        <w:t>Deste modo, e c</w:t>
      </w:r>
      <w:r w:rsidR="0056094D">
        <w:t xml:space="preserve">om a quantidade de recursos desperdiçados, é proposto um novo sistema de estacionamento, composto por dois módulos. </w:t>
      </w:r>
      <w:r w:rsidR="000A40C8">
        <w:t>É importante referir que a quantidade de componentes depende do local de implementação do sistema.</w:t>
      </w:r>
      <w:r w:rsidR="00F14904">
        <w:t xml:space="preserve"> Na tabela </w:t>
      </w:r>
      <w:r w:rsidR="00331715">
        <w:t>6</w:t>
      </w:r>
      <w:r w:rsidR="00F14904">
        <w:t>, são apresentados os elementos do sistema de Hardware e Software</w:t>
      </w:r>
      <w:r w:rsidR="00F83060">
        <w:t xml:space="preserve"> proposto por </w:t>
      </w:r>
      <w:r w:rsidR="00331715">
        <w:t xml:space="preserve">Das </w:t>
      </w:r>
      <w:r w:rsidR="00331715" w:rsidRPr="00331715">
        <w:rPr>
          <w:b/>
          <w:bCs/>
        </w:rPr>
        <w:t>(</w:t>
      </w:r>
      <w:r w:rsidR="00F83060" w:rsidRPr="00F83060">
        <w:rPr>
          <w:b/>
          <w:bCs/>
        </w:rPr>
        <w:fldChar w:fldCharType="begin"/>
      </w:r>
      <w:r w:rsidR="00164A08">
        <w:rPr>
          <w:b/>
          <w:bCs/>
        </w:rPr>
        <w:instrText xml:space="preserve"> ADDIN ZOTERO_ITEM CSL_CITATION {"citationID":"YF7cU9Dc","properties":{"formattedCitation":"(Das, 2019)","plainCitation":"(Das, 2019)","dontUpdate":true,"noteIndex":0},"citationItems":[{"id":89,"uris":["http://zotero.org/users/7836987/items/9UCZATYJ"],"uri":["http://zotero.org/users/7836987/items/9UCZATYJ"],"itemData":{"id":89,"type":"paper-conference","abstract":"In modern society, we often spend 5 to 10 minutes trying to find a spot in a parking garage. Parking garages are commonplace, but they are extremely inefficient. According to a study done by Inrix, the authority on vehicles and transportation, over 70 billion dollars are wasted every year searching for parking. In that process, we waste 3.6 billion hours of time and 1.7 billion gallons of fuel. That is a lot of wasted resource. In this project, I propose a novel parking management system, which consists of hardware and software modules. On the hardware side, Raspberry Pi device is used along with few other parts like sensors and cameras. On the software side, python modules are implemented with efficient data-management. To test the system, I have modeled different possible actions of the drivers and ensured that the proposed parking system performs perfectly. I have outlined three core situations. First one is when drivers park correctly, the second one has error-correction, and the third one requires error correction involving multiple cars. This system can be used in any large parking structure in the modern smart cities. Some examples are hospitals, companies, downtown, airports, malls, events etc. The system is affordable, as the hardware-cost is about $200 for each parking spot.","container-title":"2019 IEEE 9th Annual Computing and Communication Workshop and Conference (CCWC)","DOI":"10.1109/CCWC.2019.8666537","event":"2019 IEEE 9th Annual Computing and Communication Workshop and Conference (CCWC)","page":"0950-0954","source":"IEEE Xplore","title":"A Novel Parking Management System, for Smart Cities, to save Fuel, Time, and Money","author":[{"family":"Das","given":"Siddharth"}],"issued":{"date-parts":[["2019",1]]}}}],"schema":"https://github.com/citation-style-language/schema/raw/master/csl-citation.json"} </w:instrText>
      </w:r>
      <w:r w:rsidR="00F83060" w:rsidRPr="00F83060">
        <w:rPr>
          <w:b/>
          <w:bCs/>
        </w:rPr>
        <w:fldChar w:fldCharType="separate"/>
      </w:r>
      <w:r w:rsidR="00F83060" w:rsidRPr="00F83060">
        <w:rPr>
          <w:b/>
          <w:bCs/>
        </w:rPr>
        <w:t>2019)</w:t>
      </w:r>
      <w:r w:rsidR="00F83060" w:rsidRPr="00F83060">
        <w:rPr>
          <w:b/>
          <w:bCs/>
        </w:rPr>
        <w:fldChar w:fldCharType="end"/>
      </w:r>
      <w:r w:rsidR="00F83060">
        <w:rPr>
          <w:b/>
          <w:bCs/>
        </w:rPr>
        <w:t>.</w:t>
      </w:r>
    </w:p>
    <w:p w14:paraId="5D6C4304" w14:textId="1D53C90F" w:rsidR="007068F2" w:rsidRDefault="007068F2" w:rsidP="006412CC">
      <w:pPr>
        <w:pStyle w:val="Corpodetexto"/>
        <w:rPr>
          <w:b/>
          <w:bCs/>
        </w:rPr>
      </w:pPr>
    </w:p>
    <w:p w14:paraId="32550317" w14:textId="77777777" w:rsidR="007068F2" w:rsidRDefault="007068F2" w:rsidP="006412CC">
      <w:pPr>
        <w:pStyle w:val="Corpodetexto"/>
      </w:pPr>
    </w:p>
    <w:p w14:paraId="69ACE6B6" w14:textId="77777777" w:rsidR="00F14904" w:rsidRDefault="00F14904" w:rsidP="006412CC">
      <w:pPr>
        <w:pStyle w:val="Corpodetexto"/>
      </w:pPr>
    </w:p>
    <w:p w14:paraId="6C2023AC" w14:textId="2CEF288A" w:rsidR="003601B9" w:rsidRDefault="003601B9" w:rsidP="003601B9">
      <w:pPr>
        <w:pStyle w:val="Legenda"/>
        <w:keepNext/>
      </w:pPr>
      <w:r>
        <w:lastRenderedPageBreak/>
        <w:t xml:space="preserve">Tabela </w:t>
      </w:r>
      <w:r>
        <w:fldChar w:fldCharType="begin"/>
      </w:r>
      <w:r>
        <w:instrText xml:space="preserve"> SEQ Tabela \* ARABIC </w:instrText>
      </w:r>
      <w:r>
        <w:fldChar w:fldCharType="separate"/>
      </w:r>
      <w:r w:rsidR="00734FCE">
        <w:rPr>
          <w:noProof/>
        </w:rPr>
        <w:t>5</w:t>
      </w:r>
      <w:r>
        <w:fldChar w:fldCharType="end"/>
      </w:r>
      <w:r>
        <w:t xml:space="preserve"> - Módulos, componentes e respetivas funções para um novo modelo de estacionamentos</w:t>
      </w:r>
    </w:p>
    <w:tbl>
      <w:tblPr>
        <w:tblStyle w:val="TabelacomGrelha"/>
        <w:tblW w:w="0" w:type="auto"/>
        <w:jc w:val="center"/>
        <w:tblBorders>
          <w:left w:val="none" w:sz="0" w:space="0" w:color="auto"/>
          <w:right w:val="none" w:sz="0" w:space="0" w:color="auto"/>
        </w:tblBorders>
        <w:tblLook w:val="04A0" w:firstRow="1" w:lastRow="0" w:firstColumn="1" w:lastColumn="0" w:noHBand="0" w:noVBand="1"/>
      </w:tblPr>
      <w:tblGrid>
        <w:gridCol w:w="1843"/>
        <w:gridCol w:w="2268"/>
        <w:gridCol w:w="4536"/>
      </w:tblGrid>
      <w:tr w:rsidR="00A946C9" w14:paraId="7CFE0C7E" w14:textId="2AAEAA1A" w:rsidTr="004C473B">
        <w:trPr>
          <w:jc w:val="center"/>
        </w:trPr>
        <w:tc>
          <w:tcPr>
            <w:tcW w:w="1843" w:type="dxa"/>
            <w:vAlign w:val="center"/>
          </w:tcPr>
          <w:p w14:paraId="5F990D54" w14:textId="264828EA" w:rsidR="00A946C9" w:rsidRPr="002F3EE3" w:rsidRDefault="00A946C9" w:rsidP="002F3EE3">
            <w:pPr>
              <w:pStyle w:val="Corpodetexto"/>
              <w:jc w:val="center"/>
              <w:rPr>
                <w:b/>
                <w:bCs/>
              </w:rPr>
            </w:pPr>
            <w:r w:rsidRPr="002F3EE3">
              <w:rPr>
                <w:b/>
                <w:bCs/>
              </w:rPr>
              <w:t>Módulo</w:t>
            </w:r>
          </w:p>
        </w:tc>
        <w:tc>
          <w:tcPr>
            <w:tcW w:w="2268" w:type="dxa"/>
            <w:vAlign w:val="center"/>
          </w:tcPr>
          <w:p w14:paraId="0DA1272F" w14:textId="7626C9A8" w:rsidR="00A946C9" w:rsidRPr="002F3EE3" w:rsidRDefault="00A946C9" w:rsidP="002F3EE3">
            <w:pPr>
              <w:pStyle w:val="Corpodetexto"/>
              <w:jc w:val="center"/>
              <w:rPr>
                <w:b/>
                <w:bCs/>
              </w:rPr>
            </w:pPr>
            <w:r w:rsidRPr="002F3EE3">
              <w:rPr>
                <w:b/>
                <w:bCs/>
              </w:rPr>
              <w:t>Componente</w:t>
            </w:r>
          </w:p>
        </w:tc>
        <w:tc>
          <w:tcPr>
            <w:tcW w:w="4536" w:type="dxa"/>
            <w:vAlign w:val="center"/>
          </w:tcPr>
          <w:p w14:paraId="7A68FD7A" w14:textId="7764EA1F" w:rsidR="00A946C9" w:rsidRPr="002F3EE3" w:rsidRDefault="00A946C9" w:rsidP="002F3EE3">
            <w:pPr>
              <w:pStyle w:val="Corpodetexto"/>
              <w:jc w:val="center"/>
              <w:rPr>
                <w:b/>
                <w:bCs/>
              </w:rPr>
            </w:pPr>
            <w:r w:rsidRPr="002F3EE3">
              <w:rPr>
                <w:b/>
                <w:bCs/>
              </w:rPr>
              <w:t>Função</w:t>
            </w:r>
          </w:p>
        </w:tc>
      </w:tr>
      <w:tr w:rsidR="007068F2" w14:paraId="58902EE7" w14:textId="3604E388" w:rsidTr="004C473B">
        <w:trPr>
          <w:jc w:val="center"/>
        </w:trPr>
        <w:tc>
          <w:tcPr>
            <w:tcW w:w="1843" w:type="dxa"/>
            <w:vMerge w:val="restart"/>
            <w:vAlign w:val="center"/>
          </w:tcPr>
          <w:p w14:paraId="0D7C1A3F" w14:textId="5CB26C1D" w:rsidR="007068F2" w:rsidRPr="002F3EE3" w:rsidRDefault="007068F2" w:rsidP="002F3EE3">
            <w:pPr>
              <w:pStyle w:val="Corpodetexto"/>
              <w:jc w:val="center"/>
              <w:rPr>
                <w:b/>
                <w:bCs/>
              </w:rPr>
            </w:pPr>
            <w:r w:rsidRPr="002F3EE3">
              <w:rPr>
                <w:b/>
                <w:bCs/>
              </w:rPr>
              <w:t>Hardware</w:t>
            </w:r>
          </w:p>
        </w:tc>
        <w:tc>
          <w:tcPr>
            <w:tcW w:w="2268" w:type="dxa"/>
            <w:vAlign w:val="center"/>
          </w:tcPr>
          <w:p w14:paraId="6D079FF3" w14:textId="454CC481" w:rsidR="007068F2" w:rsidRPr="000A40C8" w:rsidRDefault="007068F2" w:rsidP="002F3EE3">
            <w:pPr>
              <w:pStyle w:val="Corpodetexto"/>
              <w:jc w:val="center"/>
            </w:pPr>
            <w:r w:rsidRPr="000A40C8">
              <w:t xml:space="preserve">Dispositivos </w:t>
            </w:r>
            <w:proofErr w:type="spellStart"/>
            <w:r w:rsidRPr="00764064">
              <w:rPr>
                <w:i/>
                <w:iCs/>
              </w:rPr>
              <w:t>Raspberry</w:t>
            </w:r>
            <w:proofErr w:type="spellEnd"/>
            <w:r w:rsidRPr="00764064">
              <w:rPr>
                <w:i/>
                <w:iCs/>
              </w:rPr>
              <w:t xml:space="preserve"> Pi</w:t>
            </w:r>
          </w:p>
        </w:tc>
        <w:tc>
          <w:tcPr>
            <w:tcW w:w="4536" w:type="dxa"/>
            <w:vAlign w:val="center"/>
          </w:tcPr>
          <w:p w14:paraId="1E42C60B" w14:textId="3328E872" w:rsidR="007068F2" w:rsidRPr="000A40C8" w:rsidRDefault="007068F2" w:rsidP="002F3EE3">
            <w:pPr>
              <w:pStyle w:val="Corpodetexto"/>
              <w:jc w:val="center"/>
            </w:pPr>
            <w:r w:rsidRPr="000A40C8">
              <w:t>Principal Unidade de computação</w:t>
            </w:r>
          </w:p>
        </w:tc>
      </w:tr>
      <w:tr w:rsidR="007068F2" w14:paraId="101DFEA4" w14:textId="4857C10C" w:rsidTr="004C473B">
        <w:trPr>
          <w:jc w:val="center"/>
        </w:trPr>
        <w:tc>
          <w:tcPr>
            <w:tcW w:w="1843" w:type="dxa"/>
            <w:vMerge/>
            <w:vAlign w:val="center"/>
          </w:tcPr>
          <w:p w14:paraId="2E64370D" w14:textId="77777777" w:rsidR="007068F2" w:rsidRPr="00950EC0" w:rsidRDefault="007068F2" w:rsidP="006412CC">
            <w:pPr>
              <w:pStyle w:val="Corpodetexto"/>
            </w:pPr>
          </w:p>
        </w:tc>
        <w:tc>
          <w:tcPr>
            <w:tcW w:w="2268" w:type="dxa"/>
            <w:vAlign w:val="center"/>
          </w:tcPr>
          <w:p w14:paraId="55A0AD1C" w14:textId="2D39EBB4" w:rsidR="007068F2" w:rsidRPr="000A40C8" w:rsidRDefault="007068F2" w:rsidP="002F3EE3">
            <w:pPr>
              <w:pStyle w:val="Corpodetexto"/>
              <w:jc w:val="center"/>
            </w:pPr>
            <w:r w:rsidRPr="000A40C8">
              <w:t>Sensores de distância ultrassônico</w:t>
            </w:r>
          </w:p>
        </w:tc>
        <w:tc>
          <w:tcPr>
            <w:tcW w:w="4536" w:type="dxa"/>
            <w:vAlign w:val="center"/>
          </w:tcPr>
          <w:p w14:paraId="5B26679C" w14:textId="08749AD4" w:rsidR="007068F2" w:rsidRPr="000A40C8" w:rsidRDefault="007068F2" w:rsidP="002F3EE3">
            <w:pPr>
              <w:pStyle w:val="Corpodetexto"/>
              <w:jc w:val="center"/>
            </w:pPr>
            <w:r>
              <w:t xml:space="preserve">Detetar se o carro está  a chegar e comunicar  com os dispositivos </w:t>
            </w:r>
            <w:proofErr w:type="spellStart"/>
            <w:r w:rsidRPr="00764064">
              <w:rPr>
                <w:i/>
                <w:iCs/>
              </w:rPr>
              <w:t>Raspberry</w:t>
            </w:r>
            <w:proofErr w:type="spellEnd"/>
            <w:r w:rsidRPr="00764064">
              <w:rPr>
                <w:i/>
                <w:iCs/>
              </w:rPr>
              <w:t xml:space="preserve"> Pi</w:t>
            </w:r>
          </w:p>
        </w:tc>
      </w:tr>
      <w:tr w:rsidR="007068F2" w14:paraId="4F193201" w14:textId="33E6B0C0" w:rsidTr="004C473B">
        <w:trPr>
          <w:jc w:val="center"/>
        </w:trPr>
        <w:tc>
          <w:tcPr>
            <w:tcW w:w="1843" w:type="dxa"/>
            <w:vMerge/>
            <w:vAlign w:val="center"/>
          </w:tcPr>
          <w:p w14:paraId="69BE8988" w14:textId="77777777" w:rsidR="007068F2" w:rsidRPr="00950EC0" w:rsidRDefault="007068F2" w:rsidP="006412CC">
            <w:pPr>
              <w:pStyle w:val="Corpodetexto"/>
            </w:pPr>
          </w:p>
        </w:tc>
        <w:tc>
          <w:tcPr>
            <w:tcW w:w="2268" w:type="dxa"/>
            <w:vAlign w:val="center"/>
          </w:tcPr>
          <w:p w14:paraId="4DAF09D6" w14:textId="3EA92743" w:rsidR="007068F2" w:rsidRPr="000A40C8" w:rsidRDefault="007068F2" w:rsidP="002F3EE3">
            <w:pPr>
              <w:pStyle w:val="Corpodetexto"/>
              <w:jc w:val="center"/>
            </w:pPr>
            <w:r w:rsidRPr="000A40C8">
              <w:t>C</w:t>
            </w:r>
            <w:r>
              <w:t>â</w:t>
            </w:r>
            <w:r w:rsidRPr="000A40C8">
              <w:t xml:space="preserve">maras </w:t>
            </w:r>
            <w:proofErr w:type="spellStart"/>
            <w:r w:rsidRPr="00764064">
              <w:rPr>
                <w:i/>
                <w:iCs/>
              </w:rPr>
              <w:t>Raspberry</w:t>
            </w:r>
            <w:proofErr w:type="spellEnd"/>
            <w:r w:rsidRPr="00764064">
              <w:rPr>
                <w:i/>
                <w:iCs/>
              </w:rPr>
              <w:t xml:space="preserve"> Pi</w:t>
            </w:r>
          </w:p>
        </w:tc>
        <w:tc>
          <w:tcPr>
            <w:tcW w:w="4536" w:type="dxa"/>
            <w:vAlign w:val="center"/>
          </w:tcPr>
          <w:p w14:paraId="1B540410" w14:textId="1BA2AE9E" w:rsidR="007068F2" w:rsidRPr="000A40C8" w:rsidRDefault="007068F2" w:rsidP="002F3EE3">
            <w:pPr>
              <w:pStyle w:val="Corpodetexto"/>
              <w:jc w:val="center"/>
            </w:pPr>
            <w:r>
              <w:t xml:space="preserve">Tirar foto à parte traseira do carro que está conectada ao </w:t>
            </w:r>
            <w:proofErr w:type="spellStart"/>
            <w:r w:rsidRPr="00FE5B01">
              <w:rPr>
                <w:i/>
                <w:iCs/>
              </w:rPr>
              <w:t>slot</w:t>
            </w:r>
            <w:proofErr w:type="spellEnd"/>
            <w:r w:rsidRPr="00FE5B01">
              <w:rPr>
                <w:i/>
                <w:iCs/>
              </w:rPr>
              <w:t xml:space="preserve"> </w:t>
            </w:r>
            <w:r>
              <w:t xml:space="preserve">da câmara do dispositivo </w:t>
            </w:r>
            <w:proofErr w:type="spellStart"/>
            <w:r w:rsidRPr="00764064">
              <w:rPr>
                <w:i/>
                <w:iCs/>
              </w:rPr>
              <w:t>Raspberry</w:t>
            </w:r>
            <w:proofErr w:type="spellEnd"/>
            <w:r w:rsidRPr="00764064">
              <w:rPr>
                <w:i/>
                <w:iCs/>
              </w:rPr>
              <w:t xml:space="preserve"> Pi</w:t>
            </w:r>
          </w:p>
        </w:tc>
      </w:tr>
      <w:tr w:rsidR="007068F2" w14:paraId="5FD27DEE" w14:textId="77777777" w:rsidTr="004C473B">
        <w:trPr>
          <w:jc w:val="center"/>
        </w:trPr>
        <w:tc>
          <w:tcPr>
            <w:tcW w:w="1843" w:type="dxa"/>
            <w:vMerge/>
            <w:vAlign w:val="center"/>
          </w:tcPr>
          <w:p w14:paraId="251DFED9" w14:textId="02645D81" w:rsidR="007068F2" w:rsidRPr="00950EC0" w:rsidRDefault="007068F2" w:rsidP="002F3EE3">
            <w:pPr>
              <w:pStyle w:val="Corpodetexto"/>
              <w:jc w:val="center"/>
            </w:pPr>
          </w:p>
        </w:tc>
        <w:tc>
          <w:tcPr>
            <w:tcW w:w="2268" w:type="dxa"/>
            <w:vAlign w:val="center"/>
          </w:tcPr>
          <w:p w14:paraId="0AC67FA9" w14:textId="2A3AFD0F" w:rsidR="007068F2" w:rsidRPr="00CE3C72" w:rsidRDefault="007068F2" w:rsidP="002F3EE3">
            <w:pPr>
              <w:pStyle w:val="Corpodetexto"/>
              <w:jc w:val="center"/>
            </w:pPr>
            <w:r>
              <w:t>Placas de exibição</w:t>
            </w:r>
          </w:p>
        </w:tc>
        <w:tc>
          <w:tcPr>
            <w:tcW w:w="4536" w:type="dxa"/>
            <w:vAlign w:val="center"/>
          </w:tcPr>
          <w:p w14:paraId="7C1C2C0A" w14:textId="340B0416" w:rsidR="007068F2" w:rsidRDefault="007068F2" w:rsidP="002F3EE3">
            <w:pPr>
              <w:pStyle w:val="Corpodetexto"/>
              <w:jc w:val="center"/>
            </w:pPr>
            <w:r w:rsidRPr="004C473B">
              <w:t xml:space="preserve">Um </w:t>
            </w:r>
            <w:r w:rsidRPr="00FE5B01">
              <w:rPr>
                <w:i/>
                <w:iCs/>
              </w:rPr>
              <w:t>display</w:t>
            </w:r>
            <w:r w:rsidRPr="004C473B">
              <w:t xml:space="preserve"> por pista e um painel para cada vaga de estacionamento</w:t>
            </w:r>
          </w:p>
        </w:tc>
      </w:tr>
      <w:tr w:rsidR="007068F2" w14:paraId="0C3709F7" w14:textId="77777777" w:rsidTr="004C473B">
        <w:trPr>
          <w:jc w:val="center"/>
        </w:trPr>
        <w:tc>
          <w:tcPr>
            <w:tcW w:w="1843" w:type="dxa"/>
            <w:vMerge/>
            <w:vAlign w:val="center"/>
          </w:tcPr>
          <w:p w14:paraId="3DA260F2" w14:textId="77777777" w:rsidR="007068F2" w:rsidRPr="00950EC0" w:rsidRDefault="007068F2" w:rsidP="002F3EE3">
            <w:pPr>
              <w:pStyle w:val="Corpodetexto"/>
              <w:jc w:val="center"/>
            </w:pPr>
          </w:p>
        </w:tc>
        <w:tc>
          <w:tcPr>
            <w:tcW w:w="2268" w:type="dxa"/>
            <w:vAlign w:val="center"/>
          </w:tcPr>
          <w:p w14:paraId="196DEAE0" w14:textId="25A89F74" w:rsidR="007068F2" w:rsidRPr="00CE3C72" w:rsidRDefault="007068F2" w:rsidP="002F3EE3">
            <w:pPr>
              <w:pStyle w:val="Corpodetexto"/>
              <w:jc w:val="center"/>
            </w:pPr>
            <w:proofErr w:type="spellStart"/>
            <w:r w:rsidRPr="00764064">
              <w:rPr>
                <w:i/>
                <w:iCs/>
              </w:rPr>
              <w:t>BreadBoards</w:t>
            </w:r>
            <w:proofErr w:type="spellEnd"/>
            <w:r w:rsidRPr="00CE3C72">
              <w:t xml:space="preserve"> e Fios</w:t>
            </w:r>
          </w:p>
        </w:tc>
        <w:tc>
          <w:tcPr>
            <w:tcW w:w="4536" w:type="dxa"/>
            <w:vAlign w:val="center"/>
          </w:tcPr>
          <w:p w14:paraId="28D84761" w14:textId="50F9E85A" w:rsidR="007068F2" w:rsidRDefault="007068F2" w:rsidP="002F3EE3">
            <w:pPr>
              <w:pStyle w:val="Corpodetexto"/>
              <w:jc w:val="center"/>
            </w:pPr>
            <w:r>
              <w:t xml:space="preserve">Conectar os componentes hardware com os dispositivos </w:t>
            </w:r>
            <w:proofErr w:type="spellStart"/>
            <w:r w:rsidRPr="00764064">
              <w:rPr>
                <w:i/>
                <w:iCs/>
              </w:rPr>
              <w:t>Raspberry</w:t>
            </w:r>
            <w:proofErr w:type="spellEnd"/>
            <w:r w:rsidRPr="00764064">
              <w:rPr>
                <w:i/>
                <w:iCs/>
              </w:rPr>
              <w:t xml:space="preserve"> Pi</w:t>
            </w:r>
          </w:p>
        </w:tc>
      </w:tr>
      <w:tr w:rsidR="002F3EE3" w14:paraId="55188A5D" w14:textId="03E100F9" w:rsidTr="004C473B">
        <w:trPr>
          <w:jc w:val="center"/>
        </w:trPr>
        <w:tc>
          <w:tcPr>
            <w:tcW w:w="1843" w:type="dxa"/>
            <w:vMerge w:val="restart"/>
            <w:vAlign w:val="center"/>
          </w:tcPr>
          <w:p w14:paraId="14A03359" w14:textId="257E9ABE" w:rsidR="002F3EE3" w:rsidRPr="002F3EE3" w:rsidRDefault="002F3EE3" w:rsidP="002F3EE3">
            <w:pPr>
              <w:pStyle w:val="Corpodetexto"/>
              <w:jc w:val="center"/>
              <w:rPr>
                <w:b/>
                <w:bCs/>
              </w:rPr>
            </w:pPr>
            <w:r w:rsidRPr="002F3EE3">
              <w:rPr>
                <w:b/>
                <w:bCs/>
              </w:rPr>
              <w:t>Software</w:t>
            </w:r>
          </w:p>
        </w:tc>
        <w:tc>
          <w:tcPr>
            <w:tcW w:w="2268" w:type="dxa"/>
            <w:vAlign w:val="center"/>
          </w:tcPr>
          <w:p w14:paraId="60DE8EC8" w14:textId="38F90508" w:rsidR="002F3EE3" w:rsidRPr="00764064" w:rsidRDefault="002F3EE3" w:rsidP="002F3EE3">
            <w:pPr>
              <w:pStyle w:val="Corpodetexto"/>
              <w:jc w:val="center"/>
              <w:rPr>
                <w:i/>
                <w:iCs/>
              </w:rPr>
            </w:pPr>
            <w:proofErr w:type="spellStart"/>
            <w:r w:rsidRPr="00764064">
              <w:rPr>
                <w:i/>
                <w:iCs/>
              </w:rPr>
              <w:t>Python</w:t>
            </w:r>
            <w:proofErr w:type="spellEnd"/>
          </w:p>
        </w:tc>
        <w:tc>
          <w:tcPr>
            <w:tcW w:w="4536" w:type="dxa"/>
            <w:vAlign w:val="center"/>
          </w:tcPr>
          <w:p w14:paraId="258B5DAD" w14:textId="4F7342A3" w:rsidR="002F3EE3" w:rsidRPr="000A40C8" w:rsidRDefault="002F3EE3" w:rsidP="002F3EE3">
            <w:pPr>
              <w:pStyle w:val="Corpodetexto"/>
              <w:jc w:val="center"/>
            </w:pPr>
            <w:r>
              <w:t>Todo o código é escrito nesta linguagem</w:t>
            </w:r>
          </w:p>
        </w:tc>
      </w:tr>
      <w:tr w:rsidR="002F3EE3" w14:paraId="78B519BA" w14:textId="1200B34B" w:rsidTr="004C473B">
        <w:trPr>
          <w:jc w:val="center"/>
        </w:trPr>
        <w:tc>
          <w:tcPr>
            <w:tcW w:w="1843" w:type="dxa"/>
            <w:vMerge/>
            <w:vAlign w:val="center"/>
          </w:tcPr>
          <w:p w14:paraId="2980E75B" w14:textId="77777777" w:rsidR="002F3EE3" w:rsidRPr="00950EC0" w:rsidRDefault="002F3EE3" w:rsidP="002F3EE3">
            <w:pPr>
              <w:pStyle w:val="Corpodetexto"/>
            </w:pPr>
          </w:p>
        </w:tc>
        <w:tc>
          <w:tcPr>
            <w:tcW w:w="2268" w:type="dxa"/>
            <w:vAlign w:val="center"/>
          </w:tcPr>
          <w:p w14:paraId="5138522B" w14:textId="0AEEA275" w:rsidR="002F3EE3" w:rsidRPr="008A6677" w:rsidRDefault="002F3EE3" w:rsidP="002F3EE3">
            <w:pPr>
              <w:pStyle w:val="Corpodetexto"/>
              <w:jc w:val="center"/>
            </w:pPr>
            <w:r>
              <w:t>Base de dados em nuvem</w:t>
            </w:r>
          </w:p>
        </w:tc>
        <w:tc>
          <w:tcPr>
            <w:tcW w:w="4536" w:type="dxa"/>
            <w:vAlign w:val="center"/>
          </w:tcPr>
          <w:p w14:paraId="795D3FA0" w14:textId="1CF7CFBC" w:rsidR="002F3EE3" w:rsidRPr="004C473B" w:rsidRDefault="002F3EE3" w:rsidP="002F3EE3">
            <w:pPr>
              <w:pStyle w:val="Corpodetexto"/>
              <w:jc w:val="center"/>
            </w:pPr>
            <w:r w:rsidRPr="004C473B">
              <w:t>Gestão de dados</w:t>
            </w:r>
          </w:p>
        </w:tc>
      </w:tr>
      <w:tr w:rsidR="002F3EE3" w14:paraId="2022FFC6" w14:textId="33371101" w:rsidTr="004C473B">
        <w:trPr>
          <w:jc w:val="center"/>
        </w:trPr>
        <w:tc>
          <w:tcPr>
            <w:tcW w:w="1843" w:type="dxa"/>
            <w:vMerge/>
            <w:vAlign w:val="center"/>
          </w:tcPr>
          <w:p w14:paraId="3E9E217A" w14:textId="77777777" w:rsidR="002F3EE3" w:rsidRPr="00950EC0" w:rsidRDefault="002F3EE3" w:rsidP="002F3EE3">
            <w:pPr>
              <w:pStyle w:val="Corpodetexto"/>
            </w:pPr>
          </w:p>
        </w:tc>
        <w:tc>
          <w:tcPr>
            <w:tcW w:w="2268" w:type="dxa"/>
            <w:vAlign w:val="center"/>
          </w:tcPr>
          <w:p w14:paraId="53771378" w14:textId="0918F1DA" w:rsidR="002F3EE3" w:rsidRPr="00764064" w:rsidRDefault="002F3EE3" w:rsidP="002F3EE3">
            <w:pPr>
              <w:pStyle w:val="Corpodetexto"/>
              <w:jc w:val="center"/>
              <w:rPr>
                <w:i/>
                <w:iCs/>
              </w:rPr>
            </w:pPr>
            <w:r w:rsidRPr="00764064">
              <w:rPr>
                <w:i/>
                <w:iCs/>
              </w:rPr>
              <w:t xml:space="preserve">API Google </w:t>
            </w:r>
            <w:proofErr w:type="spellStart"/>
            <w:r w:rsidRPr="00764064">
              <w:rPr>
                <w:i/>
                <w:iCs/>
              </w:rPr>
              <w:t>Cloud</w:t>
            </w:r>
            <w:proofErr w:type="spellEnd"/>
            <w:r w:rsidRPr="00764064">
              <w:rPr>
                <w:i/>
                <w:iCs/>
              </w:rPr>
              <w:t xml:space="preserve"> </w:t>
            </w:r>
            <w:proofErr w:type="spellStart"/>
            <w:r w:rsidRPr="00764064">
              <w:rPr>
                <w:i/>
                <w:iCs/>
              </w:rPr>
              <w:t>Vision</w:t>
            </w:r>
            <w:proofErr w:type="spellEnd"/>
          </w:p>
        </w:tc>
        <w:tc>
          <w:tcPr>
            <w:tcW w:w="4536" w:type="dxa"/>
            <w:vAlign w:val="center"/>
          </w:tcPr>
          <w:p w14:paraId="1A32CDBE" w14:textId="6650E411" w:rsidR="002F3EE3" w:rsidRPr="004C473B" w:rsidRDefault="002F3EE3" w:rsidP="002F3EE3">
            <w:pPr>
              <w:pStyle w:val="Corpodetexto"/>
              <w:jc w:val="center"/>
            </w:pPr>
            <w:r w:rsidRPr="004C473B">
              <w:t>Extrair o número da matrícula</w:t>
            </w:r>
          </w:p>
        </w:tc>
      </w:tr>
      <w:tr w:rsidR="002F3EE3" w14:paraId="7C4D9C1A" w14:textId="6524A8C6" w:rsidTr="004C473B">
        <w:trPr>
          <w:jc w:val="center"/>
        </w:trPr>
        <w:tc>
          <w:tcPr>
            <w:tcW w:w="1843" w:type="dxa"/>
            <w:vMerge/>
            <w:vAlign w:val="center"/>
          </w:tcPr>
          <w:p w14:paraId="6FFC23B1" w14:textId="77777777" w:rsidR="002F3EE3" w:rsidRPr="00950EC0" w:rsidRDefault="002F3EE3" w:rsidP="002F3EE3">
            <w:pPr>
              <w:pStyle w:val="Corpodetexto"/>
            </w:pPr>
          </w:p>
        </w:tc>
        <w:tc>
          <w:tcPr>
            <w:tcW w:w="2268" w:type="dxa"/>
            <w:vAlign w:val="center"/>
          </w:tcPr>
          <w:p w14:paraId="36F22FDE" w14:textId="7D7AFDD1" w:rsidR="002F3EE3" w:rsidRPr="00C84170" w:rsidRDefault="002F3EE3" w:rsidP="002F3EE3">
            <w:pPr>
              <w:pStyle w:val="Corpodetexto"/>
              <w:jc w:val="center"/>
            </w:pPr>
            <w:r w:rsidRPr="00764064">
              <w:rPr>
                <w:i/>
                <w:iCs/>
              </w:rPr>
              <w:t xml:space="preserve">Framework </w:t>
            </w:r>
            <w:proofErr w:type="spellStart"/>
            <w:r w:rsidRPr="00764064">
              <w:rPr>
                <w:i/>
                <w:iCs/>
              </w:rPr>
              <w:t>sendmail</w:t>
            </w:r>
            <w:proofErr w:type="spellEnd"/>
            <w:r w:rsidRPr="00764064">
              <w:rPr>
                <w:i/>
                <w:iCs/>
              </w:rPr>
              <w:t xml:space="preserve"> do </w:t>
            </w:r>
            <w:proofErr w:type="spellStart"/>
            <w:r w:rsidRPr="00764064">
              <w:rPr>
                <w:i/>
                <w:iCs/>
              </w:rPr>
              <w:t>Simple</w:t>
            </w:r>
            <w:proofErr w:type="spellEnd"/>
            <w:r w:rsidRPr="00764064">
              <w:rPr>
                <w:i/>
                <w:iCs/>
              </w:rPr>
              <w:t xml:space="preserve"> Mail </w:t>
            </w:r>
            <w:proofErr w:type="spellStart"/>
            <w:r w:rsidRPr="00764064">
              <w:rPr>
                <w:i/>
                <w:iCs/>
              </w:rPr>
              <w:t>Transfer</w:t>
            </w:r>
            <w:proofErr w:type="spellEnd"/>
            <w:r w:rsidRPr="00764064">
              <w:rPr>
                <w:i/>
                <w:iCs/>
              </w:rPr>
              <w:t xml:space="preserve"> </w:t>
            </w:r>
            <w:proofErr w:type="spellStart"/>
            <w:r w:rsidRPr="00764064">
              <w:rPr>
                <w:i/>
                <w:iCs/>
              </w:rPr>
              <w:t>Protocol</w:t>
            </w:r>
            <w:proofErr w:type="spellEnd"/>
            <w:r w:rsidRPr="00C84170">
              <w:t xml:space="preserve"> (SMTP )</w:t>
            </w:r>
          </w:p>
        </w:tc>
        <w:tc>
          <w:tcPr>
            <w:tcW w:w="4536" w:type="dxa"/>
            <w:vAlign w:val="center"/>
          </w:tcPr>
          <w:p w14:paraId="04232727" w14:textId="3D69ECD7" w:rsidR="002F3EE3" w:rsidRPr="004C473B" w:rsidRDefault="002F3EE3" w:rsidP="002F3EE3">
            <w:pPr>
              <w:pStyle w:val="Corpodetexto"/>
              <w:jc w:val="center"/>
            </w:pPr>
            <w:r w:rsidRPr="004C473B">
              <w:t>Atribuições de estacionamento comunicadas</w:t>
            </w:r>
          </w:p>
        </w:tc>
      </w:tr>
    </w:tbl>
    <w:p w14:paraId="4BAF2BBF" w14:textId="0564E598" w:rsidR="0056094D" w:rsidRDefault="0056094D" w:rsidP="006412CC">
      <w:pPr>
        <w:pStyle w:val="Corpodetexto"/>
      </w:pPr>
    </w:p>
    <w:p w14:paraId="4457C9F4" w14:textId="2990AA16" w:rsidR="00135713" w:rsidRPr="002F3EE3" w:rsidRDefault="009D37D7" w:rsidP="006412CC">
      <w:pPr>
        <w:pStyle w:val="Corpodetexto"/>
        <w:rPr>
          <w:u w:val="single"/>
        </w:rPr>
      </w:pPr>
      <w:r w:rsidRPr="002F3EE3">
        <w:rPr>
          <w:u w:val="single"/>
        </w:rPr>
        <w:t>Como é que todo o fluxo acontece?</w:t>
      </w:r>
    </w:p>
    <w:p w14:paraId="0BC37DD7" w14:textId="452C31A7" w:rsidR="009D37D7" w:rsidRDefault="009D37D7" w:rsidP="006412CC">
      <w:pPr>
        <w:pStyle w:val="Corpodetexto"/>
      </w:pPr>
      <w:r>
        <w:t xml:space="preserve">A unidade Master </w:t>
      </w:r>
      <w:proofErr w:type="spellStart"/>
      <w:r w:rsidRPr="00764064">
        <w:rPr>
          <w:i/>
          <w:iCs/>
        </w:rPr>
        <w:t>Raspberry</w:t>
      </w:r>
      <w:proofErr w:type="spellEnd"/>
      <w:r w:rsidRPr="00764064">
        <w:rPr>
          <w:i/>
          <w:iCs/>
        </w:rPr>
        <w:t xml:space="preserve"> Pi</w:t>
      </w:r>
      <w:r>
        <w:t xml:space="preserve"> (localizada na pista de entrada) tem um sensor </w:t>
      </w:r>
      <w:r w:rsidR="00763551">
        <w:t xml:space="preserve">de </w:t>
      </w:r>
      <w:r>
        <w:t>distância</w:t>
      </w:r>
      <w:r w:rsidR="00763551">
        <w:t xml:space="preserve"> que está constantemente ativo a verificar</w:t>
      </w:r>
      <w:r>
        <w:t xml:space="preserve"> se um carro se aproxim</w:t>
      </w:r>
      <w:r w:rsidR="00763551">
        <w:t>a</w:t>
      </w:r>
      <w:r>
        <w:t xml:space="preserve"> da entrada do estacionamento. </w:t>
      </w:r>
      <w:r w:rsidR="00763551">
        <w:t>Caso o sensor identifique o movimento de um carro, o mesmo</w:t>
      </w:r>
      <w:r>
        <w:t xml:space="preserve"> </w:t>
      </w:r>
      <w:r w:rsidR="00763551">
        <w:t>envia</w:t>
      </w:r>
      <w:r>
        <w:t xml:space="preserve"> um sinal para todas as 16 unidades </w:t>
      </w:r>
      <w:proofErr w:type="spellStart"/>
      <w:r w:rsidRPr="00764064">
        <w:rPr>
          <w:i/>
          <w:iCs/>
        </w:rPr>
        <w:t>Raspberry</w:t>
      </w:r>
      <w:proofErr w:type="spellEnd"/>
      <w:r w:rsidRPr="00764064">
        <w:rPr>
          <w:i/>
          <w:iCs/>
        </w:rPr>
        <w:t xml:space="preserve"> Pi</w:t>
      </w:r>
      <w:r w:rsidR="00763551">
        <w:t xml:space="preserve"> que estão nessa faixa de entrada.</w:t>
      </w:r>
    </w:p>
    <w:p w14:paraId="5BCC3884" w14:textId="77777777" w:rsidR="00F83060" w:rsidRDefault="00763551" w:rsidP="006412CC">
      <w:pPr>
        <w:pStyle w:val="Corpodetexto"/>
      </w:pPr>
      <w:r>
        <w:lastRenderedPageBreak/>
        <w:t>Consequentemente, as 16 unidades acionam a câmara para captar a matrícula do carro</w:t>
      </w:r>
      <w:r w:rsidR="000D35A0">
        <w:t>.</w:t>
      </w:r>
      <w:r>
        <w:t xml:space="preserve"> </w:t>
      </w:r>
    </w:p>
    <w:p w14:paraId="6F8767D0" w14:textId="77777777" w:rsidR="00F83060" w:rsidRDefault="000D35A0" w:rsidP="006412CC">
      <w:pPr>
        <w:pStyle w:val="Corpodetexto"/>
      </w:pPr>
      <w:r>
        <w:t>A</w:t>
      </w:r>
      <w:r w:rsidR="00763551">
        <w:t xml:space="preserve">través do código </w:t>
      </w:r>
      <w:proofErr w:type="spellStart"/>
      <w:r w:rsidR="00763551" w:rsidRPr="00764064">
        <w:rPr>
          <w:i/>
          <w:iCs/>
        </w:rPr>
        <w:t>python</w:t>
      </w:r>
      <w:proofErr w:type="spellEnd"/>
      <w:r w:rsidR="00763551" w:rsidRPr="00764064">
        <w:rPr>
          <w:i/>
          <w:iCs/>
        </w:rPr>
        <w:t xml:space="preserve"> </w:t>
      </w:r>
      <w:r w:rsidR="00763551">
        <w:t xml:space="preserve">este irá verificar se a imagem captada tem ou não a foto da </w:t>
      </w:r>
      <w:r>
        <w:t>matrícula</w:t>
      </w:r>
      <w:r w:rsidR="00763551">
        <w:t xml:space="preserve"> através da </w:t>
      </w:r>
      <w:r w:rsidR="00763551" w:rsidRPr="00764064">
        <w:rPr>
          <w:i/>
          <w:iCs/>
        </w:rPr>
        <w:t xml:space="preserve">API Google </w:t>
      </w:r>
      <w:proofErr w:type="spellStart"/>
      <w:r w:rsidR="00763551" w:rsidRPr="00764064">
        <w:rPr>
          <w:i/>
          <w:iCs/>
        </w:rPr>
        <w:t>Cloud</w:t>
      </w:r>
      <w:proofErr w:type="spellEnd"/>
      <w:r w:rsidR="00763551" w:rsidRPr="00764064">
        <w:rPr>
          <w:i/>
          <w:iCs/>
        </w:rPr>
        <w:t xml:space="preserve"> </w:t>
      </w:r>
      <w:proofErr w:type="spellStart"/>
      <w:r w:rsidR="00763551" w:rsidRPr="00764064">
        <w:rPr>
          <w:i/>
          <w:iCs/>
        </w:rPr>
        <w:t>Vision</w:t>
      </w:r>
      <w:proofErr w:type="spellEnd"/>
      <w:r w:rsidR="00763551">
        <w:t xml:space="preserve">. </w:t>
      </w:r>
    </w:p>
    <w:p w14:paraId="09DDB93A" w14:textId="6F436DC8" w:rsidR="003601B9" w:rsidRDefault="00763551" w:rsidP="006412CC">
      <w:pPr>
        <w:pStyle w:val="Corpodetexto"/>
        <w:rPr>
          <w:b/>
          <w:bCs/>
        </w:rPr>
      </w:pPr>
      <w:r>
        <w:t>Em caso afirmativo</w:t>
      </w:r>
      <w:r w:rsidR="00764064">
        <w:t>,</w:t>
      </w:r>
      <w:r>
        <w:t xml:space="preserve"> é </w:t>
      </w:r>
      <w:proofErr w:type="gramStart"/>
      <w:r>
        <w:t>enviad</w:t>
      </w:r>
      <w:r w:rsidR="000D35A0">
        <w:t>a</w:t>
      </w:r>
      <w:proofErr w:type="gramEnd"/>
      <w:r>
        <w:t xml:space="preserve"> uma mensagem para </w:t>
      </w:r>
      <w:r w:rsidR="000D35A0">
        <w:t xml:space="preserve">a unidade </w:t>
      </w:r>
      <w:r w:rsidR="000D35A0" w:rsidRPr="00764064">
        <w:rPr>
          <w:i/>
          <w:iCs/>
        </w:rPr>
        <w:t xml:space="preserve">Master </w:t>
      </w:r>
      <w:proofErr w:type="spellStart"/>
      <w:r w:rsidR="000D35A0" w:rsidRPr="00764064">
        <w:rPr>
          <w:i/>
          <w:iCs/>
        </w:rPr>
        <w:t>Raspberry</w:t>
      </w:r>
      <w:proofErr w:type="spellEnd"/>
      <w:r w:rsidR="000D35A0" w:rsidRPr="00764064">
        <w:rPr>
          <w:i/>
          <w:iCs/>
        </w:rPr>
        <w:t xml:space="preserve"> Pi</w:t>
      </w:r>
      <w:r w:rsidR="000D35A0">
        <w:t xml:space="preserve"> com o número da matrícula identificado e o respetivo índice do </w:t>
      </w:r>
      <w:proofErr w:type="spellStart"/>
      <w:r w:rsidR="000D35A0" w:rsidRPr="00764064">
        <w:rPr>
          <w:i/>
          <w:iCs/>
        </w:rPr>
        <w:t>Raspberry</w:t>
      </w:r>
      <w:proofErr w:type="spellEnd"/>
      <w:r w:rsidR="000D35A0" w:rsidRPr="00764064">
        <w:rPr>
          <w:i/>
          <w:iCs/>
        </w:rPr>
        <w:t xml:space="preserve"> Pi.</w:t>
      </w:r>
      <w:r w:rsidR="000D35A0">
        <w:t xml:space="preserve"> Um exemplo dado pelo artigo é “por exemplo, um </w:t>
      </w:r>
      <w:proofErr w:type="spellStart"/>
      <w:r w:rsidR="000D35A0" w:rsidRPr="00764064">
        <w:rPr>
          <w:i/>
          <w:iCs/>
        </w:rPr>
        <w:t>Raspberry</w:t>
      </w:r>
      <w:proofErr w:type="spellEnd"/>
      <w:r w:rsidR="000D35A0" w:rsidRPr="00764064">
        <w:rPr>
          <w:i/>
          <w:iCs/>
        </w:rPr>
        <w:t xml:space="preserve"> Pi</w:t>
      </w:r>
      <w:r w:rsidR="000D35A0">
        <w:t xml:space="preserve"> pode comunicar (através de um</w:t>
      </w:r>
      <w:r w:rsidR="00135713">
        <w:t xml:space="preserve">a base </w:t>
      </w:r>
      <w:r w:rsidR="000D35A0">
        <w:t xml:space="preserve">de dados): Eu sou </w:t>
      </w:r>
      <w:proofErr w:type="spellStart"/>
      <w:r w:rsidR="000D35A0" w:rsidRPr="00764064">
        <w:rPr>
          <w:i/>
          <w:iCs/>
        </w:rPr>
        <w:t>Raspberry</w:t>
      </w:r>
      <w:proofErr w:type="spellEnd"/>
      <w:r w:rsidR="000D35A0" w:rsidRPr="00764064">
        <w:rPr>
          <w:i/>
          <w:iCs/>
        </w:rPr>
        <w:t xml:space="preserve"> Pi</w:t>
      </w:r>
      <w:r w:rsidR="000D35A0">
        <w:t xml:space="preserve"> 4, e minha imagem encontrou o número da placa 6GWD345; outro </w:t>
      </w:r>
      <w:proofErr w:type="spellStart"/>
      <w:r w:rsidR="000D35A0" w:rsidRPr="00764064">
        <w:rPr>
          <w:i/>
          <w:iCs/>
        </w:rPr>
        <w:t>Raspberry</w:t>
      </w:r>
      <w:proofErr w:type="spellEnd"/>
      <w:r w:rsidR="000D35A0" w:rsidRPr="00764064">
        <w:rPr>
          <w:i/>
          <w:iCs/>
        </w:rPr>
        <w:t xml:space="preserve"> Pi</w:t>
      </w:r>
      <w:r w:rsidR="000D35A0">
        <w:t xml:space="preserve"> pode comunicar:  Eu sou </w:t>
      </w:r>
      <w:proofErr w:type="spellStart"/>
      <w:r w:rsidR="000D35A0">
        <w:t>Raspberry</w:t>
      </w:r>
      <w:proofErr w:type="spellEnd"/>
      <w:r w:rsidR="000D35A0">
        <w:t xml:space="preserve"> Pi 7, e minha imagem encontrou o número da placa Go-49ers”</w:t>
      </w:r>
      <w:r w:rsidR="00000F6B">
        <w:t xml:space="preserve"> </w:t>
      </w:r>
      <w:r w:rsidR="00143209" w:rsidRPr="00143209">
        <w:rPr>
          <w:b/>
          <w:bCs/>
        </w:rPr>
        <w:fldChar w:fldCharType="begin"/>
      </w:r>
      <w:r w:rsidR="00143209" w:rsidRPr="00143209">
        <w:rPr>
          <w:b/>
          <w:bCs/>
        </w:rPr>
        <w:instrText xml:space="preserve"> ADDIN ZOTERO_ITEM CSL_CITATION {"citationID":"ps1y2U3b","properties":{"formattedCitation":"(Das, 2019)","plainCitation":"(Das, 2019)","noteIndex":0},"citationItems":[{"id":89,"uris":["http://zotero.org/users/7836987/items/9UCZATYJ"],"uri":["http://zotero.org/users/7836987/items/9UCZATYJ"],"itemData":{"id":89,"type":"paper-conference","abstract":"In modern society, we often spend 5 to 10 minutes trying to find a spot in a parking garage. Parking garages are commonplace, but they are extremely inefficient. According to a study done by Inrix, the authority on vehicles and transportation, over 70 billion dollars are wasted every year searching for parking. In that process, we waste 3.6 billion hours of time and 1.7 billion gallons of fuel. That is a lot of wasted resource. In this project, I propose a novel parking management system, which consists of hardware and software modules. On the hardware side, Raspberry Pi device is used along with few other parts like sensors and cameras. On the software side, python modules are implemented with efficient data-management. To test the system, I have modeled different possible actions of the drivers and ensured that the proposed parking system performs perfectly. I have outlined three core situations. First one is when drivers park correctly, the second one has error-correction, and the third one requires error correction involving multiple cars. This system can be used in any large parking structure in the modern smart cities. Some examples are hospitals, companies, downtown, airports, malls, events etc. The system is affordable, as the hardware-cost is about $200 for each parking spot.","container-title":"2019 IEEE 9th Annual Computing and Communication Workshop and Conference (CCWC)","DOI":"10.1109/CCWC.2019.8666537","event":"2019 IEEE 9th Annual Computing and Communication Workshop and Conference (CCWC)","page":"0950-0954","source":"IEEE Xplore","title":"A Novel Parking Management System, for Smart Cities, to save Fuel, Time, and Money","author":[{"family":"Das","given":"Siddharth"}],"issued":{"date-parts":[["2019",1]]}}}],"schema":"https://github.com/citation-style-language/schema/raw/master/csl-citation.json"} </w:instrText>
      </w:r>
      <w:r w:rsidR="00143209" w:rsidRPr="00143209">
        <w:rPr>
          <w:b/>
          <w:bCs/>
        </w:rPr>
        <w:fldChar w:fldCharType="separate"/>
      </w:r>
      <w:r w:rsidR="00143209" w:rsidRPr="00143209">
        <w:rPr>
          <w:b/>
          <w:bCs/>
        </w:rPr>
        <w:t>(Das, 2019)</w:t>
      </w:r>
      <w:r w:rsidR="00143209" w:rsidRPr="00143209">
        <w:rPr>
          <w:b/>
          <w:bCs/>
        </w:rPr>
        <w:fldChar w:fldCharType="end"/>
      </w:r>
      <w:r w:rsidR="00000F6B">
        <w:rPr>
          <w:b/>
          <w:bCs/>
        </w:rPr>
        <w:t>.</w:t>
      </w:r>
    </w:p>
    <w:p w14:paraId="3F004E4E" w14:textId="3558AFA1" w:rsidR="00135713" w:rsidRDefault="000D35A0" w:rsidP="006412CC">
      <w:pPr>
        <w:pStyle w:val="Corpodetexto"/>
      </w:pPr>
      <w:r>
        <w:t xml:space="preserve">É de referir que dados ilegíveis serão ignorados pelo </w:t>
      </w:r>
      <w:r w:rsidR="009D37D7" w:rsidRPr="00764064">
        <w:rPr>
          <w:i/>
          <w:iCs/>
        </w:rPr>
        <w:t xml:space="preserve">Master </w:t>
      </w:r>
      <w:proofErr w:type="spellStart"/>
      <w:r w:rsidR="009D37D7" w:rsidRPr="00764064">
        <w:rPr>
          <w:i/>
          <w:iCs/>
        </w:rPr>
        <w:t>Raspberry</w:t>
      </w:r>
      <w:proofErr w:type="spellEnd"/>
      <w:r w:rsidR="009D37D7" w:rsidRPr="00764064">
        <w:rPr>
          <w:i/>
          <w:iCs/>
        </w:rPr>
        <w:t xml:space="preserve"> Pi</w:t>
      </w:r>
      <w:r w:rsidR="00135713">
        <w:t xml:space="preserve"> e todas as informações sobre a identificação do estacionamento e </w:t>
      </w:r>
      <w:r w:rsidR="003601B9">
        <w:t>matrícula</w:t>
      </w:r>
      <w:r w:rsidR="00135713">
        <w:t xml:space="preserve"> serão guardadas na base de dados. </w:t>
      </w:r>
    </w:p>
    <w:p w14:paraId="6FAFDDD6" w14:textId="48DE5A1F" w:rsidR="00B107C1" w:rsidRDefault="00135713" w:rsidP="006412CC">
      <w:pPr>
        <w:pStyle w:val="Corpodetexto"/>
      </w:pPr>
      <w:r>
        <w:t>Através da seguinte imagem, é descrit</w:t>
      </w:r>
      <w:r w:rsidR="003601B9">
        <w:t xml:space="preserve">a </w:t>
      </w:r>
      <w:r>
        <w:t>de forma mais objetiv</w:t>
      </w:r>
      <w:r w:rsidR="003601B9">
        <w:t>a</w:t>
      </w:r>
      <w:r>
        <w:t xml:space="preserve"> todo o fluxograma das ações de entrada. </w:t>
      </w:r>
    </w:p>
    <w:p w14:paraId="4390C417" w14:textId="6C450016" w:rsidR="003601B9" w:rsidRDefault="00EE3F9A" w:rsidP="006412CC">
      <w:pPr>
        <w:pStyle w:val="Corpodetexto"/>
      </w:pPr>
      <w:r>
        <w:rPr>
          <w:noProof/>
        </w:rPr>
        <mc:AlternateContent>
          <mc:Choice Requires="wpg">
            <w:drawing>
              <wp:anchor distT="0" distB="0" distL="114300" distR="114300" simplePos="0" relativeHeight="251666432" behindDoc="0" locked="0" layoutInCell="1" allowOverlap="1" wp14:anchorId="1CBB7716" wp14:editId="4B92CEA3">
                <wp:simplePos x="0" y="0"/>
                <wp:positionH relativeFrom="column">
                  <wp:posOffset>-419410</wp:posOffset>
                </wp:positionH>
                <wp:positionV relativeFrom="paragraph">
                  <wp:posOffset>350077</wp:posOffset>
                </wp:positionV>
                <wp:extent cx="6922443" cy="3514090"/>
                <wp:effectExtent l="19050" t="0" r="31115" b="0"/>
                <wp:wrapNone/>
                <wp:docPr id="14" name="Agrupar 14"/>
                <wp:cNvGraphicFramePr/>
                <a:graphic xmlns:a="http://schemas.openxmlformats.org/drawingml/2006/main">
                  <a:graphicData uri="http://schemas.microsoft.com/office/word/2010/wordprocessingGroup">
                    <wpg:wgp>
                      <wpg:cNvGrpSpPr/>
                      <wpg:grpSpPr>
                        <a:xfrm>
                          <a:off x="0" y="0"/>
                          <a:ext cx="6922443" cy="3514090"/>
                          <a:chOff x="0" y="0"/>
                          <a:chExt cx="6922443" cy="3514090"/>
                        </a:xfrm>
                      </wpg:grpSpPr>
                      <wpg:grpSp>
                        <wpg:cNvPr id="11" name="Agrupar 11"/>
                        <wpg:cNvGrpSpPr/>
                        <wpg:grpSpPr>
                          <a:xfrm>
                            <a:off x="943" y="0"/>
                            <a:ext cx="6921500" cy="3187700"/>
                            <a:chOff x="0" y="0"/>
                            <a:chExt cx="6921500" cy="3187700"/>
                          </a:xfrm>
                        </wpg:grpSpPr>
                        <wpg:graphicFrame>
                          <wpg:cNvPr id="4" name="Diagrama 4"/>
                          <wpg:cNvFrPr/>
                          <wpg:xfrm>
                            <a:off x="0" y="0"/>
                            <a:ext cx="6921500" cy="2921000"/>
                          </wpg:xfrm>
                          <a:graphic>
                            <a:graphicData uri="http://schemas.openxmlformats.org/drawingml/2006/diagram">
                              <dgm:relIds xmlns:dgm="http://schemas.openxmlformats.org/drawingml/2006/diagram" xmlns:r="http://schemas.openxmlformats.org/officeDocument/2006/relationships" r:dm="rId16" r:lo="rId17" r:qs="rId18" r:cs="rId19"/>
                            </a:graphicData>
                          </a:graphic>
                        </wpg:graphicFrame>
                        <wps:wsp>
                          <wps:cNvPr id="7" name="Fluxograma: Disco Magnético 7"/>
                          <wps:cNvSpPr/>
                          <wps:spPr>
                            <a:xfrm>
                              <a:off x="4997450" y="2286000"/>
                              <a:ext cx="1384300" cy="901700"/>
                            </a:xfrm>
                            <a:prstGeom prst="flowChartMagneticDisk">
                              <a:avLst/>
                            </a:prstGeom>
                          </wps:spPr>
                          <wps:style>
                            <a:lnRef idx="2">
                              <a:schemeClr val="dk1"/>
                            </a:lnRef>
                            <a:fillRef idx="1">
                              <a:schemeClr val="lt1"/>
                            </a:fillRef>
                            <a:effectRef idx="0">
                              <a:schemeClr val="dk1"/>
                            </a:effectRef>
                            <a:fontRef idx="minor">
                              <a:schemeClr val="dk1"/>
                            </a:fontRef>
                          </wps:style>
                          <wps:txbx>
                            <w:txbxContent>
                              <w:p w14:paraId="0B2568EB" w14:textId="642D8BBD" w:rsidR="003601B9" w:rsidRPr="003601B9" w:rsidRDefault="003601B9" w:rsidP="003601B9">
                                <w:pPr>
                                  <w:jc w:val="center"/>
                                  <w:rPr>
                                    <w:rFonts w:asciiTheme="minorHAnsi" w:hAnsiTheme="minorHAnsi" w:cstheme="minorHAnsi"/>
                                    <w:sz w:val="18"/>
                                    <w:szCs w:val="18"/>
                                  </w:rPr>
                                </w:pPr>
                                <w:r w:rsidRPr="003601B9">
                                  <w:rPr>
                                    <w:rFonts w:asciiTheme="minorHAnsi" w:hAnsiTheme="minorHAnsi" w:cstheme="minorHAnsi"/>
                                    <w:sz w:val="18"/>
                                    <w:szCs w:val="18"/>
                                  </w:rPr>
                                  <w:t>Dados sobre a ocupação do estacionamen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Conexão: Ângulo Reto 9"/>
                          <wps:cNvCnPr/>
                          <wps:spPr>
                            <a:xfrm flipH="1">
                              <a:off x="6242050" y="1816100"/>
                              <a:ext cx="431800" cy="469900"/>
                            </a:xfrm>
                            <a:prstGeom prst="bentConnector3">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g:grpSp>
                      <wps:wsp>
                        <wps:cNvPr id="13" name="Caixa de texto 13"/>
                        <wps:cNvSpPr txBox="1"/>
                        <wps:spPr>
                          <a:xfrm>
                            <a:off x="0" y="3249930"/>
                            <a:ext cx="6921500" cy="264160"/>
                          </a:xfrm>
                          <a:prstGeom prst="rect">
                            <a:avLst/>
                          </a:prstGeom>
                          <a:solidFill>
                            <a:prstClr val="white"/>
                          </a:solidFill>
                          <a:ln>
                            <a:noFill/>
                          </a:ln>
                        </wps:spPr>
                        <wps:txbx>
                          <w:txbxContent>
                            <w:p w14:paraId="35047F09" w14:textId="52991F0B" w:rsidR="002360CB" w:rsidRPr="009B4230" w:rsidRDefault="002360CB" w:rsidP="002360CB">
                              <w:pPr>
                                <w:pStyle w:val="Legenda"/>
                                <w:rPr>
                                  <w:rFonts w:ascii="NewsGotT" w:eastAsia="Verdana" w:hAnsi="NewsGotT" w:cs="Verdana"/>
                                  <w:noProof/>
                                  <w:sz w:val="24"/>
                                  <w:szCs w:val="24"/>
                                </w:rPr>
                              </w:pPr>
                              <w:bookmarkStart w:id="56" w:name="_Toc96521395"/>
                              <w:r>
                                <w:t xml:space="preserve">Figura </w:t>
                              </w:r>
                              <w:r>
                                <w:fldChar w:fldCharType="begin"/>
                              </w:r>
                              <w:r>
                                <w:instrText xml:space="preserve"> SEQ Figura \* ARABIC </w:instrText>
                              </w:r>
                              <w:r>
                                <w:fldChar w:fldCharType="separate"/>
                              </w:r>
                              <w:r w:rsidR="00734FCE">
                                <w:rPr>
                                  <w:noProof/>
                                </w:rPr>
                                <w:t>2</w:t>
                              </w:r>
                              <w:r>
                                <w:fldChar w:fldCharType="end"/>
                              </w:r>
                              <w:r>
                                <w:t xml:space="preserve"> - Fluxograma das ações de entrada num parque de estacionamento</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CBB7716" id="Agrupar 14" o:spid="_x0000_s1029" style="position:absolute;left:0;text-align:left;margin-left:-33pt;margin-top:27.55pt;width:545.05pt;height:276.7pt;z-index:251666432" coordsize="69224,35140"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">
                <v:group id="Agrupar 11" o:spid="_x0000_s1030" style="position:absolute;left:9;width:69215;height:31877" coordsize="69215,318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Diagrama 4" o:spid="_x0000_s1031" type="#_x0000_t75" style="position:absolute;left:-314;top:11338;width:69677;height:652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">
                    <v:imagedata r:id="rId21" o:title=""/>
                    <o:lock v:ext="edit" aspectratio="f"/>
                  </v:shape>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uxograma: Disco Magnético 7" o:spid="_x0000_s1032" type="#_x0000_t132" style="position:absolute;left:49974;top:22860;width:13843;height:90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" fillcolor="white [3201]" strokecolor="black [3200]" strokeweight="2pt">
                    <v:textbox>
                      <w:txbxContent>
                        <w:p w14:paraId="0B2568EB" w14:textId="642D8BBD" w:rsidR="003601B9" w:rsidRPr="003601B9" w:rsidRDefault="003601B9" w:rsidP="003601B9">
                          <w:pPr>
                            <w:jc w:val="center"/>
                            <w:rPr>
                              <w:rFonts w:asciiTheme="minorHAnsi" w:hAnsiTheme="minorHAnsi" w:cstheme="minorHAnsi"/>
                              <w:sz w:val="18"/>
                              <w:szCs w:val="18"/>
                            </w:rPr>
                          </w:pPr>
                          <w:r w:rsidRPr="003601B9">
                            <w:rPr>
                              <w:rFonts w:asciiTheme="minorHAnsi" w:hAnsiTheme="minorHAnsi" w:cstheme="minorHAnsi"/>
                              <w:sz w:val="18"/>
                              <w:szCs w:val="18"/>
                            </w:rPr>
                            <w:t>Dados sobre a ocupação do estacionamento</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exão: Ângulo Reto 9" o:spid="_x0000_s1033" type="#_x0000_t34" style="position:absolute;left:62420;top:18161;width:4318;height:4699;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" strokecolor="black [3040]">
                    <v:stroke startarrow="block" endarrow="block"/>
                  </v:shape>
                </v:group>
                <v:shape id="Caixa de texto 13" o:spid="_x0000_s1034" type="#_x0000_t202" style="position:absolute;top:32499;width:69215;height:26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" stroked="f">
                  <v:textbox style="mso-fit-shape-to-text:t" inset="0,0,0,0">
                    <w:txbxContent>
                      <w:p w14:paraId="35047F09" w14:textId="52991F0B" w:rsidR="002360CB" w:rsidRPr="009B4230" w:rsidRDefault="002360CB" w:rsidP="002360CB">
                        <w:pPr>
                          <w:pStyle w:val="Legenda"/>
                          <w:rPr>
                            <w:rFonts w:ascii="NewsGotT" w:eastAsia="Verdana" w:hAnsi="NewsGotT" w:cs="Verdana"/>
                            <w:noProof/>
                            <w:sz w:val="24"/>
                            <w:szCs w:val="24"/>
                          </w:rPr>
                        </w:pPr>
                        <w:bookmarkStart w:id="57" w:name="_Toc96521395"/>
                        <w:r>
                          <w:t xml:space="preserve">Figura </w:t>
                        </w:r>
                        <w:r>
                          <w:fldChar w:fldCharType="begin"/>
                        </w:r>
                        <w:r>
                          <w:instrText xml:space="preserve"> SEQ Figura \* ARABIC </w:instrText>
                        </w:r>
                        <w:r>
                          <w:fldChar w:fldCharType="separate"/>
                        </w:r>
                        <w:r w:rsidR="00734FCE">
                          <w:rPr>
                            <w:noProof/>
                          </w:rPr>
                          <w:t>2</w:t>
                        </w:r>
                        <w:r>
                          <w:fldChar w:fldCharType="end"/>
                        </w:r>
                        <w:r>
                          <w:t xml:space="preserve"> - Fluxograma das ações de entrada num parque de estacionamento</w:t>
                        </w:r>
                        <w:bookmarkEnd w:id="57"/>
                      </w:p>
                    </w:txbxContent>
                  </v:textbox>
                </v:shape>
              </v:group>
            </w:pict>
          </mc:Fallback>
        </mc:AlternateContent>
      </w:r>
      <w:r w:rsidR="00B107C1">
        <w:rPr>
          <w:rStyle w:val="Refdenotaderodap"/>
        </w:rPr>
        <w:footnoteReference w:id="2"/>
      </w:r>
    </w:p>
    <w:p w14:paraId="22D043B6" w14:textId="1C0AFAD2" w:rsidR="003601B9" w:rsidRDefault="003601B9" w:rsidP="006412CC">
      <w:pPr>
        <w:pStyle w:val="Corpodetexto"/>
      </w:pPr>
    </w:p>
    <w:p w14:paraId="00DECC3E" w14:textId="19E6D573" w:rsidR="003601B9" w:rsidRDefault="003601B9" w:rsidP="006412CC">
      <w:pPr>
        <w:pStyle w:val="Corpodetexto"/>
      </w:pPr>
    </w:p>
    <w:p w14:paraId="13067DAC" w14:textId="2E1C0E28" w:rsidR="003601B9" w:rsidRDefault="003601B9" w:rsidP="006412CC">
      <w:pPr>
        <w:pStyle w:val="Corpodetexto"/>
      </w:pPr>
    </w:p>
    <w:p w14:paraId="2AD650CD" w14:textId="7AE68CBB" w:rsidR="003601B9" w:rsidRDefault="003601B9" w:rsidP="006412CC">
      <w:pPr>
        <w:pStyle w:val="Corpodetexto"/>
      </w:pPr>
    </w:p>
    <w:p w14:paraId="79B1CDFA" w14:textId="3537ED54" w:rsidR="003601B9" w:rsidRDefault="003601B9" w:rsidP="006412CC">
      <w:pPr>
        <w:pStyle w:val="Corpodetexto"/>
      </w:pPr>
    </w:p>
    <w:p w14:paraId="3D986C95" w14:textId="1B8A6B65" w:rsidR="003601B9" w:rsidRDefault="003601B9" w:rsidP="006412CC">
      <w:pPr>
        <w:pStyle w:val="Corpodetexto"/>
      </w:pPr>
    </w:p>
    <w:p w14:paraId="2846BE4F" w14:textId="77777777" w:rsidR="003601B9" w:rsidRDefault="003601B9" w:rsidP="006412CC">
      <w:pPr>
        <w:pStyle w:val="Corpodetexto"/>
      </w:pPr>
    </w:p>
    <w:p w14:paraId="53E16848" w14:textId="0CB60F7F" w:rsidR="00135713" w:rsidRDefault="00135713" w:rsidP="006412CC">
      <w:pPr>
        <w:pStyle w:val="Corpodetexto"/>
      </w:pPr>
    </w:p>
    <w:p w14:paraId="677777A7" w14:textId="77777777" w:rsidR="00F9635C" w:rsidRDefault="00F9635C" w:rsidP="006412CC">
      <w:pPr>
        <w:pStyle w:val="Corpodetexto"/>
      </w:pPr>
    </w:p>
    <w:p w14:paraId="656B2C6D" w14:textId="77777777" w:rsidR="00B107C1" w:rsidRDefault="00B107C1" w:rsidP="006412CC">
      <w:pPr>
        <w:pStyle w:val="Corpodetexto"/>
      </w:pPr>
    </w:p>
    <w:p w14:paraId="60642190" w14:textId="77777777" w:rsidR="00B107C1" w:rsidRDefault="00B107C1" w:rsidP="006412CC">
      <w:pPr>
        <w:pStyle w:val="Corpodetexto"/>
      </w:pPr>
    </w:p>
    <w:p w14:paraId="36F4C829" w14:textId="77777777" w:rsidR="007068F2" w:rsidRDefault="007068F2" w:rsidP="006412CC">
      <w:pPr>
        <w:pStyle w:val="Corpodetexto"/>
      </w:pPr>
    </w:p>
    <w:p w14:paraId="163127F5" w14:textId="66110B8B" w:rsidR="00A46ED9" w:rsidRDefault="00135713" w:rsidP="006412CC">
      <w:pPr>
        <w:pStyle w:val="Corpodetexto"/>
      </w:pPr>
      <w:r>
        <w:lastRenderedPageBreak/>
        <w:t xml:space="preserve">Concluidamente, quando o veículo está estacionado no local </w:t>
      </w:r>
      <w:r w:rsidR="009D37D7">
        <w:t xml:space="preserve">o </w:t>
      </w:r>
      <w:proofErr w:type="spellStart"/>
      <w:r w:rsidR="009D37D7" w:rsidRPr="00764064">
        <w:rPr>
          <w:i/>
          <w:iCs/>
        </w:rPr>
        <w:t>Raspberry</w:t>
      </w:r>
      <w:proofErr w:type="spellEnd"/>
      <w:r w:rsidR="009D37D7" w:rsidRPr="00764064">
        <w:rPr>
          <w:i/>
          <w:iCs/>
        </w:rPr>
        <w:t xml:space="preserve"> Pi</w:t>
      </w:r>
      <w:r w:rsidR="009D37D7">
        <w:t xml:space="preserve"> </w:t>
      </w:r>
      <w:r>
        <w:t>altera</w:t>
      </w:r>
      <w:r w:rsidR="009D37D7">
        <w:t xml:space="preserve"> </w:t>
      </w:r>
      <w:r>
        <w:t>a condição</w:t>
      </w:r>
      <w:r w:rsidR="009D37D7">
        <w:t xml:space="preserve"> </w:t>
      </w:r>
      <w:r>
        <w:t>para lugar ocupado e , por sua vez, quando o mesmo sai do estacionamento a condição altera-se novamente para livre. Todas estas informações são comunicadas ao dispositivo master que guarda os dados na base de dados.</w:t>
      </w:r>
      <w:r w:rsidR="002360CB">
        <w:t xml:space="preserve"> </w:t>
      </w:r>
    </w:p>
    <w:p w14:paraId="0B030E7E" w14:textId="77777777" w:rsidR="00826686" w:rsidRDefault="00826686" w:rsidP="006412CC">
      <w:pPr>
        <w:pStyle w:val="Corpodetexto"/>
      </w:pPr>
      <w:r>
        <w:t xml:space="preserve">Neste sistema, o carro, na entrada do parque, recebe um pager com o lugar que tem disponível para estacionar. Sendo que depois será confirmada através de todo o sistema se o carro está no devido lugar que lhe foi atribuído. </w:t>
      </w:r>
    </w:p>
    <w:p w14:paraId="66E1C325" w14:textId="6946BB89" w:rsidR="00826686" w:rsidRPr="00EA420D" w:rsidRDefault="00826686" w:rsidP="006412CC">
      <w:pPr>
        <w:pStyle w:val="Corpodetexto"/>
        <w:rPr>
          <w:b/>
          <w:bCs/>
          <w:highlight w:val="yellow"/>
        </w:rPr>
      </w:pPr>
      <w:r w:rsidRPr="00EA420D">
        <w:rPr>
          <w:highlight w:val="yellow"/>
        </w:rPr>
        <w:t xml:space="preserve">No entanto, </w:t>
      </w:r>
      <w:r w:rsidR="00D333B8" w:rsidRPr="00EA420D">
        <w:rPr>
          <w:highlight w:val="yellow"/>
        </w:rPr>
        <w:t>este último parâmetro proposto por Das</w:t>
      </w:r>
      <w:r w:rsidRPr="00EA420D">
        <w:rPr>
          <w:highlight w:val="yellow"/>
        </w:rPr>
        <w:t xml:space="preserve"> não é prátic</w:t>
      </w:r>
      <w:r w:rsidR="00D333B8" w:rsidRPr="00EA420D">
        <w:rPr>
          <w:highlight w:val="yellow"/>
        </w:rPr>
        <w:t>o</w:t>
      </w:r>
      <w:r w:rsidRPr="00EA420D">
        <w:rPr>
          <w:highlight w:val="yellow"/>
        </w:rPr>
        <w:t xml:space="preserve">. Deste modo, </w:t>
      </w:r>
      <w:r w:rsidR="00D333B8" w:rsidRPr="00EA420D">
        <w:rPr>
          <w:highlight w:val="yellow"/>
        </w:rPr>
        <w:t xml:space="preserve">é possível </w:t>
      </w:r>
      <w:r w:rsidRPr="00EA420D">
        <w:rPr>
          <w:highlight w:val="yellow"/>
        </w:rPr>
        <w:t xml:space="preserve"> adquirir uma solução mais viável como o desenvolvimento de uma aplicação de reserva de lugares num parque de estacionamento. Esta ideia surge da </w:t>
      </w:r>
      <w:proofErr w:type="spellStart"/>
      <w:r w:rsidRPr="00882B36">
        <w:rPr>
          <w:i/>
          <w:iCs/>
          <w:highlight w:val="yellow"/>
        </w:rPr>
        <w:t>All</w:t>
      </w:r>
      <w:proofErr w:type="spellEnd"/>
      <w:r w:rsidRPr="00882B36">
        <w:rPr>
          <w:i/>
          <w:iCs/>
          <w:highlight w:val="yellow"/>
        </w:rPr>
        <w:t xml:space="preserve"> </w:t>
      </w:r>
      <w:proofErr w:type="spellStart"/>
      <w:r w:rsidRPr="00882B36">
        <w:rPr>
          <w:i/>
          <w:iCs/>
          <w:highlight w:val="yellow"/>
        </w:rPr>
        <w:t>Traffic</w:t>
      </w:r>
      <w:proofErr w:type="spellEnd"/>
      <w:r w:rsidRPr="00882B36">
        <w:rPr>
          <w:i/>
          <w:iCs/>
          <w:highlight w:val="yellow"/>
        </w:rPr>
        <w:t xml:space="preserve"> </w:t>
      </w:r>
      <w:proofErr w:type="spellStart"/>
      <w:r w:rsidRPr="00882B36">
        <w:rPr>
          <w:i/>
          <w:iCs/>
          <w:highlight w:val="yellow"/>
        </w:rPr>
        <w:t>Solutions</w:t>
      </w:r>
      <w:proofErr w:type="spellEnd"/>
      <w:r w:rsidRPr="00EA420D">
        <w:rPr>
          <w:highlight w:val="yellow"/>
        </w:rPr>
        <w:t xml:space="preserve"> que visa partilhar com os utilizadores, através de uma plataforma, informações sobre a taxa de ocupação e lugares livres num determinado parque. </w:t>
      </w:r>
      <w:r w:rsidR="00D333B8" w:rsidRPr="00EA420D">
        <w:rPr>
          <w:b/>
          <w:bCs/>
          <w:highlight w:val="yellow"/>
        </w:rPr>
        <w:fldChar w:fldCharType="begin"/>
      </w:r>
      <w:r w:rsidR="00D333B8" w:rsidRPr="00EA420D">
        <w:rPr>
          <w:b/>
          <w:bCs/>
          <w:highlight w:val="yellow"/>
        </w:rPr>
        <w:instrText xml:space="preserve"> ADDIN ZOTERO_ITEM CSL_CITATION {"citationID":"mpNeyC4q","properties":{"formattedCitation":"(\\uc0\\u171{}Connected Traffic Management Solutions\\uc0\\u187{}, sem data)","plainCitation":"(«Connected Traffic Management Solutions», sem data)","noteIndex":0},"citationItems":[{"id":91,"uris":["http://zotero.org/users/7836987/items/EK6BTU8G"],"uri":["http://zotero.org/users/7836987/items/EK6BTU8G"],"itemData":{"id":91,"type":"post-weblog","abstract":"Our connected traffic management solutions leverage the latest technologies, IoT and a data-driven approach to address your transportation challenges.","container-title":"All Traffic Solutions","language":"pt","title":"Connected Traffic Management Solutions","URL":"https://www.alltrafficsolutions.com/our-solutions/","accessed":{"date-parts":[["2022",2,22]]}}}],"schema":"https://github.com/citation-style-language/schema/raw/master/csl-citation.json"} </w:instrText>
      </w:r>
      <w:r w:rsidR="00D333B8" w:rsidRPr="00EA420D">
        <w:rPr>
          <w:b/>
          <w:bCs/>
          <w:highlight w:val="yellow"/>
        </w:rPr>
        <w:fldChar w:fldCharType="separate"/>
      </w:r>
      <w:r w:rsidR="00D333B8" w:rsidRPr="00EA420D">
        <w:rPr>
          <w:rFonts w:cs="Times New Roman"/>
          <w:b/>
          <w:bCs/>
          <w:highlight w:val="yellow"/>
        </w:rPr>
        <w:t>(«Connected Traffic Management Solutions», sem data)</w:t>
      </w:r>
      <w:r w:rsidR="00D333B8" w:rsidRPr="00EA420D">
        <w:rPr>
          <w:b/>
          <w:bCs/>
          <w:highlight w:val="yellow"/>
        </w:rPr>
        <w:fldChar w:fldCharType="end"/>
      </w:r>
    </w:p>
    <w:p w14:paraId="12C93A89" w14:textId="08EF70A6" w:rsidR="001F7881" w:rsidRPr="001F7881" w:rsidRDefault="001F7881" w:rsidP="006412CC">
      <w:pPr>
        <w:pStyle w:val="Corpodetexto"/>
      </w:pPr>
      <w:r w:rsidRPr="00EA420D">
        <w:rPr>
          <w:highlight w:val="yellow"/>
        </w:rPr>
        <w:t xml:space="preserve">Deste modo e juntando estas duas soluções é possível gerir de forma mais eficiente a gestão dos carros num parque de estacionamento. Em suma, vários fatores poderão diminuir com esta solução, nomeadamente, tempo, dinheiro e combustível. </w:t>
      </w:r>
      <w:r w:rsidRPr="00EA420D">
        <w:rPr>
          <w:b/>
          <w:bCs/>
          <w:highlight w:val="yellow"/>
        </w:rPr>
        <w:fldChar w:fldCharType="begin"/>
      </w:r>
      <w:r w:rsidRPr="00EA420D">
        <w:rPr>
          <w:b/>
          <w:bCs/>
          <w:highlight w:val="yellow"/>
        </w:rPr>
        <w:instrText xml:space="preserve"> ADDIN ZOTERO_ITEM CSL_CITATION {"citationID":"OzZ38YWY","properties":{"formattedCitation":"(Das, 2019)","plainCitation":"(Das, 2019)","noteIndex":0},"citationItems":[{"id":89,"uris":["http://zotero.org/users/7836987/items/9UCZATYJ"],"uri":["http://zotero.org/users/7836987/items/9UCZATYJ"],"itemData":{"id":89,"type":"paper-conference","abstract":"In modern society, we often spend 5 to 10 minutes trying to find a spot in a parking garage. Parking garages are commonplace, but they are extremely inefficient. According to a study done by Inrix, the authority on vehicles and transportation, over 70 billion dollars are wasted every year searching for parking. In that process, we waste 3.6 billion hours of time and 1.7 billion gallons of fuel. That is a lot of wasted resource. In this project, I propose a novel parking management system, which consists of hardware and software modules. On the hardware side, Raspberry Pi device is used along with few other parts like sensors and cameras. On the software side, python modules are implemented with efficient data-management. To test the system, I have modeled different possible actions of the drivers and ensured that the proposed parking system performs perfectly. I have outlined three core situations. First one is when drivers park correctly, the second one has error-correction, and the third one requires error correction involving multiple cars. This system can be used in any large parking structure in the modern smart cities. Some examples are hospitals, companies, downtown, airports, malls, events etc. The system is affordable, as the hardware-cost is about $200 for each parking spot.","container-title":"2019 IEEE 9th Annual Computing and Communication Workshop and Conference (CCWC)","DOI":"10.1109/CCWC.2019.8666537","event":"2019 IEEE 9th Annual Computing and Communication Workshop and Conference (CCWC)","page":"0950-0954","source":"IEEE Xplore","title":"A Novel Parking Management System, for Smart Cities, to save Fuel, Time, and Money","author":[{"family":"Das","given":"Siddharth"}],"issued":{"date-parts":[["2019",1]]}}}],"schema":"https://github.com/citation-style-language/schema/raw/master/csl-citation.json"} </w:instrText>
      </w:r>
      <w:r w:rsidRPr="00EA420D">
        <w:rPr>
          <w:b/>
          <w:bCs/>
          <w:highlight w:val="yellow"/>
        </w:rPr>
        <w:fldChar w:fldCharType="separate"/>
      </w:r>
      <w:r w:rsidRPr="00EA420D">
        <w:rPr>
          <w:b/>
          <w:bCs/>
          <w:highlight w:val="yellow"/>
        </w:rPr>
        <w:t>(Das, 2019)</w:t>
      </w:r>
      <w:r w:rsidRPr="00EA420D">
        <w:rPr>
          <w:b/>
          <w:bCs/>
          <w:highlight w:val="yellow"/>
        </w:rPr>
        <w:fldChar w:fldCharType="end"/>
      </w:r>
    </w:p>
    <w:p w14:paraId="52CC86EA" w14:textId="3738FE07" w:rsidR="001F7881" w:rsidRDefault="001F7881" w:rsidP="006412CC">
      <w:pPr>
        <w:pStyle w:val="Corpodetexto"/>
      </w:pPr>
    </w:p>
    <w:p w14:paraId="03121129" w14:textId="02065FB8" w:rsidR="00C74705" w:rsidRDefault="00C74705" w:rsidP="00EE3F9A">
      <w:pPr>
        <w:pStyle w:val="Ttulo4"/>
        <w:numPr>
          <w:ilvl w:val="3"/>
          <w:numId w:val="10"/>
        </w:numPr>
      </w:pPr>
      <w:bookmarkStart w:id="58" w:name="_Toc98663402"/>
      <w:r w:rsidRPr="00D459CA">
        <w:t>Taxa de ocupação nos transportes públicos</w:t>
      </w:r>
      <w:bookmarkEnd w:id="58"/>
      <w:r>
        <w:t xml:space="preserve"> </w:t>
      </w:r>
      <w:bookmarkStart w:id="59" w:name="_Hlk96422260"/>
    </w:p>
    <w:bookmarkEnd w:id="59"/>
    <w:p w14:paraId="211D265D" w14:textId="7AFE7ED4" w:rsidR="00F42A42" w:rsidRDefault="00F42A42" w:rsidP="006412CC">
      <w:pPr>
        <w:pStyle w:val="Corpodetexto"/>
      </w:pPr>
      <w:r>
        <w:t xml:space="preserve">Relativamente aos transportes públicos também é possível afirmar que uma das grandes dificuldades atualmente é saber quais os transportes que tem lugares vagos para um novo passageiro, qual a melhor rota e o tempo que o mesmo vai demorar a chegar </w:t>
      </w:r>
      <w:r w:rsidRPr="00882B36">
        <w:rPr>
          <w:b/>
          <w:bCs/>
        </w:rPr>
        <w:fldChar w:fldCharType="begin"/>
      </w:r>
      <w:r w:rsidR="00882B36" w:rsidRPr="00882B36">
        <w:rPr>
          <w:b/>
          <w:bCs/>
        </w:rPr>
        <w:instrText xml:space="preserve"> ADDIN ZOTERO_ITEM CSL_CITATION {"citationID":"uQ26OMhD","properties":{"formattedCitation":"(Ctmucg, 2017)","plainCitation":"(Ctmucg, 2017)","noteIndex":0},"citationItems":[{"id":97,"uris":["http://zotero.org/users/7836987/items/TM3SQG8J"],"uri":["http://zotero.org/users/7836987/items/TM3SQG8J"],"itemData":{"id":97,"type":"post-weblog","language":"pt-BR","title":"Sensores que contam passageiros em tempo real nas portas são instalados em ônibus da Metra e ideia recebe prêmio internacional – CTMU","URL":"http://ctmucg.com/sensores-que-contam-passageiros-em-tempo-real-nas-portas-sao-instalados-em-onibus-da-metra-e-ideia-recebe-premio-internacional/","author":[{"family":"Ctmucg","given":""}],"accessed":{"date-parts":[["2022",2,24]]},"issued":{"date-parts":[["2017"]]}}}],"schema":"https://github.com/citation-style-language/schema/raw/master/csl-citation.json"} </w:instrText>
      </w:r>
      <w:r w:rsidRPr="00882B36">
        <w:rPr>
          <w:b/>
          <w:bCs/>
        </w:rPr>
        <w:fldChar w:fldCharType="separate"/>
      </w:r>
      <w:r w:rsidR="00882B36" w:rsidRPr="00882B36">
        <w:rPr>
          <w:b/>
          <w:bCs/>
        </w:rPr>
        <w:t>(Ctmucg, 2017)</w:t>
      </w:r>
      <w:r w:rsidRPr="00882B36">
        <w:rPr>
          <w:b/>
          <w:bCs/>
        </w:rPr>
        <w:fldChar w:fldCharType="end"/>
      </w:r>
      <w:r w:rsidR="004E3570">
        <w:rPr>
          <w:b/>
          <w:bCs/>
        </w:rPr>
        <w:t>.</w:t>
      </w:r>
    </w:p>
    <w:p w14:paraId="270C2156" w14:textId="0697B194" w:rsidR="00F42A42" w:rsidRDefault="00F42A42" w:rsidP="006412CC">
      <w:pPr>
        <w:pStyle w:val="Corpodetexto"/>
      </w:pPr>
      <w:r>
        <w:t xml:space="preserve">Deste modo, surge o “Milênio Bus” que visa resolver os problemas acima mencionados através </w:t>
      </w:r>
      <w:r w:rsidR="00317448">
        <w:t>de uma aplicação inteligente</w:t>
      </w:r>
      <w:r w:rsidR="0099213D">
        <w:t>,</w:t>
      </w:r>
      <w:r w:rsidR="00317448">
        <w:t xml:space="preserve"> que propõem em tempo real, a otimização de rotas e monitorização do número de passageiros em cada autocarro.</w:t>
      </w:r>
      <w:r w:rsidR="00472D62">
        <w:t xml:space="preserve"> Para isto baseiam-se em tecnologias como </w:t>
      </w:r>
      <w:proofErr w:type="spellStart"/>
      <w:r w:rsidR="00472D62">
        <w:t>IoT</w:t>
      </w:r>
      <w:proofErr w:type="spellEnd"/>
      <w:r w:rsidR="00472D62">
        <w:t>, IA e visão computacional</w:t>
      </w:r>
      <w:r w:rsidR="004E3570">
        <w:t xml:space="preserve"> </w:t>
      </w:r>
      <w:r w:rsidR="00275D76" w:rsidRPr="001F3A82">
        <w:rPr>
          <w:b/>
          <w:bCs/>
        </w:rPr>
        <w:fldChar w:fldCharType="begin"/>
      </w:r>
      <w:r w:rsidR="001F3A82" w:rsidRPr="001F3A82">
        <w:rPr>
          <w:b/>
          <w:bCs/>
        </w:rPr>
        <w:instrText xml:space="preserve"> ADDIN ZOTERO_ITEM CSL_CITATION {"citationID":"3KfVwDS3","properties":{"formattedCitation":"(Ogando, sem data)","plainCitation":"(Ogando, sem data)","noteIndex":0},"citationItems":[{"id":99,"uris":["http://zotero.org/users/7836987/items/VSZQQUL2"],"uri":["http://zotero.org/users/7836987/items/VSZQQUL2"],"itemData":{"id":99,"type":"webpage","abstract":"Tecnologia de IoT no setor de mobilidade urbana","language":"pt-BR","title":"Inteligência em Transporte Coletivo","URL":"http://www.mileniobus.com.br/","author":[{"family":"Ogando","given":"Marcel"}],"accessed":{"date-parts":[["2022",2,24]]}}}],"schema":"https://github.com/citation-style-language/schema/raw/master/csl-citation.json"} </w:instrText>
      </w:r>
      <w:r w:rsidR="00275D76" w:rsidRPr="001F3A82">
        <w:rPr>
          <w:b/>
          <w:bCs/>
        </w:rPr>
        <w:fldChar w:fldCharType="separate"/>
      </w:r>
      <w:r w:rsidR="001F3A82" w:rsidRPr="001F3A82">
        <w:rPr>
          <w:b/>
          <w:bCs/>
        </w:rPr>
        <w:t>(Ogando, sem data)</w:t>
      </w:r>
      <w:r w:rsidR="00275D76" w:rsidRPr="001F3A82">
        <w:rPr>
          <w:b/>
          <w:bCs/>
        </w:rPr>
        <w:fldChar w:fldCharType="end"/>
      </w:r>
      <w:r w:rsidR="004E3570">
        <w:rPr>
          <w:b/>
          <w:bCs/>
        </w:rPr>
        <w:t>.</w:t>
      </w:r>
    </w:p>
    <w:p w14:paraId="3BB32B43" w14:textId="1D6F121F" w:rsidR="0099213D" w:rsidRDefault="00472D62" w:rsidP="006412CC">
      <w:pPr>
        <w:pStyle w:val="Corpodetexto"/>
      </w:pPr>
      <w:r>
        <w:t xml:space="preserve">Sensores, componentes eletrónicos e </w:t>
      </w:r>
      <w:proofErr w:type="spellStart"/>
      <w:r>
        <w:t>Gps</w:t>
      </w:r>
      <w:proofErr w:type="spellEnd"/>
      <w:r>
        <w:t xml:space="preserve"> são instalados próximos da porta de entrada e saída do autocarro, como podemos visualizar na imagem</w:t>
      </w:r>
      <w:r w:rsidR="00275D76">
        <w:t>.</w:t>
      </w:r>
      <w:r>
        <w:t xml:space="preserve"> </w:t>
      </w:r>
    </w:p>
    <w:p w14:paraId="67C4FE95" w14:textId="77777777" w:rsidR="0099213D" w:rsidRDefault="0099213D" w:rsidP="006412CC">
      <w:pPr>
        <w:pStyle w:val="Corpodetexto"/>
      </w:pPr>
    </w:p>
    <w:p w14:paraId="47BBA866" w14:textId="5B651C87" w:rsidR="00275D76" w:rsidRDefault="0099213D" w:rsidP="006412CC">
      <w:pPr>
        <w:pStyle w:val="Corpodetexto"/>
      </w:pPr>
      <w:r>
        <w:rPr>
          <w:noProof/>
        </w:rPr>
        <w:lastRenderedPageBreak/>
        <mc:AlternateContent>
          <mc:Choice Requires="wps">
            <w:drawing>
              <wp:anchor distT="0" distB="0" distL="114300" distR="114300" simplePos="0" relativeHeight="251669504" behindDoc="0" locked="0" layoutInCell="1" allowOverlap="1" wp14:anchorId="51045231" wp14:editId="334A8B72">
                <wp:simplePos x="0" y="0"/>
                <wp:positionH relativeFrom="column">
                  <wp:posOffset>1385570</wp:posOffset>
                </wp:positionH>
                <wp:positionV relativeFrom="paragraph">
                  <wp:posOffset>1915160</wp:posOffset>
                </wp:positionV>
                <wp:extent cx="3606800" cy="635"/>
                <wp:effectExtent l="0" t="0" r="0" b="0"/>
                <wp:wrapSquare wrapText="bothSides"/>
                <wp:docPr id="17" name="Caixa de texto 17"/>
                <wp:cNvGraphicFramePr/>
                <a:graphic xmlns:a="http://schemas.openxmlformats.org/drawingml/2006/main">
                  <a:graphicData uri="http://schemas.microsoft.com/office/word/2010/wordprocessingShape">
                    <wps:wsp>
                      <wps:cNvSpPr txBox="1"/>
                      <wps:spPr>
                        <a:xfrm>
                          <a:off x="0" y="0"/>
                          <a:ext cx="3606800" cy="635"/>
                        </a:xfrm>
                        <a:prstGeom prst="rect">
                          <a:avLst/>
                        </a:prstGeom>
                        <a:solidFill>
                          <a:prstClr val="white"/>
                        </a:solidFill>
                        <a:ln>
                          <a:noFill/>
                        </a:ln>
                      </wps:spPr>
                      <wps:txbx>
                        <w:txbxContent>
                          <w:p w14:paraId="70A93546" w14:textId="5DFFFEB3" w:rsidR="0099213D" w:rsidRPr="00FB787C" w:rsidRDefault="0099213D" w:rsidP="0099213D">
                            <w:pPr>
                              <w:pStyle w:val="Legenda"/>
                              <w:rPr>
                                <w:rFonts w:ascii="NewsGotT" w:eastAsia="Verdana" w:hAnsi="NewsGotT" w:cs="Verdana"/>
                                <w:noProof/>
                                <w:sz w:val="24"/>
                                <w:szCs w:val="24"/>
                              </w:rPr>
                            </w:pPr>
                            <w:r>
                              <w:t xml:space="preserve">Figura </w:t>
                            </w:r>
                            <w:r>
                              <w:fldChar w:fldCharType="begin"/>
                            </w:r>
                            <w:r>
                              <w:instrText xml:space="preserve"> SEQ Figura \* ARABIC </w:instrText>
                            </w:r>
                            <w:r>
                              <w:fldChar w:fldCharType="separate"/>
                            </w:r>
                            <w:r w:rsidR="00734FCE">
                              <w:rPr>
                                <w:noProof/>
                              </w:rPr>
                              <w:t>3</w:t>
                            </w:r>
                            <w:r>
                              <w:fldChar w:fldCharType="end"/>
                            </w:r>
                            <w:r>
                              <w:t xml:space="preserve"> - Localização dos componentes eletrónicos nos autocarr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045231" id="Caixa de texto 17" o:spid="_x0000_s1035" type="#_x0000_t202" style="position:absolute;left:0;text-align:left;margin-left:109.1pt;margin-top:150.8pt;width:284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" stroked="f">
                <v:textbox style="mso-fit-shape-to-text:t" inset="0,0,0,0">
                  <w:txbxContent>
                    <w:p w14:paraId="70A93546" w14:textId="5DFFFEB3" w:rsidR="0099213D" w:rsidRPr="00FB787C" w:rsidRDefault="0099213D" w:rsidP="0099213D">
                      <w:pPr>
                        <w:pStyle w:val="Legenda"/>
                        <w:rPr>
                          <w:rFonts w:ascii="NewsGotT" w:eastAsia="Verdana" w:hAnsi="NewsGotT" w:cs="Verdana"/>
                          <w:noProof/>
                          <w:sz w:val="24"/>
                          <w:szCs w:val="24"/>
                        </w:rPr>
                      </w:pPr>
                      <w:r>
                        <w:t xml:space="preserve">Figura </w:t>
                      </w:r>
                      <w:r>
                        <w:fldChar w:fldCharType="begin"/>
                      </w:r>
                      <w:r>
                        <w:instrText xml:space="preserve"> SEQ Figura \* ARABIC </w:instrText>
                      </w:r>
                      <w:r>
                        <w:fldChar w:fldCharType="separate"/>
                      </w:r>
                      <w:r w:rsidR="00734FCE">
                        <w:rPr>
                          <w:noProof/>
                        </w:rPr>
                        <w:t>3</w:t>
                      </w:r>
                      <w:r>
                        <w:fldChar w:fldCharType="end"/>
                      </w:r>
                      <w:r>
                        <w:t xml:space="preserve"> - Localização dos componentes eletrónicos nos autocarros</w:t>
                      </w:r>
                    </w:p>
                  </w:txbxContent>
                </v:textbox>
                <w10:wrap type="square"/>
              </v:shape>
            </w:pict>
          </mc:Fallback>
        </mc:AlternateContent>
      </w:r>
      <w:r w:rsidR="00275D76">
        <w:rPr>
          <w:noProof/>
        </w:rPr>
        <w:drawing>
          <wp:anchor distT="0" distB="0" distL="114300" distR="114300" simplePos="0" relativeHeight="251667456" behindDoc="0" locked="0" layoutInCell="1" allowOverlap="1" wp14:anchorId="7F2A8296" wp14:editId="49AFC069">
            <wp:simplePos x="0" y="0"/>
            <wp:positionH relativeFrom="column">
              <wp:posOffset>1385570</wp:posOffset>
            </wp:positionH>
            <wp:positionV relativeFrom="paragraph">
              <wp:posOffset>93625</wp:posOffset>
            </wp:positionV>
            <wp:extent cx="3606800" cy="1764665"/>
            <wp:effectExtent l="0" t="0" r="0" b="6985"/>
            <wp:wrapSquare wrapText="bothSides"/>
            <wp:docPr id="16" name="Imagem 16"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m 16" descr="Uma imagem com texto&#10;&#10;Descrição gerada automaticament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06800" cy="1764665"/>
                    </a:xfrm>
                    <a:prstGeom prst="rect">
                      <a:avLst/>
                    </a:prstGeom>
                  </pic:spPr>
                </pic:pic>
              </a:graphicData>
            </a:graphic>
            <wp14:sizeRelH relativeFrom="page">
              <wp14:pctWidth>0</wp14:pctWidth>
            </wp14:sizeRelH>
            <wp14:sizeRelV relativeFrom="page">
              <wp14:pctHeight>0</wp14:pctHeight>
            </wp14:sizeRelV>
          </wp:anchor>
        </w:drawing>
      </w:r>
      <w:r w:rsidR="00275D76">
        <w:rPr>
          <w:rStyle w:val="Refdenotaderodap"/>
        </w:rPr>
        <w:footnoteReference w:id="3"/>
      </w:r>
    </w:p>
    <w:p w14:paraId="59D1E255" w14:textId="1FEE693F" w:rsidR="00275D76" w:rsidRDefault="00275D76" w:rsidP="006412CC">
      <w:pPr>
        <w:pStyle w:val="Corpodetexto"/>
      </w:pPr>
    </w:p>
    <w:p w14:paraId="1848586D" w14:textId="2A750C77" w:rsidR="00275D76" w:rsidRDefault="00275D76" w:rsidP="006412CC">
      <w:pPr>
        <w:pStyle w:val="Corpodetexto"/>
      </w:pPr>
    </w:p>
    <w:p w14:paraId="676BF3EA" w14:textId="33794B2C" w:rsidR="00275D76" w:rsidRDefault="00275D76" w:rsidP="006412CC">
      <w:pPr>
        <w:pStyle w:val="Corpodetexto"/>
      </w:pPr>
    </w:p>
    <w:p w14:paraId="4F45B7CB" w14:textId="40A8B44C" w:rsidR="00275D76" w:rsidRDefault="00275D76" w:rsidP="006412CC">
      <w:pPr>
        <w:pStyle w:val="Corpodetexto"/>
      </w:pPr>
    </w:p>
    <w:p w14:paraId="2319A160" w14:textId="2950AA95" w:rsidR="00275D76" w:rsidRDefault="00275D76" w:rsidP="006412CC">
      <w:pPr>
        <w:pStyle w:val="Corpodetexto"/>
      </w:pPr>
    </w:p>
    <w:p w14:paraId="16ACCD47" w14:textId="4F618818" w:rsidR="00275D76" w:rsidRDefault="00275D76" w:rsidP="006412CC">
      <w:pPr>
        <w:pStyle w:val="Corpodetexto"/>
      </w:pPr>
    </w:p>
    <w:p w14:paraId="09BBEAF3" w14:textId="77777777" w:rsidR="0099213D" w:rsidRDefault="0099213D" w:rsidP="006412CC">
      <w:pPr>
        <w:pStyle w:val="Corpodetexto"/>
      </w:pPr>
    </w:p>
    <w:p w14:paraId="0C0E4F57" w14:textId="121F283C" w:rsidR="00472D62" w:rsidRDefault="003442DA" w:rsidP="006412CC">
      <w:pPr>
        <w:pStyle w:val="Corpodetexto"/>
      </w:pPr>
      <w:r>
        <w:t>A</w:t>
      </w:r>
      <w:r w:rsidR="00275D76">
        <w:t xml:space="preserve"> maior parte </w:t>
      </w:r>
      <w:r>
        <w:t xml:space="preserve">da população </w:t>
      </w:r>
      <w:r w:rsidR="00275D76">
        <w:t>utiliza</w:t>
      </w:r>
      <w:r w:rsidR="00472D62">
        <w:t xml:space="preserve"> um smartphone</w:t>
      </w:r>
      <w:r w:rsidR="00275D76">
        <w:t xml:space="preserve">, consequentemente, </w:t>
      </w:r>
      <w:r w:rsidR="00472D62">
        <w:t xml:space="preserve">sempre que </w:t>
      </w:r>
      <w:proofErr w:type="gramStart"/>
      <w:r w:rsidR="00472D62">
        <w:t>algum passa</w:t>
      </w:r>
      <w:proofErr w:type="gramEnd"/>
      <w:r w:rsidR="00472D62">
        <w:t xml:space="preserve"> pelo sensor é contabilizado</w:t>
      </w:r>
      <w:r w:rsidR="00275D76">
        <w:t xml:space="preserve">. </w:t>
      </w:r>
      <w:r w:rsidR="00C95BCD">
        <w:t xml:space="preserve">Assim sendo, é </w:t>
      </w:r>
      <w:r w:rsidR="00275D76">
        <w:t xml:space="preserve">possível obter as informações de embarque e desembarque de cada pessoa e perceber as estações de paragem com maior aglomeração de pessoas </w:t>
      </w:r>
      <w:r w:rsidR="00275D76" w:rsidRPr="001F3A82">
        <w:rPr>
          <w:b/>
          <w:bCs/>
        </w:rPr>
        <w:fldChar w:fldCharType="begin"/>
      </w:r>
      <w:r w:rsidR="001F3A82" w:rsidRPr="001F3A82">
        <w:rPr>
          <w:b/>
          <w:bCs/>
        </w:rPr>
        <w:instrText xml:space="preserve"> ADDIN ZOTERO_ITEM CSL_CITATION {"citationID":"UzbIOVLH","properties":{"formattedCitation":"(Ogando et. al., 2021)","plainCitation":"(Ogando et. al., 2021)","noteIndex":0},"citationItems":[{"id":101,"uris":["http://zotero.org/users/7836987/items/AR3MZHVL"],"uri":["http://zotero.org/users/7836987/items/AR3MZHVL"],"itemData":{"id":101,"type":"webpage","title":"Milênio Bus no canal Futura, na série inovação - YouTube","URL":"https://www.youtube.com/watch?v=m-iV5Iaugt4","author":[{"family":"Ogando et. al.","given":""}],"accessed":{"date-parts":[["2022",2,24]]},"issued":{"date-parts":[["2021"]]}}}],"schema":"https://github.com/citation-style-language/schema/raw/master/csl-citation.json"} </w:instrText>
      </w:r>
      <w:r w:rsidR="00275D76" w:rsidRPr="001F3A82">
        <w:rPr>
          <w:b/>
          <w:bCs/>
        </w:rPr>
        <w:fldChar w:fldCharType="separate"/>
      </w:r>
      <w:r w:rsidR="001F3A82" w:rsidRPr="001F3A82">
        <w:rPr>
          <w:b/>
          <w:bCs/>
        </w:rPr>
        <w:t>(Ogando et. al., 2021)</w:t>
      </w:r>
      <w:r w:rsidR="00275D76" w:rsidRPr="001F3A82">
        <w:rPr>
          <w:b/>
          <w:bCs/>
        </w:rPr>
        <w:fldChar w:fldCharType="end"/>
      </w:r>
      <w:r w:rsidR="004E3570">
        <w:t>.</w:t>
      </w:r>
    </w:p>
    <w:p w14:paraId="000FA8EC" w14:textId="2EE29413" w:rsidR="003442DA" w:rsidRDefault="003442DA" w:rsidP="006412CC">
      <w:pPr>
        <w:pStyle w:val="Corpodetexto"/>
        <w:rPr>
          <w:b/>
          <w:bCs/>
        </w:rPr>
      </w:pPr>
      <w:r>
        <w:t>O objetivo desta start-up é “</w:t>
      </w:r>
      <w:r w:rsidRPr="003442DA">
        <w:t>fornecer inteligência capaz de tornar o transporte coletivo mais eficiente e confortável nas cidades</w:t>
      </w:r>
      <w:r>
        <w:t xml:space="preserve">” </w:t>
      </w:r>
      <w:r w:rsidRPr="001F3A82">
        <w:rPr>
          <w:b/>
          <w:bCs/>
        </w:rPr>
        <w:fldChar w:fldCharType="begin"/>
      </w:r>
      <w:r w:rsidR="001F3A82" w:rsidRPr="001F3A82">
        <w:rPr>
          <w:b/>
          <w:bCs/>
        </w:rPr>
        <w:instrText xml:space="preserve"> ADDIN ZOTERO_ITEM CSL_CITATION {"citationID":"C0xDLTju","properties":{"formattedCitation":"(Ogando, sem data)","plainCitation":"(Ogando, sem data)","noteIndex":0},"citationItems":[{"id":99,"uris":["http://zotero.org/users/7836987/items/VSZQQUL2"],"uri":["http://zotero.org/users/7836987/items/VSZQQUL2"],"itemData":{"id":99,"type":"webpage","abstract":"Tecnologia de IoT no setor de mobilidade urbana","language":"pt-BR","title":"Inteligência em Transporte Coletivo","URL":"http://www.mileniobus.com.br/","author":[{"family":"Ogando","given":"Marcel"}],"accessed":{"date-parts":[["2022",2,24]]}}}],"schema":"https://github.com/citation-style-language/schema/raw/master/csl-citation.json"} </w:instrText>
      </w:r>
      <w:r w:rsidRPr="001F3A82">
        <w:rPr>
          <w:b/>
          <w:bCs/>
        </w:rPr>
        <w:fldChar w:fldCharType="separate"/>
      </w:r>
      <w:r w:rsidR="001F3A82" w:rsidRPr="001F3A82">
        <w:rPr>
          <w:b/>
          <w:bCs/>
        </w:rPr>
        <w:t>(Ogando, sem data)</w:t>
      </w:r>
      <w:r w:rsidRPr="001F3A82">
        <w:rPr>
          <w:b/>
          <w:bCs/>
        </w:rPr>
        <w:fldChar w:fldCharType="end"/>
      </w:r>
      <w:r w:rsidR="004E3570">
        <w:rPr>
          <w:b/>
          <w:bCs/>
        </w:rPr>
        <w:t>.</w:t>
      </w:r>
    </w:p>
    <w:p w14:paraId="52662474" w14:textId="0033D030" w:rsidR="006412CC" w:rsidRDefault="006412CC" w:rsidP="006412CC">
      <w:pPr>
        <w:pStyle w:val="Corpodetexto"/>
        <w:rPr>
          <w:b/>
          <w:bCs/>
        </w:rPr>
      </w:pPr>
      <w:r w:rsidRPr="006412CC">
        <w:t>No entanto, coloca</w:t>
      </w:r>
      <w:r w:rsidR="00013A69">
        <w:t xml:space="preserve">m-se </w:t>
      </w:r>
      <w:r w:rsidRPr="006412CC">
        <w:t>a</w:t>
      </w:r>
      <w:r w:rsidR="00013A69">
        <w:t>s</w:t>
      </w:r>
      <w:r w:rsidRPr="006412CC">
        <w:t xml:space="preserve"> </w:t>
      </w:r>
      <w:r w:rsidR="00013A69">
        <w:t xml:space="preserve">seguintes </w:t>
      </w:r>
      <w:r w:rsidRPr="006412CC">
        <w:t>quest</w:t>
      </w:r>
      <w:r w:rsidR="00013A69">
        <w:t>ões</w:t>
      </w:r>
      <w:r w:rsidRPr="006412CC">
        <w:t>: E se uma pessoa possuir mais do que um smartphone?</w:t>
      </w:r>
      <w:r w:rsidR="00013A69">
        <w:t xml:space="preserve"> E se uma criança, que não possui dispositivo móvel, entra no autocarro?</w:t>
      </w:r>
      <w:r>
        <w:t xml:space="preserve"> A contagem torna-se não fiável</w:t>
      </w:r>
      <w:r w:rsidR="00013A69">
        <w:t xml:space="preserve"> e “</w:t>
      </w:r>
      <w:r w:rsidR="00013A69" w:rsidRPr="00013A69">
        <w:t>o volume de passageiros pode ser subestimado ou superestimado</w:t>
      </w:r>
      <w:r w:rsidR="00013A69">
        <w:t xml:space="preserve">” </w:t>
      </w:r>
      <w:r w:rsidR="00013A69" w:rsidRPr="00013A69">
        <w:rPr>
          <w:b/>
          <w:bCs/>
        </w:rPr>
        <w:fldChar w:fldCharType="begin"/>
      </w:r>
      <w:r w:rsidR="00013A69" w:rsidRPr="00013A69">
        <w:rPr>
          <w:b/>
          <w:bCs/>
        </w:rPr>
        <w:instrText xml:space="preserve"> ADDIN ZOTERO_ITEM CSL_CITATION {"citationID":"qLcU9yhQ","properties":{"formattedCitation":"(Olivo et al., 2019)","plainCitation":"(Olivo et al., 2019)","noteIndex":0},"citationItems":[{"id":105,"uris":["http://zotero.org/users/7836987/items/ZXW3DCS8"],"uri":["http://zotero.org/users/7836987/items/ZXW3DCS8"],"itemData":{"id":105,"type":"article-journal","abstract":"Empirical Study on the Accuracy and Precision of Automatic Passenger Counting in European Bus Services","container-title":"The Open Transportation Journal","DOI":"10.2174/1874447801913010250","issue":"1","language":"pt","source":"opentransportationjournal.com","title":"Empirical Study on the Accuracy and Precision of Automatic Passenger Counting in European Bus Services","URL":"https://opentransportationjournal.com/VOLUME/13/PAGE/250/FULLTEXT/","volume":"13","author":[{"family":"Olivo","given":"Alessandro"},{"family":"Maternini","given":"Giulio"},{"family":"Barabino","given":"Benedetto"}],"accessed":{"date-parts":[["2022",2,25]]},"issued":{"date-parts":[["2019",12,31]]}}}],"schema":"https://github.com/citation-style-language/schema/raw/master/csl-citation.json"} </w:instrText>
      </w:r>
      <w:r w:rsidR="00013A69" w:rsidRPr="00013A69">
        <w:rPr>
          <w:b/>
          <w:bCs/>
        </w:rPr>
        <w:fldChar w:fldCharType="separate"/>
      </w:r>
      <w:r w:rsidR="00013A69" w:rsidRPr="00013A69">
        <w:rPr>
          <w:b/>
          <w:bCs/>
        </w:rPr>
        <w:t>(Olivo et al., 2019)</w:t>
      </w:r>
      <w:r w:rsidR="00013A69" w:rsidRPr="00013A69">
        <w:rPr>
          <w:b/>
          <w:bCs/>
        </w:rPr>
        <w:fldChar w:fldCharType="end"/>
      </w:r>
      <w:r w:rsidR="004E3570">
        <w:rPr>
          <w:b/>
          <w:bCs/>
        </w:rPr>
        <w:t>.</w:t>
      </w:r>
    </w:p>
    <w:p w14:paraId="500A59DA" w14:textId="7FAAF93A" w:rsidR="0057490A" w:rsidRDefault="00AA07F0" w:rsidP="006412CC">
      <w:pPr>
        <w:pStyle w:val="Corpodetexto"/>
      </w:pPr>
      <w:r>
        <w:t>Para além do método baseado em dispositivos móveis, e</w:t>
      </w:r>
      <w:r w:rsidR="00C8140B">
        <w:t xml:space="preserve">xistem inúmeras técnicas que tem vindo a ser aplicadas para a contagem de passageiros, é possível enumerar e destacar algumas: venda de bilhetes/passes aos passageiros e consequentemente verificador do bilhete dentro do autocarro, assim como, a cobrança automática do bilhete. No entanto, estas técnicas não fornecem informações de rota nem de tempo, e apesar da obtenção do bilhete o passageiro não é obrigado a utilizá-lo </w:t>
      </w:r>
      <w:r w:rsidRPr="00AA07F0">
        <w:rPr>
          <w:b/>
          <w:bCs/>
        </w:rPr>
        <w:fldChar w:fldCharType="begin"/>
      </w:r>
      <w:r w:rsidRPr="00AA07F0">
        <w:rPr>
          <w:b/>
          <w:bCs/>
        </w:rPr>
        <w:instrText xml:space="preserve"> ADDIN ZOTERO_ITEM CSL_CITATION {"citationID":"O3a5hKbR","properties":{"formattedCitation":"(Olivo et al., 2019)","plainCitation":"(Olivo et al., 2019)","noteIndex":0},"citationItems":[{"id":105,"uris":["http://zotero.org/users/7836987/items/ZXW3DCS8"],"uri":["http://zotero.org/users/7836987/items/ZXW3DCS8"],"itemData":{"id":105,"type":"article-journal","abstract":"Empirical Study on the Accuracy and Precision of Automatic Passenger Counting in European Bus Services","container-title":"The Open Transportation Journal","DOI":"10.2174/1874447801913010250","issue":"1","language":"pt","source":"opentransportationjournal.com","title":"Empirical Study on the Accuracy and Precision of Automatic Passenger Counting in European Bus Services","URL":"https://opentransportationjournal.com/VOLUME/13/PAGE/250/FULLTEXT/","volume":"13","author":[{"family":"Olivo","given":"Alessandro"},{"family":"Maternini","given":"Giulio"},{"family":"Barabino","given":"Benedetto"}],"accessed":{"date-parts":[["2022",2,25]]},"issued":{"date-parts":[["2019",12,31]]}}}],"schema":"https://github.com/citation-style-language/schema/raw/master/csl-citation.json"} </w:instrText>
      </w:r>
      <w:r w:rsidRPr="00AA07F0">
        <w:rPr>
          <w:b/>
          <w:bCs/>
        </w:rPr>
        <w:fldChar w:fldCharType="separate"/>
      </w:r>
      <w:r w:rsidRPr="00AA07F0">
        <w:rPr>
          <w:b/>
          <w:bCs/>
        </w:rPr>
        <w:t>(Olivo et al., 2019)</w:t>
      </w:r>
      <w:r w:rsidRPr="00AA07F0">
        <w:rPr>
          <w:b/>
          <w:bCs/>
        </w:rPr>
        <w:fldChar w:fldCharType="end"/>
      </w:r>
      <w:r w:rsidR="004E3570">
        <w:rPr>
          <w:b/>
          <w:bCs/>
        </w:rPr>
        <w:t>.</w:t>
      </w:r>
    </w:p>
    <w:p w14:paraId="4F98A6EC" w14:textId="696AD080" w:rsidR="00C8140B" w:rsidRDefault="00C8140B" w:rsidP="006412CC">
      <w:pPr>
        <w:pStyle w:val="Corpodetexto"/>
      </w:pPr>
      <w:r>
        <w:t>Um outro sistema baseado no peso dos passageiro</w:t>
      </w:r>
      <w:r w:rsidR="00AA07F0">
        <w:t>s, que</w:t>
      </w:r>
      <w:r>
        <w:t xml:space="preserve"> pode ser obtido através de sensores de carga no solo</w:t>
      </w:r>
      <w:r w:rsidR="00AA07F0">
        <w:t>. Contudo, é apenas uma estimativa de volume de passageiros (contada pelo peso total de pessoas no transporte público) e não uma contagem exata e precisa. Assim como, “</w:t>
      </w:r>
      <w:r w:rsidR="00AA07F0" w:rsidRPr="00AA07F0">
        <w:t>não oferecem dados sobre o fluxo de passageiros</w:t>
      </w:r>
      <w:r w:rsidR="00AA07F0">
        <w:t>”</w:t>
      </w:r>
      <w:r w:rsidR="00AA07F0" w:rsidRPr="00AA07F0">
        <w:rPr>
          <w:b/>
          <w:bCs/>
        </w:rPr>
        <w:fldChar w:fldCharType="begin"/>
      </w:r>
      <w:r w:rsidR="00AA07F0" w:rsidRPr="00AA07F0">
        <w:rPr>
          <w:b/>
          <w:bCs/>
        </w:rPr>
        <w:instrText xml:space="preserve"> ADDIN ZOTERO_ITEM CSL_CITATION {"citationID":"qCC3xcvG","properties":{"formattedCitation":"(Olivo et al., 2019)","plainCitation":"(Olivo et al., 2019)","noteIndex":0},"citationItems":[{"id":105,"uris":["http://zotero.org/users/7836987/items/ZXW3DCS8"],"uri":["http://zotero.org/users/7836987/items/ZXW3DCS8"],"itemData":{"id":105,"type":"article-journal","abstract":"Empirical Study on the Accuracy and Precision of Automatic Passenger Counting in European Bus Services","container-title":"The Open Transportation Journal","DOI":"10.2174/1874447801913010250","issue":"1","language":"pt","source":"opentransportationjournal.com","title":"Empirical Study on the Accuracy and Precision of Automatic Passenger Counting in European Bus Services","URL":"https://opentransportationjournal.com/VOLUME/13/PAGE/250/FULLTEXT/","volume":"13","author":[{"family":"Olivo","given":"Alessandro"},{"family":"Maternini","given":"Giulio"},{"family":"Barabino","given":"Benedetto"}],"accessed":{"date-parts":[["2022",2,25]]},"issued":{"date-parts":[["2019",12,31]]}}}],"schema":"https://github.com/citation-style-language/schema/raw/master/csl-citation.json"} </w:instrText>
      </w:r>
      <w:r w:rsidR="00AA07F0" w:rsidRPr="00AA07F0">
        <w:rPr>
          <w:b/>
          <w:bCs/>
        </w:rPr>
        <w:fldChar w:fldCharType="separate"/>
      </w:r>
      <w:r w:rsidR="00AA07F0" w:rsidRPr="00AA07F0">
        <w:rPr>
          <w:b/>
          <w:bCs/>
        </w:rPr>
        <w:t>(Olivo et al., 2019)</w:t>
      </w:r>
      <w:r w:rsidR="00AA07F0" w:rsidRPr="00AA07F0">
        <w:rPr>
          <w:b/>
          <w:bCs/>
        </w:rPr>
        <w:fldChar w:fldCharType="end"/>
      </w:r>
      <w:r w:rsidR="004E3570">
        <w:rPr>
          <w:b/>
          <w:bCs/>
        </w:rPr>
        <w:t>.</w:t>
      </w:r>
    </w:p>
    <w:p w14:paraId="39EB2075" w14:textId="69EDBA1E" w:rsidR="00AA07F0" w:rsidRDefault="00B8697D" w:rsidP="006412CC">
      <w:pPr>
        <w:pStyle w:val="Corpodetexto"/>
      </w:pPr>
      <w:r>
        <w:lastRenderedPageBreak/>
        <w:t>Sistemas</w:t>
      </w:r>
      <w:r w:rsidR="00EF4B95">
        <w:t xml:space="preserve"> de tapetes (que são sensíveis a pressão e medem o volume total através dos passos das pessoas), tecnologia de infravermelhos (medido através de feixes de luz, ou seja, quando os mesmo são interrompidos é registada uma contagem</w:t>
      </w:r>
      <w:r w:rsidR="00DD65B3">
        <w:t xml:space="preserve">) e sistemas de imagem de vídeo. </w:t>
      </w:r>
    </w:p>
    <w:p w14:paraId="10390E00" w14:textId="0B0BC8BC" w:rsidR="00DD65B3" w:rsidRDefault="00DD65B3" w:rsidP="006412CC">
      <w:pPr>
        <w:pStyle w:val="Corpodetexto"/>
        <w:rPr>
          <w:b/>
          <w:bCs/>
        </w:rPr>
      </w:pPr>
      <w:r>
        <w:t xml:space="preserve">Todas estas tecnologias apresentam </w:t>
      </w:r>
      <w:r w:rsidR="00B8697D">
        <w:t xml:space="preserve">várias </w:t>
      </w:r>
      <w:r>
        <w:t xml:space="preserve">desvantagens, porém, a precisão e a exatidão são as que mais se realçam neste tipo de sistemas </w:t>
      </w:r>
      <w:r w:rsidR="00325983" w:rsidRPr="00AA07F0">
        <w:rPr>
          <w:b/>
          <w:bCs/>
        </w:rPr>
        <w:fldChar w:fldCharType="begin"/>
      </w:r>
      <w:r w:rsidR="00DA3F2F">
        <w:rPr>
          <w:b/>
          <w:bCs/>
        </w:rPr>
        <w:instrText xml:space="preserve"> ADDIN ZOTERO_ITEM CSL_CITATION {"citationID":"QslSeaqb","properties":{"formattedCitation":"(Olivo et al., 2019)","plainCitation":"(Olivo et al., 2019)","noteIndex":0},"citationItems":[{"id":105,"uris":["http://zotero.org/users/7836987/items/ZXW3DCS8"],"uri":["http://zotero.org/users/7836987/items/ZXW3DCS8"],"itemData":{"id":105,"type":"article-journal","abstract":"Empirical Study on the Accuracy and Precision of Automatic Passenger Counting in European Bus Services","container-title":"The Open Transportation Journal","DOI":"10.2174/1874447801913010250","issue":"1","language":"pt","source":"opentransportationjournal.com","title":"Empirical Study on the Accuracy and Precision of Automatic Passenger Counting in European Bus Services","URL":"https://opentransportationjournal.com/VOLUME/13/PAGE/250/FULLTEXT/","volume":"13","author":[{"family":"Olivo","given":"Alessandro"},{"family":"Maternini","given":"Giulio"},{"family":"Barabino","given":"Benedetto"}],"accessed":{"date-parts":[["2022",2,25]]},"issued":{"date-parts":[["2019",12,31]]}}}],"schema":"https://github.com/citation-style-language/schema/raw/master/csl-citation.json"} </w:instrText>
      </w:r>
      <w:r w:rsidR="00325983" w:rsidRPr="00AA07F0">
        <w:rPr>
          <w:b/>
          <w:bCs/>
        </w:rPr>
        <w:fldChar w:fldCharType="separate"/>
      </w:r>
      <w:r w:rsidR="00325983" w:rsidRPr="00AA07F0">
        <w:rPr>
          <w:b/>
          <w:bCs/>
        </w:rPr>
        <w:t>(Olivo et al., 2019)</w:t>
      </w:r>
      <w:r w:rsidR="00325983" w:rsidRPr="00AA07F0">
        <w:rPr>
          <w:b/>
          <w:bCs/>
        </w:rPr>
        <w:fldChar w:fldCharType="end"/>
      </w:r>
      <w:r w:rsidR="004E3570">
        <w:rPr>
          <w:b/>
          <w:bCs/>
        </w:rPr>
        <w:t>.</w:t>
      </w:r>
    </w:p>
    <w:p w14:paraId="489C655D" w14:textId="15E76D49" w:rsidR="00717511" w:rsidRPr="00021EDD" w:rsidRDefault="00325983" w:rsidP="006412CC">
      <w:pPr>
        <w:pStyle w:val="Corpodetexto"/>
      </w:pPr>
      <w:r w:rsidRPr="00021EDD">
        <w:t xml:space="preserve">Posto isto, </w:t>
      </w:r>
      <w:r w:rsidR="00D57DAD" w:rsidRPr="00021EDD">
        <w:t>surge a DILAX que apresenta uma junção de algumas tecnologias que foram mencionadas anteriormente</w:t>
      </w:r>
      <w:r w:rsidR="00717511" w:rsidRPr="00021EDD">
        <w:t xml:space="preserve"> e garant</w:t>
      </w:r>
      <w:r w:rsidR="0054587C" w:rsidRPr="00021EDD">
        <w:t>e</w:t>
      </w:r>
      <w:r w:rsidR="00717511" w:rsidRPr="00021EDD">
        <w:t xml:space="preserve"> “uma precisão de até 99%”</w:t>
      </w:r>
      <w:r w:rsidR="004E3570">
        <w:t xml:space="preserve"> </w:t>
      </w:r>
      <w:r w:rsidR="00DA3F2F" w:rsidRPr="001F3A82">
        <w:rPr>
          <w:b/>
          <w:bCs/>
        </w:rPr>
        <w:fldChar w:fldCharType="begin"/>
      </w:r>
      <w:r w:rsidR="00BD01D6" w:rsidRPr="001F3A82">
        <w:rPr>
          <w:b/>
          <w:bCs/>
        </w:rPr>
        <w:instrText xml:space="preserve"> ADDIN ZOTERO_ITEM CSL_CITATION {"citationID":"mQI3R40L","properties":{"formattedCitation":"(Dilax, sem data)","plainCitation":"(Dilax, sem data)","noteIndex":0},"citationItems":[{"id":108,"uris":["http://zotero.org/users/7836987/items/2ZQ248CL"],"uri":["http://zotero.org/users/7836987/items/2ZQ248CL"],"itemData":{"id":108,"type":"webpage","abstract":"Smart sensors for automatic passenger counting (APC) </w:instrText>
      </w:r>
      <w:r w:rsidR="00BD01D6" w:rsidRPr="001F3A82">
        <w:rPr>
          <w:rFonts w:ascii="Segoe UI Symbol" w:hAnsi="Segoe UI Symbol" w:cs="Segoe UI Symbol"/>
          <w:b/>
          <w:bCs/>
        </w:rPr>
        <w:instrText>✓</w:instrText>
      </w:r>
      <w:r w:rsidR="00BD01D6" w:rsidRPr="001F3A82">
        <w:rPr>
          <w:b/>
          <w:bCs/>
        </w:rPr>
        <w:instrText xml:space="preserve"> innovative passenger counters </w:instrText>
      </w:r>
      <w:r w:rsidR="00BD01D6" w:rsidRPr="001F3A82">
        <w:rPr>
          <w:rFonts w:ascii="Segoe UI Symbol" w:hAnsi="Segoe UI Symbol" w:cs="Segoe UI Symbol"/>
          <w:b/>
          <w:bCs/>
        </w:rPr>
        <w:instrText>✓</w:instrText>
      </w:r>
      <w:r w:rsidR="00BD01D6" w:rsidRPr="001F3A82">
        <w:rPr>
          <w:b/>
          <w:bCs/>
        </w:rPr>
        <w:instrText xml:space="preserve"> real-time tracking of passengers – learn more now!","language":"pt","title":"Automatic Passenger Counting (APC): Sensors &amp; Systems","title-short":"Automatic Passenger Counting (APC)","URL":"https://www.dilax.com/en/products/automatic-passenger-counting","author":[{"family":"Dilax","given":""}],"accessed":{"date-parts":[["2022",2,26]]}}}],"schema":"https://github.com/citation-style-language/schema/raw/master/csl-citation.json"} </w:instrText>
      </w:r>
      <w:r w:rsidR="00DA3F2F" w:rsidRPr="001F3A82">
        <w:rPr>
          <w:b/>
          <w:bCs/>
        </w:rPr>
        <w:fldChar w:fldCharType="separate"/>
      </w:r>
      <w:r w:rsidR="00BD01D6" w:rsidRPr="001F3A82">
        <w:rPr>
          <w:b/>
          <w:bCs/>
        </w:rPr>
        <w:t>(Dilax, sem data)</w:t>
      </w:r>
      <w:r w:rsidR="00DA3F2F" w:rsidRPr="001F3A82">
        <w:rPr>
          <w:b/>
          <w:bCs/>
        </w:rPr>
        <w:fldChar w:fldCharType="end"/>
      </w:r>
      <w:r w:rsidR="004E3570">
        <w:t>.</w:t>
      </w:r>
    </w:p>
    <w:p w14:paraId="02314955" w14:textId="45A59C5E" w:rsidR="003A651D" w:rsidRPr="00021EDD" w:rsidRDefault="00021EDD" w:rsidP="006412CC">
      <w:pPr>
        <w:pStyle w:val="Corpodetexto"/>
      </w:pPr>
      <w:r w:rsidRPr="00021EDD">
        <w:t>Este sistema apresenta dois componentes: o sensor que procede a contagem dos passageiros e a unidade que processa os dados , armazena e transmite.</w:t>
      </w:r>
    </w:p>
    <w:p w14:paraId="61AABB61" w14:textId="1BAEBAEE" w:rsidR="00325983" w:rsidRDefault="00FA3B44" w:rsidP="006412CC">
      <w:pPr>
        <w:pStyle w:val="Corpodetexto"/>
        <w:rPr>
          <w:b/>
          <w:bCs/>
        </w:rPr>
      </w:pPr>
      <w:r w:rsidRPr="00DA3F2F">
        <w:t xml:space="preserve">Este </w:t>
      </w:r>
      <w:r w:rsidR="00021EDD" w:rsidRPr="00DA3F2F">
        <w:t xml:space="preserve"> APC</w:t>
      </w:r>
      <w:r w:rsidRPr="00DA3F2F">
        <w:t xml:space="preserve"> conta com </w:t>
      </w:r>
      <w:r w:rsidR="00021EDD" w:rsidRPr="00DA3F2F">
        <w:t xml:space="preserve"> </w:t>
      </w:r>
      <w:r w:rsidRPr="00DA3F2F">
        <w:t>i</w:t>
      </w:r>
      <w:r w:rsidR="00D57DAD" w:rsidRPr="00DA3F2F">
        <w:t>nformaç</w:t>
      </w:r>
      <w:r w:rsidRPr="00DA3F2F">
        <w:t>ões</w:t>
      </w:r>
      <w:r w:rsidR="00D57DAD" w:rsidRPr="00DA3F2F">
        <w:t xml:space="preserve"> da bilheteira,</w:t>
      </w:r>
      <w:r w:rsidR="00717511" w:rsidRPr="00DA3F2F">
        <w:t xml:space="preserve"> sensores capacitivos, GPS</w:t>
      </w:r>
      <w:r w:rsidR="00DA3F2F" w:rsidRPr="00DA3F2F">
        <w:t xml:space="preserve"> e tecnologia infravermelha.</w:t>
      </w:r>
      <w:r w:rsidRPr="00DA3F2F">
        <w:t xml:space="preserve"> </w:t>
      </w:r>
      <w:r w:rsidR="00DA3F2F" w:rsidRPr="00DA3F2F">
        <w:t>P</w:t>
      </w:r>
      <w:r w:rsidRPr="00DA3F2F">
        <w:t>or meio de uma plataforma online, em tempo real</w:t>
      </w:r>
      <w:r w:rsidR="00DA3F2F" w:rsidRPr="00DA3F2F">
        <w:t>,</w:t>
      </w:r>
      <w:r w:rsidRPr="00DA3F2F">
        <w:t xml:space="preserve"> consegue transmitir para os passageiros</w:t>
      </w:r>
      <w:r w:rsidR="00717511" w:rsidRPr="00DA3F2F">
        <w:t xml:space="preserve"> </w:t>
      </w:r>
      <w:r w:rsidRPr="00DA3F2F">
        <w:t>a</w:t>
      </w:r>
      <w:r w:rsidR="00DA3F2F" w:rsidRPr="00DA3F2F">
        <w:t xml:space="preserve"> localização do transporte público assim como o fluxo de passageiros e</w:t>
      </w:r>
      <w:r w:rsidRPr="00DA3F2F">
        <w:t xml:space="preserve"> a taxa de ocupação de lugare</w:t>
      </w:r>
      <w:r w:rsidR="00DA3F2F" w:rsidRPr="00DA3F2F">
        <w:t>s</w:t>
      </w:r>
      <w:r w:rsidR="004E3570">
        <w:t xml:space="preserve"> </w:t>
      </w:r>
      <w:r w:rsidR="00DA3F2F" w:rsidRPr="001F3A82">
        <w:rPr>
          <w:b/>
          <w:bCs/>
        </w:rPr>
        <w:fldChar w:fldCharType="begin"/>
      </w:r>
      <w:r w:rsidR="00BD01D6" w:rsidRPr="001F3A82">
        <w:rPr>
          <w:b/>
          <w:bCs/>
        </w:rPr>
        <w:instrText xml:space="preserve"> ADDIN ZOTERO_ITEM CSL_CITATION {"citationID":"9CDgCsKm","properties":{"formattedCitation":"(Dilax, sem data)","plainCitation":"(Dilax, sem data)","noteIndex":0},"citationItems":[{"id":108,"uris":["http://zotero.org/users/7836987/items/2ZQ248CL"],"uri":["http://zotero.org/users/7836987/items/2ZQ248CL"],"itemData":{"id":108,"type":"webpage","abstract":"Smart sensors for automatic passenger counting (APC) </w:instrText>
      </w:r>
      <w:r w:rsidR="00BD01D6" w:rsidRPr="001F3A82">
        <w:rPr>
          <w:rFonts w:ascii="Segoe UI Symbol" w:hAnsi="Segoe UI Symbol" w:cs="Segoe UI Symbol"/>
          <w:b/>
          <w:bCs/>
        </w:rPr>
        <w:instrText>✓</w:instrText>
      </w:r>
      <w:r w:rsidR="00BD01D6" w:rsidRPr="001F3A82">
        <w:rPr>
          <w:b/>
          <w:bCs/>
        </w:rPr>
        <w:instrText xml:space="preserve"> innovative passenger counters </w:instrText>
      </w:r>
      <w:r w:rsidR="00BD01D6" w:rsidRPr="001F3A82">
        <w:rPr>
          <w:rFonts w:ascii="Segoe UI Symbol" w:hAnsi="Segoe UI Symbol" w:cs="Segoe UI Symbol"/>
          <w:b/>
          <w:bCs/>
        </w:rPr>
        <w:instrText>✓</w:instrText>
      </w:r>
      <w:r w:rsidR="00BD01D6" w:rsidRPr="001F3A82">
        <w:rPr>
          <w:b/>
          <w:bCs/>
        </w:rPr>
        <w:instrText xml:space="preserve"> real-time tracking of passengers </w:instrText>
      </w:r>
      <w:r w:rsidR="00BD01D6" w:rsidRPr="001F3A82">
        <w:rPr>
          <w:rFonts w:ascii="Calibri" w:hAnsi="Calibri" w:cs="Calibri"/>
          <w:b/>
          <w:bCs/>
        </w:rPr>
        <w:instrText>–</w:instrText>
      </w:r>
      <w:r w:rsidR="00BD01D6" w:rsidRPr="001F3A82">
        <w:rPr>
          <w:b/>
          <w:bCs/>
        </w:rPr>
        <w:instrText xml:space="preserve"> learn more now!","language":"pt","title":"Automatic Passenger Counting (APC): Sensors &amp; Systems","title-short":"Automatic Passenger Counting (APC)","URL":"https://www.dilax.com/en/products/automatic-passenger-counting","author":[{"family":"Dilax","given":""}],"accessed":{"date-parts":[["2022",2,26]]}}}],"schema":"https://github.com/citation-style-language/schema/raw/master/csl-citation.json"} </w:instrText>
      </w:r>
      <w:r w:rsidR="00DA3F2F" w:rsidRPr="001F3A82">
        <w:rPr>
          <w:b/>
          <w:bCs/>
        </w:rPr>
        <w:fldChar w:fldCharType="separate"/>
      </w:r>
      <w:r w:rsidR="00BD01D6" w:rsidRPr="001F3A82">
        <w:rPr>
          <w:b/>
          <w:bCs/>
        </w:rPr>
        <w:t>(Dilax, sem data)</w:t>
      </w:r>
      <w:r w:rsidR="00DA3F2F" w:rsidRPr="001F3A82">
        <w:rPr>
          <w:b/>
          <w:bCs/>
        </w:rPr>
        <w:fldChar w:fldCharType="end"/>
      </w:r>
      <w:r w:rsidR="004E3570">
        <w:rPr>
          <w:b/>
          <w:bCs/>
        </w:rPr>
        <w:t>.</w:t>
      </w:r>
    </w:p>
    <w:p w14:paraId="5F3A02B6" w14:textId="03CD0D57" w:rsidR="000215A6" w:rsidRPr="000215A6" w:rsidRDefault="000215A6" w:rsidP="006412CC">
      <w:pPr>
        <w:pStyle w:val="Corpodetexto"/>
      </w:pPr>
      <w:r w:rsidRPr="00EA420D">
        <w:rPr>
          <w:highlight w:val="yellow"/>
        </w:rPr>
        <w:t>Esta solução da DILAX</w:t>
      </w:r>
      <w:r w:rsidR="00775147" w:rsidRPr="00EA420D">
        <w:rPr>
          <w:highlight w:val="yellow"/>
        </w:rPr>
        <w:t xml:space="preserve"> </w:t>
      </w:r>
      <w:r w:rsidRPr="00EA420D">
        <w:rPr>
          <w:highlight w:val="yellow"/>
        </w:rPr>
        <w:t>aliad</w:t>
      </w:r>
      <w:r w:rsidR="00775147" w:rsidRPr="00EA420D">
        <w:rPr>
          <w:highlight w:val="yellow"/>
        </w:rPr>
        <w:t>a</w:t>
      </w:r>
      <w:r w:rsidRPr="00EA420D">
        <w:rPr>
          <w:highlight w:val="yellow"/>
        </w:rPr>
        <w:t xml:space="preserve"> à componente de otimização de rotas da </w:t>
      </w:r>
      <w:proofErr w:type="spellStart"/>
      <w:r w:rsidRPr="00EA420D">
        <w:rPr>
          <w:highlight w:val="yellow"/>
        </w:rPr>
        <w:t>Milenio</w:t>
      </w:r>
      <w:proofErr w:type="spellEnd"/>
      <w:r w:rsidRPr="00EA420D">
        <w:rPr>
          <w:highlight w:val="yellow"/>
        </w:rPr>
        <w:t xml:space="preserve"> Bus tornar-se-ia mais completa e informada para os passageiros</w:t>
      </w:r>
      <w:r w:rsidR="00775147" w:rsidRPr="00EA420D">
        <w:rPr>
          <w:highlight w:val="yellow"/>
        </w:rPr>
        <w:t xml:space="preserve">, </w:t>
      </w:r>
      <w:r w:rsidRPr="00EA420D">
        <w:rPr>
          <w:highlight w:val="yellow"/>
        </w:rPr>
        <w:t>que poderiam contar com informações relevantes</w:t>
      </w:r>
      <w:r w:rsidR="00775147" w:rsidRPr="00EA420D">
        <w:rPr>
          <w:highlight w:val="yellow"/>
        </w:rPr>
        <w:t xml:space="preserve"> ao nível da</w:t>
      </w:r>
      <w:r w:rsidRPr="00EA420D">
        <w:rPr>
          <w:highlight w:val="yellow"/>
        </w:rPr>
        <w:t xml:space="preserve"> lotação dos transportes públicos e </w:t>
      </w:r>
      <w:r w:rsidR="00775147" w:rsidRPr="00EA420D">
        <w:rPr>
          <w:highlight w:val="yellow"/>
        </w:rPr>
        <w:t xml:space="preserve">das melhoras rotas a </w:t>
      </w:r>
      <w:r w:rsidR="00C51CE0" w:rsidRPr="00EA420D">
        <w:rPr>
          <w:highlight w:val="yellow"/>
        </w:rPr>
        <w:t>adquirir</w:t>
      </w:r>
      <w:r w:rsidRPr="00EA420D">
        <w:rPr>
          <w:highlight w:val="yellow"/>
        </w:rPr>
        <w:t>.</w:t>
      </w:r>
      <w:r w:rsidRPr="000215A6">
        <w:t xml:space="preserve"> </w:t>
      </w:r>
    </w:p>
    <w:p w14:paraId="78FBB62B" w14:textId="77777777" w:rsidR="00C8140B" w:rsidRDefault="00C8140B" w:rsidP="006412CC">
      <w:pPr>
        <w:pStyle w:val="Corpodetexto"/>
      </w:pPr>
    </w:p>
    <w:p w14:paraId="250BB4A8" w14:textId="77777777" w:rsidR="00472D62" w:rsidRDefault="00472D62" w:rsidP="006412CC">
      <w:pPr>
        <w:pStyle w:val="Corpodetexto"/>
      </w:pPr>
    </w:p>
    <w:p w14:paraId="7C081D7E" w14:textId="7F13190B" w:rsidR="00971109" w:rsidRDefault="00971109" w:rsidP="006412CC">
      <w:pPr>
        <w:pStyle w:val="Corpodetexto"/>
      </w:pPr>
      <w:r>
        <w:br w:type="page"/>
      </w:r>
    </w:p>
    <w:p w14:paraId="234FF768" w14:textId="77777777" w:rsidR="00430A01" w:rsidRPr="00971109" w:rsidRDefault="00430A01" w:rsidP="006412CC">
      <w:pPr>
        <w:pStyle w:val="Corpodetexto"/>
      </w:pPr>
    </w:p>
    <w:p w14:paraId="4F1EDB69" w14:textId="5B2BABFE" w:rsidR="001A3C2A" w:rsidRPr="001A3C2A" w:rsidRDefault="001A3C2A" w:rsidP="00EE3F9A">
      <w:pPr>
        <w:pStyle w:val="Ttulo2"/>
        <w:numPr>
          <w:ilvl w:val="1"/>
          <w:numId w:val="10"/>
        </w:numPr>
      </w:pPr>
      <w:bookmarkStart w:id="60" w:name="_Toc98663403"/>
      <w:r>
        <w:t>Visão Crítica do Estado da Arte</w:t>
      </w:r>
      <w:bookmarkEnd w:id="60"/>
    </w:p>
    <w:p w14:paraId="6FDB498D" w14:textId="77777777" w:rsidR="001A3C2A" w:rsidRPr="00DB78DF" w:rsidRDefault="001A3C2A" w:rsidP="00115234">
      <w:pPr>
        <w:pStyle w:val="Ttulo1"/>
        <w:numPr>
          <w:ilvl w:val="0"/>
          <w:numId w:val="0"/>
        </w:numPr>
        <w:ind w:left="360"/>
      </w:pPr>
    </w:p>
    <w:p w14:paraId="353AD6EB" w14:textId="77777777" w:rsidR="000F4B63" w:rsidRDefault="000F4B63">
      <w:pPr>
        <w:rPr>
          <w:rFonts w:ascii="NewsGotT" w:hAnsi="NewsGotT"/>
          <w:szCs w:val="24"/>
        </w:rPr>
      </w:pPr>
    </w:p>
    <w:p w14:paraId="43542A37" w14:textId="31B3F028" w:rsidR="00CD5BAA" w:rsidRPr="001A3C2A" w:rsidRDefault="00CD5BAA">
      <w:pPr>
        <w:rPr>
          <w:rFonts w:ascii="NewsGotT" w:hAnsi="NewsGotT"/>
          <w:szCs w:val="24"/>
        </w:rPr>
        <w:sectPr w:rsidR="00CD5BAA" w:rsidRPr="001A3C2A">
          <w:pgSz w:w="11910" w:h="16840"/>
          <w:pgMar w:top="1320" w:right="1160" w:bottom="1180" w:left="1300" w:header="0" w:footer="998" w:gutter="0"/>
          <w:cols w:space="720"/>
        </w:sectPr>
      </w:pPr>
      <w:r w:rsidRPr="00CD5BAA">
        <w:rPr>
          <w:rFonts w:ascii="NewsGotT" w:hAnsi="NewsGotT"/>
          <w:szCs w:val="24"/>
          <w:highlight w:val="yellow"/>
        </w:rPr>
        <w:t xml:space="preserve">Colocar o que está a amarelo e acrescentar um paragrafo da </w:t>
      </w:r>
      <w:proofErr w:type="gramStart"/>
      <w:r w:rsidRPr="00CD5BAA">
        <w:rPr>
          <w:rFonts w:ascii="NewsGotT" w:hAnsi="NewsGotT"/>
          <w:szCs w:val="24"/>
          <w:highlight w:val="yellow"/>
        </w:rPr>
        <w:t>industria</w:t>
      </w:r>
      <w:proofErr w:type="gramEnd"/>
      <w:r w:rsidRPr="00CD5BAA">
        <w:rPr>
          <w:rFonts w:ascii="NewsGotT" w:hAnsi="NewsGotT"/>
          <w:szCs w:val="24"/>
          <w:highlight w:val="yellow"/>
        </w:rPr>
        <w:t xml:space="preserve"> 4.0 em evolução para    as </w:t>
      </w:r>
      <w:proofErr w:type="spellStart"/>
      <w:r w:rsidRPr="00CD5BAA">
        <w:rPr>
          <w:rFonts w:ascii="NewsGotT" w:hAnsi="NewsGotT"/>
          <w:szCs w:val="24"/>
          <w:highlight w:val="yellow"/>
        </w:rPr>
        <w:t>smart</w:t>
      </w:r>
      <w:proofErr w:type="spellEnd"/>
      <w:r w:rsidRPr="00CD5BAA">
        <w:rPr>
          <w:rFonts w:ascii="NewsGotT" w:hAnsi="NewsGotT"/>
          <w:szCs w:val="24"/>
          <w:highlight w:val="yellow"/>
        </w:rPr>
        <w:t xml:space="preserve"> </w:t>
      </w:r>
      <w:proofErr w:type="spellStart"/>
      <w:r w:rsidRPr="00CD5BAA">
        <w:rPr>
          <w:rFonts w:ascii="NewsGotT" w:hAnsi="NewsGotT"/>
          <w:szCs w:val="24"/>
          <w:highlight w:val="yellow"/>
        </w:rPr>
        <w:t>cities</w:t>
      </w:r>
      <w:proofErr w:type="spellEnd"/>
    </w:p>
    <w:p w14:paraId="1F6434D0" w14:textId="77777777" w:rsidR="000F4B63" w:rsidRPr="00EE3F9A" w:rsidRDefault="001A3C2A" w:rsidP="00EE3F9A">
      <w:pPr>
        <w:pStyle w:val="Ttulo1"/>
      </w:pPr>
      <w:bookmarkStart w:id="61" w:name="_bookmark9"/>
      <w:bookmarkStart w:id="62" w:name="_Toc98663404"/>
      <w:bookmarkEnd w:id="61"/>
      <w:r w:rsidRPr="00EE3F9A">
        <w:lastRenderedPageBreak/>
        <w:t>Abordagem Metodológica, Materiais e Métodos</w:t>
      </w:r>
      <w:bookmarkEnd w:id="62"/>
    </w:p>
    <w:p w14:paraId="48D53694" w14:textId="410E284A" w:rsidR="00B80EA5" w:rsidRDefault="009D30C0" w:rsidP="00EE3F9A">
      <w:pPr>
        <w:pStyle w:val="Ttulo2"/>
        <w:numPr>
          <w:ilvl w:val="1"/>
          <w:numId w:val="10"/>
        </w:numPr>
      </w:pPr>
      <w:r>
        <w:t xml:space="preserve"> </w:t>
      </w:r>
      <w:bookmarkStart w:id="63" w:name="_Toc98663405"/>
      <w:r w:rsidR="00B80EA5" w:rsidRPr="00B80EA5">
        <w:t>Metodologias de Investigação</w:t>
      </w:r>
      <w:bookmarkEnd w:id="63"/>
    </w:p>
    <w:p w14:paraId="572C6936" w14:textId="5DCD1DA6" w:rsidR="00FF27DD" w:rsidRDefault="00FF27DD" w:rsidP="00FF27DD"/>
    <w:p w14:paraId="4A22453E" w14:textId="385D1B98" w:rsidR="00FF27DD" w:rsidRPr="000C2D89" w:rsidRDefault="00FF27DD" w:rsidP="00FF27DD">
      <w:pPr>
        <w:pStyle w:val="Corpodetexto"/>
      </w:pPr>
      <w:r w:rsidRPr="00501C06">
        <w:rPr>
          <w:highlight w:val="yellow"/>
        </w:rPr>
        <w:t xml:space="preserve">Metodologia de investigação </w:t>
      </w:r>
      <w:proofErr w:type="spellStart"/>
      <w:r w:rsidRPr="00501C06">
        <w:rPr>
          <w:highlight w:val="yellow"/>
        </w:rPr>
        <w:t>dsr</w:t>
      </w:r>
      <w:proofErr w:type="spellEnd"/>
      <w:r w:rsidR="00501C06" w:rsidRPr="00501C06">
        <w:rPr>
          <w:highlight w:val="yellow"/>
        </w:rPr>
        <w:t xml:space="preserve"> e </w:t>
      </w:r>
      <w:proofErr w:type="spellStart"/>
      <w:r w:rsidR="00501C06" w:rsidRPr="00501C06">
        <w:rPr>
          <w:highlight w:val="yellow"/>
        </w:rPr>
        <w:t>study</w:t>
      </w:r>
      <w:proofErr w:type="spellEnd"/>
    </w:p>
    <w:p w14:paraId="20F74BC3" w14:textId="77777777" w:rsidR="00FF27DD" w:rsidRPr="00FF27DD" w:rsidRDefault="00FF27DD" w:rsidP="00FF27DD"/>
    <w:p w14:paraId="137EA879" w14:textId="7D560447" w:rsidR="00FF27DD" w:rsidRDefault="009D30C0" w:rsidP="00FF27DD">
      <w:pPr>
        <w:pStyle w:val="Ttulo2"/>
        <w:numPr>
          <w:ilvl w:val="1"/>
          <w:numId w:val="10"/>
        </w:numPr>
      </w:pPr>
      <w:r>
        <w:t xml:space="preserve"> </w:t>
      </w:r>
      <w:bookmarkStart w:id="64" w:name="_Toc98663406"/>
      <w:r w:rsidR="00B80EA5" w:rsidRPr="00B80EA5">
        <w:t>Metodologias Práticas</w:t>
      </w:r>
      <w:bookmarkEnd w:id="64"/>
    </w:p>
    <w:p w14:paraId="3118409E" w14:textId="2644B428" w:rsidR="00FF27DD" w:rsidRDefault="005A6791" w:rsidP="00FF27DD">
      <w:proofErr w:type="spellStart"/>
      <w:r w:rsidRPr="00501C06">
        <w:rPr>
          <w:highlight w:val="yellow"/>
        </w:rPr>
        <w:t>C</w:t>
      </w:r>
      <w:r w:rsidR="00FF27DD" w:rsidRPr="00501C06">
        <w:rPr>
          <w:highlight w:val="yellow"/>
        </w:rPr>
        <w:t>risp</w:t>
      </w:r>
      <w:proofErr w:type="spellEnd"/>
      <w:r w:rsidR="00501C06" w:rsidRPr="00501C06">
        <w:rPr>
          <w:highlight w:val="yellow"/>
        </w:rPr>
        <w:t xml:space="preserve"> dm – copiar do relatório de sino a descrição</w:t>
      </w:r>
    </w:p>
    <w:p w14:paraId="5919B329" w14:textId="77777777" w:rsidR="005A6791" w:rsidRPr="00FF27DD" w:rsidRDefault="005A6791" w:rsidP="00FF27DD"/>
    <w:p w14:paraId="57C5090B" w14:textId="712C6DFD" w:rsidR="00B80EA5" w:rsidRDefault="009D30C0" w:rsidP="00EE3F9A">
      <w:pPr>
        <w:pStyle w:val="Ttulo2"/>
        <w:numPr>
          <w:ilvl w:val="1"/>
          <w:numId w:val="10"/>
        </w:numPr>
      </w:pPr>
      <w:r>
        <w:t xml:space="preserve"> </w:t>
      </w:r>
      <w:bookmarkStart w:id="65" w:name="_Toc98663407"/>
      <w:r w:rsidR="00B80EA5" w:rsidRPr="00B80EA5">
        <w:t>Lista de Ferramentas</w:t>
      </w:r>
      <w:bookmarkEnd w:id="65"/>
    </w:p>
    <w:p w14:paraId="0FD4FC34" w14:textId="77777777" w:rsidR="00B80EA5" w:rsidRDefault="00B80EA5" w:rsidP="00115234">
      <w:pPr>
        <w:pStyle w:val="Ttulo1"/>
        <w:numPr>
          <w:ilvl w:val="0"/>
          <w:numId w:val="0"/>
        </w:numPr>
        <w:ind w:left="360"/>
      </w:pPr>
    </w:p>
    <w:p w14:paraId="62CD1996" w14:textId="69FFA7CB" w:rsidR="00B80EA5" w:rsidRPr="00DB78DF" w:rsidRDefault="00B80EA5" w:rsidP="00115234">
      <w:pPr>
        <w:pStyle w:val="Ttulo1"/>
        <w:numPr>
          <w:ilvl w:val="0"/>
          <w:numId w:val="0"/>
        </w:numPr>
        <w:ind w:left="360"/>
        <w:sectPr w:rsidR="00B80EA5" w:rsidRPr="00DB78DF">
          <w:pgSz w:w="11910" w:h="16840"/>
          <w:pgMar w:top="1320" w:right="1160" w:bottom="1180" w:left="1300" w:header="0" w:footer="998" w:gutter="0"/>
          <w:cols w:space="720"/>
        </w:sectPr>
      </w:pPr>
    </w:p>
    <w:p w14:paraId="715B7A56" w14:textId="44624E1E" w:rsidR="000F4B63" w:rsidRPr="00EE3F9A" w:rsidRDefault="00B80EA5" w:rsidP="00EE3F9A">
      <w:pPr>
        <w:pStyle w:val="Ttulo1"/>
      </w:pPr>
      <w:bookmarkStart w:id="66" w:name="_bookmark16"/>
      <w:bookmarkStart w:id="67" w:name="_Toc98663408"/>
      <w:bookmarkEnd w:id="66"/>
      <w:r w:rsidRPr="00EE3F9A">
        <w:lastRenderedPageBreak/>
        <w:t>Trabalho Desenvolvido</w:t>
      </w:r>
      <w:bookmarkEnd w:id="67"/>
    </w:p>
    <w:p w14:paraId="7AEF4A71" w14:textId="43E5DB8A" w:rsidR="00B80EA5" w:rsidRDefault="00B450D1" w:rsidP="00501C06">
      <w:pPr>
        <w:pStyle w:val="Corpodetexto"/>
      </w:pPr>
      <w:r w:rsidRPr="00501C06">
        <w:rPr>
          <w:highlight w:val="yellow"/>
        </w:rPr>
        <w:t>Falar do que fiz</w:t>
      </w:r>
      <w:r w:rsidR="000A7254" w:rsidRPr="00501C06">
        <w:rPr>
          <w:highlight w:val="yellow"/>
        </w:rPr>
        <w:t xml:space="preserve"> – colocar aqui o </w:t>
      </w:r>
      <w:proofErr w:type="spellStart"/>
      <w:r w:rsidR="000A7254" w:rsidRPr="00501C06">
        <w:rPr>
          <w:highlight w:val="yellow"/>
        </w:rPr>
        <w:t>word</w:t>
      </w:r>
      <w:proofErr w:type="spellEnd"/>
      <w:r w:rsidR="000A7254" w:rsidRPr="00501C06">
        <w:rPr>
          <w:highlight w:val="yellow"/>
        </w:rPr>
        <w:t xml:space="preserve"> com as tabelas e textos!!!!</w:t>
      </w:r>
      <w:r w:rsidR="00501C06">
        <w:t xml:space="preserve"> – copiar colar </w:t>
      </w:r>
      <w:proofErr w:type="spellStart"/>
      <w:r w:rsidR="00501C06">
        <w:t>doc</w:t>
      </w:r>
      <w:proofErr w:type="spellEnd"/>
      <w:r w:rsidR="00501C06">
        <w:t xml:space="preserve"> da </w:t>
      </w:r>
      <w:proofErr w:type="spellStart"/>
      <w:r w:rsidR="00501C06">
        <w:t>iocity</w:t>
      </w:r>
      <w:proofErr w:type="spellEnd"/>
      <w:r w:rsidR="00501C06">
        <w:t xml:space="preserve"> </w:t>
      </w:r>
    </w:p>
    <w:p w14:paraId="25F121F0" w14:textId="2EAFC988" w:rsidR="00B450D1" w:rsidRDefault="00B450D1" w:rsidP="00115234">
      <w:pPr>
        <w:pStyle w:val="Ttulo1"/>
        <w:numPr>
          <w:ilvl w:val="0"/>
          <w:numId w:val="0"/>
        </w:numPr>
        <w:ind w:left="360"/>
      </w:pPr>
    </w:p>
    <w:p w14:paraId="28D33BFA" w14:textId="77777777" w:rsidR="00B450D1" w:rsidRPr="00DB78DF" w:rsidRDefault="00B450D1" w:rsidP="00115234">
      <w:pPr>
        <w:pStyle w:val="Ttulo1"/>
        <w:numPr>
          <w:ilvl w:val="0"/>
          <w:numId w:val="0"/>
        </w:numPr>
        <w:ind w:left="360"/>
      </w:pPr>
    </w:p>
    <w:p w14:paraId="60C8F999" w14:textId="77777777" w:rsidR="000F4B63" w:rsidRPr="005658A7" w:rsidRDefault="000F4B63">
      <w:pPr>
        <w:spacing w:line="284" w:lineRule="exact"/>
        <w:rPr>
          <w:rFonts w:ascii="NewsGotT" w:hAnsi="NewsGotT"/>
          <w:szCs w:val="24"/>
        </w:rPr>
        <w:sectPr w:rsidR="000F4B63" w:rsidRPr="005658A7">
          <w:pgSz w:w="11910" w:h="16840"/>
          <w:pgMar w:top="1320" w:right="1160" w:bottom="1180" w:left="1300" w:header="0" w:footer="998" w:gutter="0"/>
          <w:cols w:space="720"/>
        </w:sectPr>
      </w:pPr>
      <w:bookmarkStart w:id="68" w:name="_bookmark17"/>
      <w:bookmarkEnd w:id="68"/>
    </w:p>
    <w:p w14:paraId="191C4843" w14:textId="189A2E8A" w:rsidR="000F4B63" w:rsidRDefault="00B80EA5" w:rsidP="00115234">
      <w:pPr>
        <w:pStyle w:val="Ttulo1"/>
      </w:pPr>
      <w:bookmarkStart w:id="69" w:name="_bookmark34"/>
      <w:bookmarkStart w:id="70" w:name="_Toc98663409"/>
      <w:bookmarkEnd w:id="69"/>
      <w:r>
        <w:lastRenderedPageBreak/>
        <w:t>Plano de Atividades</w:t>
      </w:r>
      <w:bookmarkEnd w:id="70"/>
    </w:p>
    <w:p w14:paraId="62890383" w14:textId="567A27B8" w:rsidR="00B80EA5" w:rsidRDefault="00511996" w:rsidP="00511996">
      <w:pPr>
        <w:pStyle w:val="Ttulo2"/>
      </w:pPr>
      <w:bookmarkStart w:id="71" w:name="_Toc95467061"/>
      <w:bookmarkStart w:id="72" w:name="_Toc98663410"/>
      <w:r>
        <w:t xml:space="preserve">5.1. </w:t>
      </w:r>
      <w:r w:rsidR="009D30C0">
        <w:t xml:space="preserve"> </w:t>
      </w:r>
      <w:r w:rsidR="00B80EA5">
        <w:t>Planeamento</w:t>
      </w:r>
      <w:bookmarkEnd w:id="71"/>
      <w:bookmarkEnd w:id="72"/>
    </w:p>
    <w:p w14:paraId="0A5CDDBA" w14:textId="2A721433" w:rsidR="00B80EA5" w:rsidRDefault="00511996" w:rsidP="00511996">
      <w:pPr>
        <w:pStyle w:val="Ttulo2"/>
      </w:pPr>
      <w:bookmarkStart w:id="73" w:name="_Toc95467062"/>
      <w:bookmarkStart w:id="74" w:name="_Toc98663411"/>
      <w:r>
        <w:t xml:space="preserve">5.2. </w:t>
      </w:r>
      <w:r w:rsidR="009D30C0">
        <w:t xml:space="preserve"> </w:t>
      </w:r>
      <w:r w:rsidR="00B80EA5">
        <w:t xml:space="preserve">Diagrama de </w:t>
      </w:r>
      <w:proofErr w:type="spellStart"/>
      <w:r w:rsidR="00B80EA5">
        <w:t>Gantt</w:t>
      </w:r>
      <w:bookmarkEnd w:id="73"/>
      <w:bookmarkEnd w:id="74"/>
      <w:proofErr w:type="spellEnd"/>
    </w:p>
    <w:p w14:paraId="3893CDF6" w14:textId="700A9809" w:rsidR="00B80EA5" w:rsidRDefault="00511996" w:rsidP="00511996">
      <w:pPr>
        <w:pStyle w:val="Ttulo2"/>
      </w:pPr>
      <w:bookmarkStart w:id="75" w:name="_Toc95467063"/>
      <w:bookmarkStart w:id="76" w:name="_Toc98663412"/>
      <w:r>
        <w:t xml:space="preserve">5.3. </w:t>
      </w:r>
      <w:r w:rsidR="00B80EA5">
        <w:t>Tabela de Riscos</w:t>
      </w:r>
      <w:bookmarkEnd w:id="75"/>
      <w:bookmarkEnd w:id="76"/>
    </w:p>
    <w:p w14:paraId="6DF81D4D" w14:textId="77777777" w:rsidR="00B80EA5" w:rsidRDefault="00B80EA5" w:rsidP="00115234">
      <w:pPr>
        <w:pStyle w:val="Ttulo1"/>
        <w:numPr>
          <w:ilvl w:val="0"/>
          <w:numId w:val="0"/>
        </w:numPr>
        <w:ind w:left="360"/>
      </w:pPr>
    </w:p>
    <w:p w14:paraId="5BA8BFA5" w14:textId="77777777" w:rsidR="00B80EA5" w:rsidRPr="00DB78DF" w:rsidRDefault="00B80EA5" w:rsidP="00115234">
      <w:pPr>
        <w:pStyle w:val="Ttulo1"/>
        <w:numPr>
          <w:ilvl w:val="0"/>
          <w:numId w:val="0"/>
        </w:numPr>
        <w:ind w:left="360"/>
      </w:pPr>
    </w:p>
    <w:p w14:paraId="7FA9A45B" w14:textId="77777777" w:rsidR="000F4B63" w:rsidRPr="00B80EA5" w:rsidRDefault="000F4B63">
      <w:pPr>
        <w:spacing w:line="355" w:lineRule="auto"/>
        <w:rPr>
          <w:rFonts w:ascii="NewsGotT" w:hAnsi="NewsGotT"/>
          <w:szCs w:val="24"/>
        </w:rPr>
        <w:sectPr w:rsidR="000F4B63" w:rsidRPr="00B80EA5">
          <w:pgSz w:w="11910" w:h="16840"/>
          <w:pgMar w:top="1320" w:right="1160" w:bottom="1180" w:left="1300" w:header="0" w:footer="998" w:gutter="0"/>
          <w:cols w:space="720"/>
        </w:sectPr>
      </w:pPr>
    </w:p>
    <w:p w14:paraId="06E29590" w14:textId="388D1D07" w:rsidR="000F4B63" w:rsidRDefault="00A01027" w:rsidP="00115234">
      <w:pPr>
        <w:pStyle w:val="Ttulo1"/>
      </w:pPr>
      <w:bookmarkStart w:id="77" w:name="_bookmark35"/>
      <w:bookmarkStart w:id="78" w:name="_Toc98663413"/>
      <w:bookmarkEnd w:id="77"/>
      <w:r w:rsidRPr="00DB78DF">
        <w:lastRenderedPageBreak/>
        <w:t>C</w:t>
      </w:r>
      <w:r w:rsidR="00B80EA5">
        <w:t>onclusão</w:t>
      </w:r>
      <w:bookmarkEnd w:id="78"/>
    </w:p>
    <w:p w14:paraId="662B14E9" w14:textId="77777777" w:rsidR="00B80EA5" w:rsidRDefault="00B80EA5" w:rsidP="00115234">
      <w:pPr>
        <w:pStyle w:val="Ttulo1"/>
        <w:numPr>
          <w:ilvl w:val="0"/>
          <w:numId w:val="0"/>
        </w:numPr>
        <w:ind w:left="360"/>
      </w:pPr>
    </w:p>
    <w:p w14:paraId="0EB85E9B" w14:textId="3D905C20" w:rsidR="00B80EA5" w:rsidRPr="00DB78DF" w:rsidRDefault="00B80EA5" w:rsidP="00115234">
      <w:pPr>
        <w:pStyle w:val="Ttulo1"/>
        <w:numPr>
          <w:ilvl w:val="0"/>
          <w:numId w:val="0"/>
        </w:numPr>
        <w:ind w:left="360"/>
        <w:sectPr w:rsidR="00B80EA5" w:rsidRPr="00DB78DF">
          <w:pgSz w:w="11910" w:h="16840"/>
          <w:pgMar w:top="1320" w:right="1160" w:bottom="1180" w:left="1300" w:header="0" w:footer="998" w:gutter="0"/>
          <w:cols w:space="720"/>
        </w:sectPr>
      </w:pPr>
    </w:p>
    <w:p w14:paraId="52122205" w14:textId="37F2CF92" w:rsidR="000F4B63" w:rsidRPr="00DB78DF" w:rsidRDefault="00A12FFA" w:rsidP="006412CC">
      <w:pPr>
        <w:pStyle w:val="Corpodetexto"/>
      </w:pPr>
      <w:bookmarkStart w:id="79" w:name="_bookmark36"/>
      <w:bookmarkEnd w:id="79"/>
      <w:r>
        <w:rPr>
          <w:w w:val="80"/>
        </w:rPr>
        <w:lastRenderedPageBreak/>
        <w:t xml:space="preserve">REFERÊNCIAS </w:t>
      </w:r>
    </w:p>
    <w:p w14:paraId="629C3D58" w14:textId="77777777" w:rsidR="000F4B63" w:rsidRDefault="000F4B63">
      <w:pPr>
        <w:spacing w:line="355" w:lineRule="auto"/>
        <w:rPr>
          <w:rFonts w:ascii="NewsGotT" w:hAnsi="NewsGotT"/>
          <w:szCs w:val="24"/>
        </w:rPr>
      </w:pPr>
    </w:p>
    <w:p w14:paraId="738D512B" w14:textId="77777777" w:rsidR="005A6791" w:rsidRPr="005A6791" w:rsidRDefault="006556DD" w:rsidP="005A6791">
      <w:pPr>
        <w:pStyle w:val="Bibliografia"/>
        <w:rPr>
          <w:lang w:val="en-US"/>
        </w:rPr>
      </w:pPr>
      <w:r>
        <w:rPr>
          <w:rFonts w:ascii="NewsGotT" w:hAnsi="NewsGotT"/>
        </w:rPr>
        <w:fldChar w:fldCharType="begin"/>
      </w:r>
      <w:r w:rsidR="005A6791">
        <w:rPr>
          <w:rFonts w:ascii="NewsGotT" w:hAnsi="NewsGotT"/>
          <w:lang w:val="en-US"/>
        </w:rPr>
        <w:instrText xml:space="preserve"> ADDIN ZOTERO_BIBL {"uncited":[],"omitted":[],"custom":[]} CSL_BIBLIOGRAPHY </w:instrText>
      </w:r>
      <w:r>
        <w:rPr>
          <w:rFonts w:ascii="NewsGotT" w:hAnsi="NewsGotT"/>
        </w:rPr>
        <w:fldChar w:fldCharType="separate"/>
      </w:r>
      <w:r w:rsidR="005A6791" w:rsidRPr="005A6791">
        <w:rPr>
          <w:i/>
          <w:iCs/>
          <w:lang w:val="en-US"/>
        </w:rPr>
        <w:t>4DFWD: DATA-DRIVEN 3D PRINTED PERFORMANCE TECHNOLOGY DESIGNED TO MOVE YOU FORWARD</w:t>
      </w:r>
      <w:r w:rsidR="005A6791" w:rsidRPr="005A6791">
        <w:rPr>
          <w:lang w:val="en-US"/>
        </w:rPr>
        <w:t>. (2021, Maio 5). Adidas News Site | Press Resources for All Brands, Sports and Innovations. https://news.adidas.com/running/4dfwd--data-driven-3d-printed-performance-technology-designed-to-move-you-forward/s/514baddb-1029-4686-abd5-5ee3985a304a</w:t>
      </w:r>
    </w:p>
    <w:p w14:paraId="0F6FDBC1" w14:textId="77777777" w:rsidR="005A6791" w:rsidRPr="005A6791" w:rsidRDefault="005A6791" w:rsidP="005A6791">
      <w:pPr>
        <w:pStyle w:val="Bibliografia"/>
        <w:rPr>
          <w:lang w:val="en-US"/>
        </w:rPr>
      </w:pPr>
      <w:r w:rsidRPr="005A6791">
        <w:rPr>
          <w:lang w:val="en-US"/>
        </w:rPr>
        <w:t xml:space="preserve">Ahad, M. A., Paiva, S., Tripathi, G., &amp; Feroz, N. (2020). Enabling technologies and sustainable smart cities. </w:t>
      </w:r>
      <w:r w:rsidRPr="005A6791">
        <w:rPr>
          <w:i/>
          <w:iCs/>
          <w:lang w:val="en-US"/>
        </w:rPr>
        <w:t>Sustainable Cities and Society</w:t>
      </w:r>
      <w:r w:rsidRPr="005A6791">
        <w:rPr>
          <w:lang w:val="en-US"/>
        </w:rPr>
        <w:t xml:space="preserve">, </w:t>
      </w:r>
      <w:r w:rsidRPr="005A6791">
        <w:rPr>
          <w:i/>
          <w:iCs/>
          <w:lang w:val="en-US"/>
        </w:rPr>
        <w:t>61</w:t>
      </w:r>
      <w:r w:rsidRPr="005A6791">
        <w:rPr>
          <w:lang w:val="en-US"/>
        </w:rPr>
        <w:t>, 102301. https://doi.org/10.1016/j.scs.2020.102301</w:t>
      </w:r>
    </w:p>
    <w:p w14:paraId="514E3BC7" w14:textId="77777777" w:rsidR="005A6791" w:rsidRPr="005A6791" w:rsidRDefault="005A6791" w:rsidP="005A6791">
      <w:pPr>
        <w:pStyle w:val="Bibliografia"/>
        <w:rPr>
          <w:lang w:val="en-US"/>
        </w:rPr>
      </w:pPr>
      <w:r w:rsidRPr="005A6791">
        <w:rPr>
          <w:lang w:val="en-US"/>
        </w:rPr>
        <w:t xml:space="preserve">Ahmad, S., Miskon, S., Alabdan, R., &amp; Tlili, I. (2020). Towards Sustainable Textile and Apparel Industry: Exploring the Role of Business Intelligence Systems in the Era of Industry 4.0. </w:t>
      </w:r>
      <w:r w:rsidRPr="005A6791">
        <w:rPr>
          <w:i/>
          <w:iCs/>
          <w:lang w:val="en-US"/>
        </w:rPr>
        <w:t>Sustainability</w:t>
      </w:r>
      <w:r w:rsidRPr="005A6791">
        <w:rPr>
          <w:lang w:val="en-US"/>
        </w:rPr>
        <w:t xml:space="preserve">, </w:t>
      </w:r>
      <w:r w:rsidRPr="005A6791">
        <w:rPr>
          <w:i/>
          <w:iCs/>
          <w:lang w:val="en-US"/>
        </w:rPr>
        <w:t>12</w:t>
      </w:r>
      <w:r w:rsidRPr="005A6791">
        <w:rPr>
          <w:lang w:val="en-US"/>
        </w:rPr>
        <w:t>(7), 2632. https://doi.org/10.3390/su12072632</w:t>
      </w:r>
    </w:p>
    <w:p w14:paraId="415811C4" w14:textId="77777777" w:rsidR="005A6791" w:rsidRPr="005A6791" w:rsidRDefault="005A6791" w:rsidP="005A6791">
      <w:pPr>
        <w:pStyle w:val="Bibliografia"/>
      </w:pPr>
      <w:r w:rsidRPr="005A6791">
        <w:rPr>
          <w:lang w:val="en-US"/>
        </w:rPr>
        <w:t xml:space="preserve">Aletà, N. B., Alonso, C. M., &amp; Ruiz, R. M. A. (2017). Smart Mobility and Smart Environment in the Spanish cities. </w:t>
      </w:r>
      <w:r w:rsidRPr="005A6791">
        <w:rPr>
          <w:i/>
          <w:iCs/>
        </w:rPr>
        <w:t>Transportation Research Procedia</w:t>
      </w:r>
      <w:r w:rsidRPr="005A6791">
        <w:t xml:space="preserve">, </w:t>
      </w:r>
      <w:r w:rsidRPr="005A6791">
        <w:rPr>
          <w:i/>
          <w:iCs/>
        </w:rPr>
        <w:t>24</w:t>
      </w:r>
      <w:r w:rsidRPr="005A6791">
        <w:t>, 163–170. https://doi.org/10.1016/j.trpro.2017.05.084</w:t>
      </w:r>
    </w:p>
    <w:p w14:paraId="6AAE6930" w14:textId="77777777" w:rsidR="005A6791" w:rsidRPr="005A6791" w:rsidRDefault="005A6791" w:rsidP="005A6791">
      <w:pPr>
        <w:pStyle w:val="Bibliografia"/>
      </w:pPr>
      <w:r w:rsidRPr="005A6791">
        <w:t xml:space="preserve">Altus. (2019). </w:t>
      </w:r>
      <w:r w:rsidRPr="005A6791">
        <w:rPr>
          <w:i/>
          <w:iCs/>
        </w:rPr>
        <w:t>Conheça os nove pilares da Indústria 4.0</w:t>
      </w:r>
      <w:r w:rsidRPr="005A6791">
        <w:t>. https://www.altus.com.br/post/212/conheca-os-nove-pilares-da-industria-4-0-e-sua-relevancia-para-a-atividade-industrial</w:t>
      </w:r>
    </w:p>
    <w:p w14:paraId="4006403D" w14:textId="77777777" w:rsidR="005A6791" w:rsidRPr="005A6791" w:rsidRDefault="005A6791" w:rsidP="005A6791">
      <w:pPr>
        <w:pStyle w:val="Bibliografia"/>
        <w:rPr>
          <w:lang w:val="en-US"/>
        </w:rPr>
      </w:pPr>
      <w:r w:rsidRPr="005A6791">
        <w:rPr>
          <w:lang w:val="en-US"/>
        </w:rPr>
        <w:t xml:space="preserve">Anthony Jnr, B. (2021). Managing digital transformation of smart cities through enterprise architecture – a review and research agenda. </w:t>
      </w:r>
      <w:r w:rsidRPr="005A6791">
        <w:rPr>
          <w:i/>
          <w:iCs/>
          <w:lang w:val="en-US"/>
        </w:rPr>
        <w:t>Enterprise Information Systems</w:t>
      </w:r>
      <w:r w:rsidRPr="005A6791">
        <w:rPr>
          <w:lang w:val="en-US"/>
        </w:rPr>
        <w:t xml:space="preserve">, </w:t>
      </w:r>
      <w:r w:rsidRPr="005A6791">
        <w:rPr>
          <w:i/>
          <w:iCs/>
          <w:lang w:val="en-US"/>
        </w:rPr>
        <w:t>15</w:t>
      </w:r>
      <w:r w:rsidRPr="005A6791">
        <w:rPr>
          <w:lang w:val="en-US"/>
        </w:rPr>
        <w:t>(3), 299–331. https://doi.org/10.1080/17517575.2020.1812006</w:t>
      </w:r>
    </w:p>
    <w:p w14:paraId="4ADB29EB" w14:textId="77777777" w:rsidR="005A6791" w:rsidRPr="005A6791" w:rsidRDefault="005A6791" w:rsidP="005A6791">
      <w:pPr>
        <w:pStyle w:val="Bibliografia"/>
        <w:rPr>
          <w:lang w:val="en-US"/>
        </w:rPr>
      </w:pPr>
      <w:r w:rsidRPr="005A6791">
        <w:rPr>
          <w:lang w:val="en-US"/>
        </w:rPr>
        <w:t xml:space="preserve">Aran et. al. (2020, Junho 2). </w:t>
      </w:r>
      <w:r w:rsidRPr="005A6791">
        <w:rPr>
          <w:i/>
          <w:iCs/>
          <w:lang w:val="en-US"/>
        </w:rPr>
        <w:t>Comme des Machines—Future Perfect</w:t>
      </w:r>
      <w:r w:rsidRPr="005A6791">
        <w:rPr>
          <w:lang w:val="en-US"/>
        </w:rPr>
        <w:t>. https://www.talentoabordo.com/en/design/comme-des-machines</w:t>
      </w:r>
    </w:p>
    <w:p w14:paraId="54E3FA55" w14:textId="77777777" w:rsidR="005A6791" w:rsidRPr="005A6791" w:rsidRDefault="005A6791" w:rsidP="005A6791">
      <w:pPr>
        <w:pStyle w:val="Bibliografia"/>
        <w:rPr>
          <w:lang w:val="en-US"/>
        </w:rPr>
      </w:pPr>
      <w:r w:rsidRPr="005A6791">
        <w:rPr>
          <w:lang w:val="en-US"/>
        </w:rPr>
        <w:t xml:space="preserve">Aurigi, A., Willis, K., &amp; Melgaco, L. (2016). From «digital» to «smart»: Upgrading the city. </w:t>
      </w:r>
      <w:r w:rsidRPr="005A6791">
        <w:rPr>
          <w:i/>
          <w:iCs/>
          <w:lang w:val="en-US"/>
        </w:rPr>
        <w:t>Proceedings of the 3rd Conference on Media Architecture Biennale</w:t>
      </w:r>
      <w:r w:rsidRPr="005A6791">
        <w:rPr>
          <w:lang w:val="en-US"/>
        </w:rPr>
        <w:t>, 1–4. https://doi.org/10.1145/2946803.2946813</w:t>
      </w:r>
    </w:p>
    <w:p w14:paraId="4907602D" w14:textId="77777777" w:rsidR="005A6791" w:rsidRPr="005A6791" w:rsidRDefault="005A6791" w:rsidP="005A6791">
      <w:pPr>
        <w:pStyle w:val="Bibliografia"/>
        <w:rPr>
          <w:lang w:val="en-US"/>
        </w:rPr>
      </w:pPr>
      <w:r w:rsidRPr="005A6791">
        <w:rPr>
          <w:lang w:val="en-US"/>
        </w:rPr>
        <w:t xml:space="preserve">Batty, M., Axhausen, K. W., Giannotti, F., Pozdnoukhov, A., Bazzani, A., Wachowicz, M., Ouzounis, G., &amp; Portugali, Y. (2012). Smart cities of the future. </w:t>
      </w:r>
      <w:r w:rsidRPr="005A6791">
        <w:rPr>
          <w:i/>
          <w:iCs/>
          <w:lang w:val="en-US"/>
        </w:rPr>
        <w:t>The European Physical Journal Special Topics</w:t>
      </w:r>
      <w:r w:rsidRPr="005A6791">
        <w:rPr>
          <w:lang w:val="en-US"/>
        </w:rPr>
        <w:t xml:space="preserve">, </w:t>
      </w:r>
      <w:r w:rsidRPr="005A6791">
        <w:rPr>
          <w:i/>
          <w:iCs/>
          <w:lang w:val="en-US"/>
        </w:rPr>
        <w:t>214</w:t>
      </w:r>
      <w:r w:rsidRPr="005A6791">
        <w:rPr>
          <w:lang w:val="en-US"/>
        </w:rPr>
        <w:t>(1), 481–518. https://doi.org/10.1140/epjst/e2012-01703-3</w:t>
      </w:r>
    </w:p>
    <w:p w14:paraId="3B017B42" w14:textId="77777777" w:rsidR="005A6791" w:rsidRPr="005A6791" w:rsidRDefault="005A6791" w:rsidP="005A6791">
      <w:pPr>
        <w:pStyle w:val="Bibliografia"/>
      </w:pPr>
      <w:r w:rsidRPr="005A6791">
        <w:t xml:space="preserve">Borlido, D. J. A. (2017). </w:t>
      </w:r>
      <w:r w:rsidRPr="005A6791">
        <w:rPr>
          <w:i/>
          <w:iCs/>
        </w:rPr>
        <w:t>Indústria 4.0 – Aplicação a Sistemas de Manutenção</w:t>
      </w:r>
      <w:r w:rsidRPr="005A6791">
        <w:t>. 77.</w:t>
      </w:r>
    </w:p>
    <w:p w14:paraId="42E275CF" w14:textId="77777777" w:rsidR="005A6791" w:rsidRPr="005A6791" w:rsidRDefault="005A6791" w:rsidP="005A6791">
      <w:pPr>
        <w:pStyle w:val="Bibliografia"/>
        <w:rPr>
          <w:lang w:val="en-US"/>
        </w:rPr>
      </w:pPr>
      <w:r w:rsidRPr="005A6791">
        <w:lastRenderedPageBreak/>
        <w:t xml:space="preserve">Bria, F. (2018). Smart City 3.0 – pergunte a Barcelona sobre a próxima geração de cidades inteligentes. </w:t>
      </w:r>
      <w:r w:rsidRPr="005A6791">
        <w:rPr>
          <w:i/>
          <w:iCs/>
          <w:lang w:val="en-US"/>
        </w:rPr>
        <w:t>URBAN HUB</w:t>
      </w:r>
      <w:r w:rsidRPr="005A6791">
        <w:rPr>
          <w:lang w:val="en-US"/>
        </w:rPr>
        <w:t>. https://www.urban-hub.com/pt-br/cities/barcelona-deixa-a-cidade-ainda-mais-inteligente/</w:t>
      </w:r>
    </w:p>
    <w:p w14:paraId="04CE5015" w14:textId="77777777" w:rsidR="005A6791" w:rsidRPr="005A6791" w:rsidRDefault="005A6791" w:rsidP="005A6791">
      <w:pPr>
        <w:pStyle w:val="Bibliografia"/>
      </w:pPr>
      <w:r w:rsidRPr="005A6791">
        <w:t xml:space="preserve">Computação em nuvem. (2021). Em </w:t>
      </w:r>
      <w:r w:rsidRPr="005A6791">
        <w:rPr>
          <w:i/>
          <w:iCs/>
        </w:rPr>
        <w:t>Wikipédia, a enciclopédia livre</w:t>
      </w:r>
      <w:r w:rsidRPr="005A6791">
        <w:t>. https://pt.wikipedia.org/w/index.php?title=Computa%C3%A7%C3%A3o_em_nuvem&amp;oldid=61805595</w:t>
      </w:r>
    </w:p>
    <w:p w14:paraId="79E2ECD9" w14:textId="77777777" w:rsidR="005A6791" w:rsidRPr="005A6791" w:rsidRDefault="005A6791" w:rsidP="005A6791">
      <w:pPr>
        <w:pStyle w:val="Bibliografia"/>
      </w:pPr>
      <w:r w:rsidRPr="005A6791">
        <w:rPr>
          <w:lang w:val="en-US"/>
        </w:rPr>
        <w:t xml:space="preserve">Connected Traffic Management Solutions. (sem data). </w:t>
      </w:r>
      <w:r w:rsidRPr="005A6791">
        <w:rPr>
          <w:i/>
          <w:iCs/>
        </w:rPr>
        <w:t>All Traffic Solutions</w:t>
      </w:r>
      <w:r w:rsidRPr="005A6791">
        <w:t>. Obtido 22 de Fevereiro de 2022, de https://www.alltrafficsolutions.com/our-solutions/</w:t>
      </w:r>
    </w:p>
    <w:p w14:paraId="11A53C04" w14:textId="77777777" w:rsidR="005A6791" w:rsidRPr="005A6791" w:rsidRDefault="005A6791" w:rsidP="005A6791">
      <w:pPr>
        <w:pStyle w:val="Bibliografia"/>
      </w:pPr>
      <w:r w:rsidRPr="005A6791">
        <w:t xml:space="preserve">Ctmucg. (2017). </w:t>
      </w:r>
      <w:r w:rsidRPr="005A6791">
        <w:rPr>
          <w:i/>
          <w:iCs/>
        </w:rPr>
        <w:t>Sensores que contam passageiros em tempo real nas portas são instalados em ônibus da Metra e ideia recebe prêmio internacional – CTMU</w:t>
      </w:r>
      <w:r w:rsidRPr="005A6791">
        <w:t>. http://ctmucg.com/sensores-que-contam-passageiros-em-tempo-real-nas-portas-sao-instalados-em-onibus-da-metra-e-ideia-recebe-premio-internacional/</w:t>
      </w:r>
    </w:p>
    <w:p w14:paraId="0AFC309C" w14:textId="77777777" w:rsidR="005A6791" w:rsidRPr="005A6791" w:rsidRDefault="005A6791" w:rsidP="005A6791">
      <w:pPr>
        <w:pStyle w:val="Bibliografia"/>
        <w:rPr>
          <w:lang w:val="en-US"/>
        </w:rPr>
      </w:pPr>
      <w:r w:rsidRPr="005A6791">
        <w:rPr>
          <w:lang w:val="en-US"/>
        </w:rPr>
        <w:t xml:space="preserve">Das, S. (2019). A Novel Parking Management System, for Smart Cities, to save Fuel, Time, and Money. </w:t>
      </w:r>
      <w:r w:rsidRPr="005A6791">
        <w:rPr>
          <w:i/>
          <w:iCs/>
          <w:lang w:val="en-US"/>
        </w:rPr>
        <w:t>2019 IEEE 9th Annual Computing and Communication Workshop and Conference (CCWC)</w:t>
      </w:r>
      <w:r w:rsidRPr="005A6791">
        <w:rPr>
          <w:lang w:val="en-US"/>
        </w:rPr>
        <w:t>, 0950–0954. https://doi.org/10.1109/CCWC.2019.8666537</w:t>
      </w:r>
    </w:p>
    <w:p w14:paraId="07E18B45" w14:textId="77777777" w:rsidR="005A6791" w:rsidRPr="005A6791" w:rsidRDefault="005A6791" w:rsidP="005A6791">
      <w:pPr>
        <w:pStyle w:val="Bibliografia"/>
      </w:pPr>
      <w:r w:rsidRPr="005A6791">
        <w:rPr>
          <w:lang w:val="en-US"/>
        </w:rPr>
        <w:t xml:space="preserve">Dilax. (sem data). </w:t>
      </w:r>
      <w:r w:rsidRPr="005A6791">
        <w:rPr>
          <w:i/>
          <w:iCs/>
          <w:lang w:val="en-US"/>
        </w:rPr>
        <w:t>Automatic Passenger Counting (APC): Sensors &amp; Systems</w:t>
      </w:r>
      <w:r w:rsidRPr="005A6791">
        <w:rPr>
          <w:lang w:val="en-US"/>
        </w:rPr>
        <w:t xml:space="preserve">. </w:t>
      </w:r>
      <w:r w:rsidRPr="005A6791">
        <w:t>Obtido 26 de Fevereiro de 2022, de https://www.dilax.com/en/products/automatic-passenger-counting</w:t>
      </w:r>
    </w:p>
    <w:p w14:paraId="72A88B30" w14:textId="77777777" w:rsidR="005A6791" w:rsidRPr="005A6791" w:rsidRDefault="005A6791" w:rsidP="005A6791">
      <w:pPr>
        <w:pStyle w:val="Bibliografia"/>
      </w:pPr>
      <w:r w:rsidRPr="005A6791">
        <w:t xml:space="preserve">DLS 3D. (2022). </w:t>
      </w:r>
      <w:r w:rsidRPr="005A6791">
        <w:rPr>
          <w:i/>
          <w:iCs/>
        </w:rPr>
        <w:t>Carbon</w:t>
      </w:r>
      <w:r w:rsidRPr="005A6791">
        <w:t>. https://www.carbon3d.com/carbon-dls-technology/</w:t>
      </w:r>
    </w:p>
    <w:p w14:paraId="46F0A853" w14:textId="77777777" w:rsidR="005A6791" w:rsidRPr="005A6791" w:rsidRDefault="005A6791" w:rsidP="005A6791">
      <w:pPr>
        <w:pStyle w:val="Bibliografia"/>
      </w:pPr>
      <w:r w:rsidRPr="005A6791">
        <w:t xml:space="preserve">ECO. (2020, Julho 17). </w:t>
      </w:r>
      <w:r w:rsidRPr="005A6791">
        <w:rPr>
          <w:i/>
          <w:iCs/>
        </w:rPr>
        <w:t>Pode a indústria têxtil ser inovadora e sustentável? We Sustain diz que sim</w:t>
      </w:r>
      <w:r w:rsidRPr="005A6791">
        <w:t>. ECO. https://eco.sapo.pt/2020/07/17/pode-a-industria-textil-ser-inovadora-e-sustentavel-we-sustain-diz-que-sim/</w:t>
      </w:r>
    </w:p>
    <w:p w14:paraId="1976439C" w14:textId="77777777" w:rsidR="005A6791" w:rsidRPr="005A6791" w:rsidRDefault="005A6791" w:rsidP="005A6791">
      <w:pPr>
        <w:pStyle w:val="Bibliografia"/>
      </w:pPr>
      <w:r w:rsidRPr="005A6791">
        <w:t xml:space="preserve">ECO. (2021, Novembro 4). </w:t>
      </w:r>
      <w:r w:rsidRPr="005A6791">
        <w:rPr>
          <w:i/>
          <w:iCs/>
        </w:rPr>
        <w:t>Smartex.ai de António Rocha vence prémio Pitch da Web Summit 2021</w:t>
      </w:r>
      <w:r w:rsidRPr="005A6791">
        <w:t>. ECO. https://eco.sapo.pt/2021/11/04/smartex-ai-de-antonio-rocha-vence-premio-pitch-da-web-summit-2021/</w:t>
      </w:r>
    </w:p>
    <w:p w14:paraId="690C67C6" w14:textId="77777777" w:rsidR="005A6791" w:rsidRPr="005A6791" w:rsidRDefault="005A6791" w:rsidP="005A6791">
      <w:pPr>
        <w:pStyle w:val="Bibliografia"/>
      </w:pPr>
      <w:r w:rsidRPr="005A6791">
        <w:t xml:space="preserve">Egreja, L. (2019, Março 6). Por uma indústria mais moderna • Painel Logistico. </w:t>
      </w:r>
      <w:r w:rsidRPr="005A6791">
        <w:rPr>
          <w:i/>
          <w:iCs/>
        </w:rPr>
        <w:t>Painel Logistico</w:t>
      </w:r>
      <w:r w:rsidRPr="005A6791">
        <w:t>. https://www.painellogistico.com.br/</w:t>
      </w:r>
      <w:r w:rsidRPr="005A6791">
        <w:rPr>
          <w:rFonts w:ascii="Tahoma" w:hAnsi="Tahoma" w:cs="Tahoma"/>
        </w:rPr>
        <w:t>﻿</w:t>
      </w:r>
      <w:r w:rsidRPr="005A6791">
        <w:t>por-uma-industria-mais-moderna/</w:t>
      </w:r>
    </w:p>
    <w:p w14:paraId="1BF6084C" w14:textId="77777777" w:rsidR="005A6791" w:rsidRPr="005A6791" w:rsidRDefault="005A6791" w:rsidP="005A6791">
      <w:pPr>
        <w:pStyle w:val="Bibliografia"/>
        <w:rPr>
          <w:lang w:val="en-US"/>
        </w:rPr>
      </w:pPr>
      <w:r w:rsidRPr="005A6791">
        <w:rPr>
          <w:i/>
          <w:iCs/>
          <w:lang w:val="en-US"/>
        </w:rPr>
        <w:t>Expo World Congress</w:t>
      </w:r>
      <w:r w:rsidRPr="005A6791">
        <w:rPr>
          <w:lang w:val="en-US"/>
        </w:rPr>
        <w:t>. (2022). Smart City Expo World Congress 2022. https://www.smartcityexpo.com/</w:t>
      </w:r>
    </w:p>
    <w:p w14:paraId="48A91EA1" w14:textId="77777777" w:rsidR="005A6791" w:rsidRPr="005A6791" w:rsidRDefault="005A6791" w:rsidP="005A6791">
      <w:pPr>
        <w:pStyle w:val="Bibliografia"/>
      </w:pPr>
      <w:r w:rsidRPr="005A6791">
        <w:t xml:space="preserve">Fernandes, S. A. S. (2019). </w:t>
      </w:r>
      <w:r w:rsidRPr="005A6791">
        <w:rPr>
          <w:i/>
          <w:iCs/>
        </w:rPr>
        <w:t>Ferramentas de gestão e desenvolvimento de competências na transição para a Indústria 4.0: O caso de uma empresa na indústria automóvel</w:t>
      </w:r>
      <w:r w:rsidRPr="005A6791">
        <w:t xml:space="preserve">. </w:t>
      </w:r>
      <w:r w:rsidRPr="005A6791">
        <w:lastRenderedPageBreak/>
        <w:t>https://comum.rcaap.pt/handle/10400.26/29602</w:t>
      </w:r>
    </w:p>
    <w:p w14:paraId="1B08EA38" w14:textId="77777777" w:rsidR="005A6791" w:rsidRPr="005A6791" w:rsidRDefault="005A6791" w:rsidP="005A6791">
      <w:pPr>
        <w:pStyle w:val="Bibliografia"/>
        <w:rPr>
          <w:lang w:val="en-US"/>
        </w:rPr>
      </w:pPr>
      <w:r w:rsidRPr="005A6791">
        <w:t xml:space="preserve">Ferreira. (2020, Setembro 17). Realidade aumentada na indústria: Quais os ganhos e aplicações. </w:t>
      </w:r>
      <w:r w:rsidRPr="005A6791">
        <w:rPr>
          <w:i/>
          <w:iCs/>
          <w:lang w:val="en-US"/>
        </w:rPr>
        <w:t>ABii</w:t>
      </w:r>
      <w:r w:rsidRPr="005A6791">
        <w:rPr>
          <w:lang w:val="en-US"/>
        </w:rPr>
        <w:t>. https://abii.com.br/realidade-aumentada-na-industria-quais-os-ganhos-e-aplicacoes/</w:t>
      </w:r>
    </w:p>
    <w:p w14:paraId="400E371E" w14:textId="77777777" w:rsidR="005A6791" w:rsidRPr="005A6791" w:rsidRDefault="005A6791" w:rsidP="005A6791">
      <w:pPr>
        <w:pStyle w:val="Bibliografia"/>
      </w:pPr>
      <w:r w:rsidRPr="005A6791">
        <w:t xml:space="preserve">IAPMEI. (2021, Dezembro 2). </w:t>
      </w:r>
      <w:r w:rsidRPr="005A6791">
        <w:rPr>
          <w:i/>
          <w:iCs/>
        </w:rPr>
        <w:t>IAPMEI - Agendas Mobilizadoras para a Inovação Empresarial | Propostas para a Economia do Futuro</w:t>
      </w:r>
      <w:r w:rsidRPr="005A6791">
        <w:t>. https://www.iapmei.pt/EVENTOS/Agendas-Mobilizadoras-para-a-Inovacao-Empresarial.aspx</w:t>
      </w:r>
    </w:p>
    <w:p w14:paraId="7C654C64" w14:textId="77777777" w:rsidR="005A6791" w:rsidRPr="005A6791" w:rsidRDefault="005A6791" w:rsidP="005A6791">
      <w:pPr>
        <w:pStyle w:val="Bibliografia"/>
      </w:pPr>
      <w:r w:rsidRPr="005A6791">
        <w:t xml:space="preserve">Iberdrola, I. (2022). </w:t>
      </w:r>
      <w:r w:rsidRPr="005A6791">
        <w:rPr>
          <w:i/>
          <w:iCs/>
        </w:rPr>
        <w:t>Indústria 4.0: Que tecnologias marcarão a Quarta Revolução Industrial?</w:t>
      </w:r>
      <w:r w:rsidRPr="005A6791">
        <w:t xml:space="preserve"> Iberdrola. https://www.iberdrola.com/inovacao/quarta-revolucao-industrial</w:t>
      </w:r>
    </w:p>
    <w:p w14:paraId="55309801" w14:textId="77777777" w:rsidR="005A6791" w:rsidRPr="005A6791" w:rsidRDefault="005A6791" w:rsidP="005A6791">
      <w:pPr>
        <w:pStyle w:val="Bibliografia"/>
      </w:pPr>
      <w:r w:rsidRPr="005A6791">
        <w:rPr>
          <w:i/>
          <w:iCs/>
        </w:rPr>
        <w:t>Impacto da produção</w:t>
      </w:r>
      <w:r w:rsidRPr="005A6791">
        <w:t>. (2020, Dezembro 29). https://www.europarl.europa.eu/news/pt/headlines/society/20201208STO93327/o-impacto-da-producao-e-dos-residuos-texteis-no-ambiente-infografia</w:t>
      </w:r>
    </w:p>
    <w:p w14:paraId="44444BFC" w14:textId="77777777" w:rsidR="005A6791" w:rsidRPr="005A6791" w:rsidRDefault="005A6791" w:rsidP="005A6791">
      <w:pPr>
        <w:pStyle w:val="Bibliografia"/>
      </w:pPr>
      <w:r w:rsidRPr="005A6791">
        <w:rPr>
          <w:i/>
          <w:iCs/>
        </w:rPr>
        <w:t>Indústria 4.0</w:t>
      </w:r>
      <w:r w:rsidRPr="005A6791">
        <w:t>. (2021). https://www.siembra.com.br/noticias/descubra-quais-sao-os-pilares-da-industria-40/</w:t>
      </w:r>
    </w:p>
    <w:p w14:paraId="0B23D26D" w14:textId="77777777" w:rsidR="005A6791" w:rsidRPr="005A6791" w:rsidRDefault="005A6791" w:rsidP="005A6791">
      <w:pPr>
        <w:pStyle w:val="Bibliografia"/>
      </w:pPr>
      <w:r w:rsidRPr="005A6791">
        <w:t xml:space="preserve">Indústria 4.0. (2021). Em </w:t>
      </w:r>
      <w:r w:rsidRPr="005A6791">
        <w:rPr>
          <w:i/>
          <w:iCs/>
        </w:rPr>
        <w:t>Wikipédia, a enciclopédia livre</w:t>
      </w:r>
      <w:r w:rsidRPr="005A6791">
        <w:t>. https://pt.wikipedia.org/w/index.php?title=Ind%C3%BAstria_4.0&amp;oldid=62000439</w:t>
      </w:r>
    </w:p>
    <w:p w14:paraId="784C44D5" w14:textId="77777777" w:rsidR="005A6791" w:rsidRPr="005A6791" w:rsidRDefault="005A6791" w:rsidP="005A6791">
      <w:pPr>
        <w:pStyle w:val="Bibliografia"/>
        <w:rPr>
          <w:lang w:val="en-US"/>
        </w:rPr>
      </w:pPr>
      <w:r w:rsidRPr="005A6791">
        <w:rPr>
          <w:lang w:val="en-US"/>
        </w:rPr>
        <w:t xml:space="preserve">Kevin Ashton. (2022). Em </w:t>
      </w:r>
      <w:r w:rsidRPr="005A6791">
        <w:rPr>
          <w:i/>
          <w:iCs/>
          <w:lang w:val="en-US"/>
        </w:rPr>
        <w:t>Wikipedia</w:t>
      </w:r>
      <w:r w:rsidRPr="005A6791">
        <w:rPr>
          <w:lang w:val="en-US"/>
        </w:rPr>
        <w:t>. https://en.wikipedia.org/w/index.php?title=Kevin_Ashton&amp;oldid=1065838499</w:t>
      </w:r>
    </w:p>
    <w:p w14:paraId="20F9AA26" w14:textId="77777777" w:rsidR="005A6791" w:rsidRPr="005A6791" w:rsidRDefault="005A6791" w:rsidP="005A6791">
      <w:pPr>
        <w:pStyle w:val="Bibliografia"/>
      </w:pPr>
      <w:r w:rsidRPr="005A6791">
        <w:t xml:space="preserve">Lab, O. (2021). </w:t>
      </w:r>
      <w:r w:rsidRPr="005A6791">
        <w:rPr>
          <w:i/>
          <w:iCs/>
        </w:rPr>
        <w:t>Smart Cities em Portugal? Sim, claro. No Centro de Portugal</w:t>
      </w:r>
      <w:r w:rsidRPr="005A6791">
        <w:t>. Observador. https://observador.pt/2020/10/02/smart-cities-em-portugal-sim-claro-no-centro-de-portugal/</w:t>
      </w:r>
    </w:p>
    <w:p w14:paraId="25013691" w14:textId="77777777" w:rsidR="005A6791" w:rsidRPr="005A6791" w:rsidRDefault="005A6791" w:rsidP="005A6791">
      <w:pPr>
        <w:pStyle w:val="Bibliografia"/>
      </w:pPr>
      <w:r w:rsidRPr="005A6791">
        <w:t xml:space="preserve">López, I., Ortega, J., &amp; Pardo, M. (2020). </w:t>
      </w:r>
      <w:r w:rsidRPr="005A6791">
        <w:rPr>
          <w:lang w:val="en-US"/>
        </w:rPr>
        <w:t xml:space="preserve">Mobility Infrastructures in Cities and Climate Change: An Analysis Through the Superblocks in Barcelona. </w:t>
      </w:r>
      <w:r w:rsidRPr="005A6791">
        <w:rPr>
          <w:i/>
          <w:iCs/>
        </w:rPr>
        <w:t>Atmosphere</w:t>
      </w:r>
      <w:r w:rsidRPr="005A6791">
        <w:t xml:space="preserve">, </w:t>
      </w:r>
      <w:r w:rsidRPr="005A6791">
        <w:rPr>
          <w:i/>
          <w:iCs/>
        </w:rPr>
        <w:t>11</w:t>
      </w:r>
      <w:r w:rsidRPr="005A6791">
        <w:t>(4), 410. https://doi.org/10.3390/atmos11040410</w:t>
      </w:r>
    </w:p>
    <w:p w14:paraId="3A972C72" w14:textId="77777777" w:rsidR="005A6791" w:rsidRPr="005A6791" w:rsidRDefault="005A6791" w:rsidP="005A6791">
      <w:pPr>
        <w:pStyle w:val="Bibliografia"/>
      </w:pPr>
      <w:r w:rsidRPr="005A6791">
        <w:t xml:space="preserve">Marconi,  bruna M., &amp; Broega, A. C. (2021, Novembro 24). ESTUDO DE ALTERNATIVAS SUSTENTÁVEIS PARA O SECTOR TÊXTIL PORTUGUÊS. </w:t>
      </w:r>
      <w:r w:rsidRPr="005A6791">
        <w:rPr>
          <w:i/>
          <w:iCs/>
        </w:rPr>
        <w:t>Anais do VIII SDS 2021</w:t>
      </w:r>
      <w:r w:rsidRPr="005A6791">
        <w:t>. Simpósio de Design Sustentável. https://doi.org/10.5380/8sds2021.art55</w:t>
      </w:r>
    </w:p>
    <w:p w14:paraId="5490EE19" w14:textId="77777777" w:rsidR="005A6791" w:rsidRPr="005A6791" w:rsidRDefault="005A6791" w:rsidP="005A6791">
      <w:pPr>
        <w:pStyle w:val="Bibliografia"/>
      </w:pPr>
      <w:r w:rsidRPr="005A6791">
        <w:t xml:space="preserve">Neon. (sem data). </w:t>
      </w:r>
      <w:r w:rsidRPr="005A6791">
        <w:rPr>
          <w:i/>
          <w:iCs/>
        </w:rPr>
        <w:t xml:space="preserve">A evolução dos carros: Da sua criação até os dias atuais—Neon </w:t>
      </w:r>
      <w:r w:rsidRPr="005A6791">
        <w:rPr>
          <w:i/>
          <w:iCs/>
        </w:rPr>
        <w:lastRenderedPageBreak/>
        <w:t>Seguros</w:t>
      </w:r>
      <w:r w:rsidRPr="005A6791">
        <w:t>. Obtido 11 de Fevereiro de 2022, de https://www.neonseguros.com.br/curiosidades-automotivas/a-evolucao-dos-carros-da-sua-criacao-ate-os-dias-atuais/6427/</w:t>
      </w:r>
    </w:p>
    <w:p w14:paraId="570B295F" w14:textId="77777777" w:rsidR="005A6791" w:rsidRPr="005A6791" w:rsidRDefault="005A6791" w:rsidP="005A6791">
      <w:pPr>
        <w:pStyle w:val="Bibliografia"/>
      </w:pPr>
      <w:r w:rsidRPr="005A6791">
        <w:t xml:space="preserve">Neto, C., Masle-Farquhar, E., Ritz, I., Levy, I., Silva, P. D., Costa, N., &amp; Garcia, R. (2016). </w:t>
      </w:r>
      <w:r w:rsidRPr="005A6791">
        <w:rPr>
          <w:i/>
          <w:iCs/>
        </w:rPr>
        <w:t>O CONTEÚDO EDITORIAL DA REVISTA É DA TOTAL RESPONSABILIDADE DA PLATAFORMA PORTUGUESA DAS ONGD.</w:t>
      </w:r>
      <w:r w:rsidRPr="005A6791">
        <w:t xml:space="preserve"> 26.</w:t>
      </w:r>
    </w:p>
    <w:p w14:paraId="623EF7C1" w14:textId="77777777" w:rsidR="005A6791" w:rsidRPr="005A6791" w:rsidRDefault="005A6791" w:rsidP="005A6791">
      <w:pPr>
        <w:pStyle w:val="Bibliografia"/>
      </w:pPr>
      <w:r w:rsidRPr="005A6791">
        <w:t xml:space="preserve">Neves et. al. (2022). </w:t>
      </w:r>
      <w:r w:rsidRPr="005A6791">
        <w:rPr>
          <w:i/>
          <w:iCs/>
        </w:rPr>
        <w:t>Revolução industrial: Causas, fases, consequências, resumo</w:t>
      </w:r>
      <w:r w:rsidRPr="005A6791">
        <w:t>. Mundo Educação. https://mundoeducacao.uol.com.br/historiageral/revolucao-industrial-2.htm</w:t>
      </w:r>
    </w:p>
    <w:p w14:paraId="24B38394" w14:textId="77777777" w:rsidR="005A6791" w:rsidRPr="005A6791" w:rsidRDefault="005A6791" w:rsidP="005A6791">
      <w:pPr>
        <w:pStyle w:val="Bibliografia"/>
      </w:pPr>
      <w:r w:rsidRPr="005A6791">
        <w:t xml:space="preserve">Ogando et. al. (2021). </w:t>
      </w:r>
      <w:r w:rsidRPr="005A6791">
        <w:rPr>
          <w:i/>
          <w:iCs/>
        </w:rPr>
        <w:t>Milênio Bus no canal Futura, na série inovação—YouTube</w:t>
      </w:r>
      <w:r w:rsidRPr="005A6791">
        <w:t>. https://www.youtube.com/watch?v=m-iV5Iaugt4</w:t>
      </w:r>
    </w:p>
    <w:p w14:paraId="15CB7DCA" w14:textId="77777777" w:rsidR="005A6791" w:rsidRPr="005A6791" w:rsidRDefault="005A6791" w:rsidP="005A6791">
      <w:pPr>
        <w:pStyle w:val="Bibliografia"/>
      </w:pPr>
      <w:r w:rsidRPr="005A6791">
        <w:t xml:space="preserve">Ogando, M. (sem data). </w:t>
      </w:r>
      <w:r w:rsidRPr="005A6791">
        <w:rPr>
          <w:i/>
          <w:iCs/>
        </w:rPr>
        <w:t>Inteligência em Transporte Coletivo</w:t>
      </w:r>
      <w:r w:rsidRPr="005A6791">
        <w:t>. Obtido 24 de Fevereiro de 2022, de http://www.mileniobus.com.br/</w:t>
      </w:r>
    </w:p>
    <w:p w14:paraId="3AA56AA0" w14:textId="77777777" w:rsidR="005A6791" w:rsidRPr="005A6791" w:rsidRDefault="005A6791" w:rsidP="005A6791">
      <w:pPr>
        <w:pStyle w:val="Bibliografia"/>
        <w:rPr>
          <w:lang w:val="en-US"/>
        </w:rPr>
      </w:pPr>
      <w:r w:rsidRPr="005A6791">
        <w:t xml:space="preserve">Olivo, A., Maternini, G., &amp; Barabino, B. (2019). </w:t>
      </w:r>
      <w:r w:rsidRPr="005A6791">
        <w:rPr>
          <w:lang w:val="en-US"/>
        </w:rPr>
        <w:t xml:space="preserve">Empirical Study on the Accuracy and Precision of Automatic Passenger Counting in European Bus Services. </w:t>
      </w:r>
      <w:r w:rsidRPr="005A6791">
        <w:rPr>
          <w:i/>
          <w:iCs/>
          <w:lang w:val="en-US"/>
        </w:rPr>
        <w:t>The Open Transportation Journal</w:t>
      </w:r>
      <w:r w:rsidRPr="005A6791">
        <w:rPr>
          <w:lang w:val="en-US"/>
        </w:rPr>
        <w:t xml:space="preserve">, </w:t>
      </w:r>
      <w:r w:rsidRPr="005A6791">
        <w:rPr>
          <w:i/>
          <w:iCs/>
          <w:lang w:val="en-US"/>
        </w:rPr>
        <w:t>13</w:t>
      </w:r>
      <w:r w:rsidRPr="005A6791">
        <w:rPr>
          <w:lang w:val="en-US"/>
        </w:rPr>
        <w:t>(1). https://doi.org/10.2174/1874447801913010250</w:t>
      </w:r>
    </w:p>
    <w:p w14:paraId="76F85776" w14:textId="77777777" w:rsidR="005A6791" w:rsidRPr="005A6791" w:rsidRDefault="005A6791" w:rsidP="005A6791">
      <w:pPr>
        <w:pStyle w:val="Bibliografia"/>
        <w:rPr>
          <w:lang w:val="en-US"/>
        </w:rPr>
      </w:pPr>
      <w:r w:rsidRPr="005A6791">
        <w:rPr>
          <w:lang w:val="en-US"/>
        </w:rPr>
        <w:t xml:space="preserve">Passos, M. (2021, Novembro 9). </w:t>
      </w:r>
      <w:r w:rsidRPr="005A6791">
        <w:rPr>
          <w:i/>
          <w:iCs/>
          <w:lang w:val="en-US"/>
        </w:rPr>
        <w:t>Famalicão in Portugal Smart Cities Summit</w:t>
      </w:r>
      <w:r w:rsidRPr="005A6791">
        <w:rPr>
          <w:lang w:val="en-US"/>
        </w:rPr>
        <w:t>. https://portal.vilanovadefamalicao.org/famalicao-in-portugal-smart-cities-summit</w:t>
      </w:r>
    </w:p>
    <w:p w14:paraId="304033D1" w14:textId="77777777" w:rsidR="005A6791" w:rsidRPr="005A6791" w:rsidRDefault="005A6791" w:rsidP="005A6791">
      <w:pPr>
        <w:pStyle w:val="Bibliografia"/>
        <w:rPr>
          <w:lang w:val="en-US"/>
        </w:rPr>
      </w:pPr>
      <w:r w:rsidRPr="005A6791">
        <w:rPr>
          <w:lang w:val="en-US"/>
        </w:rPr>
        <w:t xml:space="preserve">Prasanna. (2022, Janeiro 16). Smart City Advantages and Disadvantages | List of All Benefits and Drawbacks of Smart Cities. </w:t>
      </w:r>
      <w:r w:rsidRPr="005A6791">
        <w:rPr>
          <w:i/>
          <w:iCs/>
          <w:lang w:val="en-US"/>
        </w:rPr>
        <w:t>A Plus Topper</w:t>
      </w:r>
      <w:r w:rsidRPr="005A6791">
        <w:rPr>
          <w:lang w:val="en-US"/>
        </w:rPr>
        <w:t>. https://www.aplustopper.com/smart-city-advantages-and-disadvantages/</w:t>
      </w:r>
    </w:p>
    <w:p w14:paraId="2A10ACC6" w14:textId="77777777" w:rsidR="005A6791" w:rsidRPr="005A6791" w:rsidRDefault="005A6791" w:rsidP="005A6791">
      <w:pPr>
        <w:pStyle w:val="Bibliografia"/>
        <w:rPr>
          <w:lang w:val="en-US"/>
        </w:rPr>
      </w:pPr>
      <w:r w:rsidRPr="005A6791">
        <w:rPr>
          <w:lang w:val="en-US"/>
        </w:rPr>
        <w:t xml:space="preserve">PrimeStone. (2020, Abril 2). ADVANTAGES AND DISADVANTAGES OF SMART CITIES. </w:t>
      </w:r>
      <w:r w:rsidRPr="005A6791">
        <w:rPr>
          <w:i/>
          <w:iCs/>
          <w:lang w:val="en-US"/>
        </w:rPr>
        <w:t>PrimeStone</w:t>
      </w:r>
      <w:r w:rsidRPr="005A6791">
        <w:rPr>
          <w:lang w:val="en-US"/>
        </w:rPr>
        <w:t>. https://primestone.com/en/advantages-and-disadvantages-of-smart-cities/</w:t>
      </w:r>
    </w:p>
    <w:p w14:paraId="5CC0E538" w14:textId="77777777" w:rsidR="005A6791" w:rsidRPr="005A6791" w:rsidRDefault="005A6791" w:rsidP="005A6791">
      <w:pPr>
        <w:pStyle w:val="Bibliografia"/>
      </w:pPr>
      <w:r w:rsidRPr="005A6791">
        <w:rPr>
          <w:lang w:val="en-US"/>
        </w:rPr>
        <w:t xml:space="preserve">Rahim, Md. A., Rahman, Md. A., Rahman, M. M., Asyhari, A. T., Bhuiyan, Md. Z. A., &amp; Ramasamy, D. (2021). Evolution of IoT-enabled connectivity and applications in automotive industry: A review. </w:t>
      </w:r>
      <w:r w:rsidRPr="005A6791">
        <w:rPr>
          <w:i/>
          <w:iCs/>
        </w:rPr>
        <w:t>Vehicular Communications</w:t>
      </w:r>
      <w:r w:rsidRPr="005A6791">
        <w:t xml:space="preserve">, </w:t>
      </w:r>
      <w:r w:rsidRPr="005A6791">
        <w:rPr>
          <w:i/>
          <w:iCs/>
        </w:rPr>
        <w:t>27</w:t>
      </w:r>
      <w:r w:rsidRPr="005A6791">
        <w:t>, 100285. https://doi.org/10.1016/j.vehcom.2020.100285</w:t>
      </w:r>
    </w:p>
    <w:p w14:paraId="6F268582" w14:textId="77777777" w:rsidR="005A6791" w:rsidRPr="005A6791" w:rsidRDefault="005A6791" w:rsidP="005A6791">
      <w:pPr>
        <w:pStyle w:val="Bibliografia"/>
      </w:pPr>
      <w:r w:rsidRPr="005A6791">
        <w:rPr>
          <w:i/>
          <w:iCs/>
        </w:rPr>
        <w:t>RPCI</w:t>
      </w:r>
      <w:r w:rsidRPr="005A6791">
        <w:t>. (2018, Julho 25). Fórum das Cidades. https://www.forumdascidades.pt/content/rede-portuguesa-de-cidades-inteligentes</w:t>
      </w:r>
    </w:p>
    <w:p w14:paraId="33DCC935" w14:textId="77777777" w:rsidR="005A6791" w:rsidRPr="005A6791" w:rsidRDefault="005A6791" w:rsidP="005A6791">
      <w:pPr>
        <w:pStyle w:val="Bibliografia"/>
      </w:pPr>
      <w:r w:rsidRPr="005A6791">
        <w:rPr>
          <w:i/>
          <w:iCs/>
        </w:rPr>
        <w:t>Sara-Andreia-Silva-Fernandes.pdf</w:t>
      </w:r>
      <w:r w:rsidRPr="005A6791">
        <w:t xml:space="preserve">. (sem data). Obtido 11 de Fevereiro de 2022, de </w:t>
      </w:r>
      <w:r w:rsidRPr="005A6791">
        <w:lastRenderedPageBreak/>
        <w:t>https://comum.rcaap.pt/bitstream/10400.26/29602/1/Sara-Andreia-Silva-Fernandes.pdf</w:t>
      </w:r>
    </w:p>
    <w:p w14:paraId="381FCF32" w14:textId="77777777" w:rsidR="005A6791" w:rsidRPr="005A6791" w:rsidRDefault="005A6791" w:rsidP="005A6791">
      <w:pPr>
        <w:pStyle w:val="Bibliografia"/>
        <w:rPr>
          <w:lang w:val="en-US"/>
        </w:rPr>
      </w:pPr>
      <w:r w:rsidRPr="005A6791">
        <w:rPr>
          <w:i/>
          <w:iCs/>
          <w:lang w:val="en-US"/>
        </w:rPr>
        <w:t>Smartex</w:t>
      </w:r>
      <w:r w:rsidRPr="005A6791">
        <w:rPr>
          <w:lang w:val="en-US"/>
        </w:rPr>
        <w:t>. (2022). Smartex. https://www.smartex.ai/</w:t>
      </w:r>
    </w:p>
    <w:p w14:paraId="375C7BF1" w14:textId="77777777" w:rsidR="005A6791" w:rsidRPr="005A6791" w:rsidRDefault="005A6791" w:rsidP="005A6791">
      <w:pPr>
        <w:pStyle w:val="Bibliografia"/>
        <w:rPr>
          <w:lang w:val="en-US"/>
        </w:rPr>
      </w:pPr>
      <w:r w:rsidRPr="005A6791">
        <w:rPr>
          <w:lang w:val="en-US"/>
        </w:rPr>
        <w:t xml:space="preserve">Stevens, C. L. (2020). </w:t>
      </w:r>
      <w:r w:rsidRPr="005A6791">
        <w:rPr>
          <w:i/>
          <w:iCs/>
          <w:lang w:val="en-US"/>
        </w:rPr>
        <w:t>Seoul: A World Class Smart City</w:t>
      </w:r>
      <w:r w:rsidRPr="005A6791">
        <w:rPr>
          <w:lang w:val="en-US"/>
        </w:rPr>
        <w:t>. https://www.cta.tech/Resources/i3-Magazine/i3-Issues/2020/January-February/Seoul-A-World-Class-Smart-City</w:t>
      </w:r>
    </w:p>
    <w:p w14:paraId="720BB107" w14:textId="77777777" w:rsidR="005A6791" w:rsidRPr="005A6791" w:rsidRDefault="005A6791" w:rsidP="005A6791">
      <w:pPr>
        <w:pStyle w:val="Bibliografia"/>
      </w:pPr>
      <w:r w:rsidRPr="005A6791">
        <w:t xml:space="preserve">Tecnologia 3D. (2020, Junho 10). </w:t>
      </w:r>
      <w:r w:rsidRPr="005A6791">
        <w:rPr>
          <w:i/>
          <w:iCs/>
        </w:rPr>
        <w:t>Tendências em Moda Íntima, Fitness e mais! | Blog da Zanotti Elásticos</w:t>
      </w:r>
      <w:r w:rsidRPr="005A6791">
        <w:t>. https://zanotti.com.br/blog/tecnologia-3d-e-sua-aplicacao-na-industria-textil/</w:t>
      </w:r>
    </w:p>
    <w:p w14:paraId="459349A3" w14:textId="77777777" w:rsidR="005A6791" w:rsidRPr="005A6791" w:rsidRDefault="005A6791" w:rsidP="005A6791">
      <w:pPr>
        <w:pStyle w:val="Bibliografia"/>
        <w:rPr>
          <w:lang w:val="en-US"/>
        </w:rPr>
      </w:pPr>
      <w:r w:rsidRPr="005A6791">
        <w:rPr>
          <w:lang w:val="en-US"/>
        </w:rPr>
        <w:t xml:space="preserve">Vallianatos, M. (2015, Junho 16). </w:t>
      </w:r>
      <w:r w:rsidRPr="005A6791">
        <w:rPr>
          <w:i/>
          <w:iCs/>
          <w:lang w:val="en-US"/>
        </w:rPr>
        <w:t>Uncovering the Early History of “Big Data” and the “Smart City” in Los Angeles</w:t>
      </w:r>
      <w:r w:rsidRPr="005A6791">
        <w:rPr>
          <w:lang w:val="en-US"/>
        </w:rPr>
        <w:t>. Boom California. https://boomcalifornia.org/2015/06/16/uncovering-the-early-history-of-big-data-and-the-smart-city-in-la/</w:t>
      </w:r>
    </w:p>
    <w:p w14:paraId="3E7CC1DD" w14:textId="77777777" w:rsidR="005A6791" w:rsidRPr="005A6791" w:rsidRDefault="005A6791" w:rsidP="005A6791">
      <w:pPr>
        <w:pStyle w:val="Bibliografia"/>
        <w:rPr>
          <w:lang w:val="en-US"/>
        </w:rPr>
      </w:pPr>
      <w:r w:rsidRPr="005A6791">
        <w:rPr>
          <w:lang w:val="en-US"/>
        </w:rPr>
        <w:t xml:space="preserve">Wang, T. (2019). </w:t>
      </w:r>
      <w:r w:rsidRPr="005A6791">
        <w:rPr>
          <w:i/>
          <w:iCs/>
          <w:lang w:val="en-US"/>
        </w:rPr>
        <w:t>Smart City Case Study</w:t>
      </w:r>
      <w:r w:rsidRPr="005A6791">
        <w:rPr>
          <w:lang w:val="en-US"/>
        </w:rPr>
        <w:t>.</w:t>
      </w:r>
    </w:p>
    <w:p w14:paraId="53261858" w14:textId="77777777" w:rsidR="005A6791" w:rsidRPr="005A6791" w:rsidRDefault="005A6791" w:rsidP="005A6791">
      <w:pPr>
        <w:pStyle w:val="Bibliografia"/>
      </w:pPr>
      <w:r w:rsidRPr="005A6791">
        <w:t xml:space="preserve">Yu, B. C. Y. (2018). </w:t>
      </w:r>
      <w:r w:rsidRPr="005A6791">
        <w:rPr>
          <w:i/>
          <w:iCs/>
        </w:rPr>
        <w:t>FACULDADE DE TECNOLOGIA DE AMERICANA Curso Superior de Tecnologia em Produção Têxtil</w:t>
      </w:r>
      <w:r w:rsidRPr="005A6791">
        <w:t>. 47.</w:t>
      </w:r>
    </w:p>
    <w:p w14:paraId="5BC98311" w14:textId="2D9E1DF2" w:rsidR="006556DD" w:rsidRDefault="006556DD">
      <w:pPr>
        <w:spacing w:line="355" w:lineRule="auto"/>
        <w:rPr>
          <w:rFonts w:ascii="NewsGotT" w:hAnsi="NewsGotT"/>
          <w:szCs w:val="24"/>
        </w:rPr>
      </w:pPr>
      <w:r>
        <w:rPr>
          <w:rFonts w:ascii="NewsGotT" w:hAnsi="NewsGotT"/>
          <w:szCs w:val="24"/>
        </w:rPr>
        <w:fldChar w:fldCharType="end"/>
      </w:r>
    </w:p>
    <w:p w14:paraId="6487A91A" w14:textId="77777777" w:rsidR="006556DD" w:rsidRDefault="006556DD">
      <w:pPr>
        <w:spacing w:line="355" w:lineRule="auto"/>
        <w:rPr>
          <w:rFonts w:ascii="NewsGotT" w:hAnsi="NewsGotT"/>
          <w:szCs w:val="24"/>
        </w:rPr>
      </w:pPr>
    </w:p>
    <w:p w14:paraId="1A4D3661" w14:textId="34776C6F" w:rsidR="006556DD" w:rsidRPr="00DB78DF" w:rsidRDefault="006556DD">
      <w:pPr>
        <w:spacing w:line="355" w:lineRule="auto"/>
        <w:rPr>
          <w:rFonts w:ascii="NewsGotT" w:hAnsi="NewsGotT"/>
          <w:szCs w:val="24"/>
        </w:rPr>
        <w:sectPr w:rsidR="006556DD" w:rsidRPr="00DB78DF">
          <w:pgSz w:w="11910" w:h="16840"/>
          <w:pgMar w:top="1320" w:right="1160" w:bottom="1180" w:left="1300" w:header="0" w:footer="998" w:gutter="0"/>
          <w:cols w:space="720"/>
        </w:sectPr>
      </w:pPr>
    </w:p>
    <w:p w14:paraId="1F2BDD44" w14:textId="501BE8AC" w:rsidR="000F4B63" w:rsidRPr="00DB78DF" w:rsidRDefault="00A01027" w:rsidP="006412CC">
      <w:pPr>
        <w:pStyle w:val="Corpodetexto"/>
      </w:pPr>
      <w:bookmarkStart w:id="80" w:name="_bookmark37"/>
      <w:bookmarkEnd w:id="80"/>
      <w:r w:rsidRPr="00DB78DF">
        <w:rPr>
          <w:w w:val="85"/>
        </w:rPr>
        <w:lastRenderedPageBreak/>
        <w:t>AP</w:t>
      </w:r>
      <w:r w:rsidR="00EA4577" w:rsidRPr="00DB78DF">
        <w:rPr>
          <w:w w:val="85"/>
        </w:rPr>
        <w:t>ÊNDICES</w:t>
      </w:r>
    </w:p>
    <w:p w14:paraId="04D27FF9" w14:textId="485C464E" w:rsidR="000F4B63" w:rsidRPr="00963816" w:rsidRDefault="000F4B63">
      <w:pPr>
        <w:ind w:left="136"/>
        <w:rPr>
          <w:rFonts w:ascii="NewsGotT" w:hAnsi="NewsGotT"/>
          <w:szCs w:val="24"/>
        </w:rPr>
      </w:pPr>
    </w:p>
    <w:p w14:paraId="17020BBC" w14:textId="4488E644" w:rsidR="00117BE0" w:rsidRPr="00963816" w:rsidRDefault="00117BE0">
      <w:pPr>
        <w:ind w:left="136"/>
        <w:rPr>
          <w:rFonts w:ascii="NewsGotT" w:hAnsi="NewsGotT"/>
          <w:szCs w:val="24"/>
        </w:rPr>
      </w:pPr>
    </w:p>
    <w:p w14:paraId="52F696AB" w14:textId="58FF0166" w:rsidR="00117BE0" w:rsidRPr="00963816" w:rsidRDefault="00117BE0">
      <w:pPr>
        <w:ind w:left="136"/>
        <w:rPr>
          <w:rFonts w:ascii="NewsGotT" w:hAnsi="NewsGotT"/>
          <w:szCs w:val="24"/>
        </w:rPr>
      </w:pPr>
    </w:p>
    <w:p w14:paraId="49E599BE" w14:textId="0847F940" w:rsidR="00117BE0" w:rsidRPr="00963816" w:rsidRDefault="00117BE0">
      <w:pPr>
        <w:ind w:left="136"/>
        <w:rPr>
          <w:rFonts w:ascii="NewsGotT" w:hAnsi="NewsGotT"/>
          <w:szCs w:val="24"/>
        </w:rPr>
      </w:pPr>
    </w:p>
    <w:p w14:paraId="4C31BCF4" w14:textId="2B2AB907" w:rsidR="00117BE0" w:rsidRPr="00963816" w:rsidRDefault="00117BE0">
      <w:pPr>
        <w:ind w:left="136"/>
        <w:rPr>
          <w:rFonts w:ascii="NewsGotT" w:hAnsi="NewsGotT"/>
          <w:szCs w:val="24"/>
        </w:rPr>
      </w:pPr>
    </w:p>
    <w:p w14:paraId="210919F6" w14:textId="7535B2BA" w:rsidR="00117BE0" w:rsidRPr="00963816" w:rsidRDefault="00117BE0">
      <w:pPr>
        <w:ind w:left="136"/>
        <w:rPr>
          <w:rFonts w:ascii="NewsGotT" w:hAnsi="NewsGotT"/>
          <w:szCs w:val="24"/>
        </w:rPr>
      </w:pPr>
    </w:p>
    <w:p w14:paraId="28168AE6" w14:textId="03DB60D1" w:rsidR="00117BE0" w:rsidRPr="00963816" w:rsidRDefault="00117BE0">
      <w:pPr>
        <w:ind w:left="136"/>
        <w:rPr>
          <w:rFonts w:ascii="NewsGotT" w:hAnsi="NewsGotT"/>
          <w:szCs w:val="24"/>
        </w:rPr>
      </w:pPr>
    </w:p>
    <w:p w14:paraId="121DDB70" w14:textId="1E78234B" w:rsidR="00117BE0" w:rsidRPr="00963816" w:rsidRDefault="00117BE0">
      <w:pPr>
        <w:ind w:left="136"/>
        <w:rPr>
          <w:rFonts w:ascii="NewsGotT" w:hAnsi="NewsGotT"/>
          <w:szCs w:val="24"/>
        </w:rPr>
      </w:pPr>
    </w:p>
    <w:p w14:paraId="01EEB24A" w14:textId="3D3A83A5" w:rsidR="00117BE0" w:rsidRPr="00963816" w:rsidRDefault="00117BE0">
      <w:pPr>
        <w:ind w:left="136"/>
        <w:rPr>
          <w:rFonts w:ascii="NewsGotT" w:hAnsi="NewsGotT"/>
          <w:szCs w:val="24"/>
        </w:rPr>
      </w:pPr>
    </w:p>
    <w:p w14:paraId="08D924B8" w14:textId="0D624DCF" w:rsidR="00117BE0" w:rsidRPr="00963816" w:rsidRDefault="00117BE0">
      <w:pPr>
        <w:ind w:left="136"/>
        <w:rPr>
          <w:rFonts w:ascii="NewsGotT" w:hAnsi="NewsGotT"/>
          <w:szCs w:val="24"/>
        </w:rPr>
      </w:pPr>
    </w:p>
    <w:p w14:paraId="0F4FC310" w14:textId="01FAED85" w:rsidR="00117BE0" w:rsidRPr="00963816" w:rsidRDefault="00117BE0">
      <w:pPr>
        <w:ind w:left="136"/>
        <w:rPr>
          <w:rFonts w:ascii="NewsGotT" w:hAnsi="NewsGotT"/>
          <w:szCs w:val="24"/>
        </w:rPr>
      </w:pPr>
    </w:p>
    <w:p w14:paraId="1276BD58" w14:textId="704A8B05" w:rsidR="00117BE0" w:rsidRPr="00963816" w:rsidRDefault="00117BE0">
      <w:pPr>
        <w:ind w:left="136"/>
        <w:rPr>
          <w:rFonts w:ascii="NewsGotT" w:hAnsi="NewsGotT"/>
          <w:szCs w:val="24"/>
        </w:rPr>
      </w:pPr>
    </w:p>
    <w:p w14:paraId="76C43C8B" w14:textId="615398E7" w:rsidR="00117BE0" w:rsidRPr="00963816" w:rsidRDefault="00117BE0">
      <w:pPr>
        <w:ind w:left="136"/>
        <w:rPr>
          <w:rFonts w:ascii="NewsGotT" w:hAnsi="NewsGotT"/>
          <w:szCs w:val="24"/>
        </w:rPr>
      </w:pPr>
    </w:p>
    <w:p w14:paraId="5F1DD239" w14:textId="1616BBA9" w:rsidR="00117BE0" w:rsidRPr="00963816" w:rsidRDefault="00117BE0">
      <w:pPr>
        <w:ind w:left="136"/>
        <w:rPr>
          <w:rFonts w:ascii="NewsGotT" w:hAnsi="NewsGotT"/>
          <w:szCs w:val="24"/>
        </w:rPr>
      </w:pPr>
    </w:p>
    <w:p w14:paraId="012A0BE7" w14:textId="451757A9" w:rsidR="00117BE0" w:rsidRPr="00963816" w:rsidRDefault="00117BE0">
      <w:pPr>
        <w:ind w:left="136"/>
        <w:rPr>
          <w:rFonts w:ascii="NewsGotT" w:hAnsi="NewsGotT"/>
          <w:szCs w:val="24"/>
        </w:rPr>
      </w:pPr>
    </w:p>
    <w:p w14:paraId="2B8AD7D2" w14:textId="08866809" w:rsidR="00117BE0" w:rsidRPr="00963816" w:rsidRDefault="00117BE0">
      <w:pPr>
        <w:ind w:left="136"/>
        <w:rPr>
          <w:rFonts w:ascii="NewsGotT" w:hAnsi="NewsGotT"/>
          <w:szCs w:val="24"/>
        </w:rPr>
      </w:pPr>
    </w:p>
    <w:p w14:paraId="2751E575" w14:textId="0BDC7839" w:rsidR="00117BE0" w:rsidRPr="00963816" w:rsidRDefault="00117BE0">
      <w:pPr>
        <w:ind w:left="136"/>
        <w:rPr>
          <w:rFonts w:ascii="NewsGotT" w:hAnsi="NewsGotT"/>
          <w:szCs w:val="24"/>
        </w:rPr>
      </w:pPr>
    </w:p>
    <w:p w14:paraId="23FCD775" w14:textId="35E2788C" w:rsidR="00117BE0" w:rsidRPr="00963816" w:rsidRDefault="00117BE0">
      <w:pPr>
        <w:ind w:left="136"/>
        <w:rPr>
          <w:rFonts w:ascii="NewsGotT" w:hAnsi="NewsGotT"/>
          <w:szCs w:val="24"/>
        </w:rPr>
      </w:pPr>
    </w:p>
    <w:p w14:paraId="4C3772EB" w14:textId="064075F8" w:rsidR="00117BE0" w:rsidRPr="00963816" w:rsidRDefault="00117BE0">
      <w:pPr>
        <w:ind w:left="136"/>
        <w:rPr>
          <w:rFonts w:ascii="NewsGotT" w:hAnsi="NewsGotT"/>
          <w:szCs w:val="24"/>
        </w:rPr>
      </w:pPr>
    </w:p>
    <w:p w14:paraId="71FA6157" w14:textId="2D7533ED" w:rsidR="00117BE0" w:rsidRPr="00963816" w:rsidRDefault="00117BE0">
      <w:pPr>
        <w:ind w:left="136"/>
        <w:rPr>
          <w:rFonts w:ascii="NewsGotT" w:hAnsi="NewsGotT"/>
          <w:szCs w:val="24"/>
        </w:rPr>
      </w:pPr>
    </w:p>
    <w:p w14:paraId="0455E58A" w14:textId="6E539BD2" w:rsidR="00117BE0" w:rsidRPr="00963816" w:rsidRDefault="00117BE0">
      <w:pPr>
        <w:ind w:left="136"/>
        <w:rPr>
          <w:rFonts w:ascii="NewsGotT" w:hAnsi="NewsGotT"/>
          <w:szCs w:val="24"/>
        </w:rPr>
      </w:pPr>
    </w:p>
    <w:p w14:paraId="188DCC70" w14:textId="12E8B5FD" w:rsidR="00117BE0" w:rsidRPr="00963816" w:rsidRDefault="00117BE0">
      <w:pPr>
        <w:ind w:left="136"/>
        <w:rPr>
          <w:rFonts w:ascii="NewsGotT" w:hAnsi="NewsGotT"/>
          <w:szCs w:val="24"/>
        </w:rPr>
      </w:pPr>
    </w:p>
    <w:p w14:paraId="049A6176" w14:textId="3199A856" w:rsidR="00117BE0" w:rsidRPr="00963816" w:rsidRDefault="00117BE0">
      <w:pPr>
        <w:ind w:left="136"/>
        <w:rPr>
          <w:rFonts w:ascii="NewsGotT" w:hAnsi="NewsGotT"/>
          <w:szCs w:val="24"/>
        </w:rPr>
      </w:pPr>
    </w:p>
    <w:p w14:paraId="6EDBB51E" w14:textId="7DC043D8" w:rsidR="00117BE0" w:rsidRPr="00963816" w:rsidRDefault="00117BE0">
      <w:pPr>
        <w:ind w:left="136"/>
        <w:rPr>
          <w:rFonts w:ascii="NewsGotT" w:hAnsi="NewsGotT"/>
          <w:szCs w:val="24"/>
        </w:rPr>
      </w:pPr>
    </w:p>
    <w:p w14:paraId="53F7B0BA" w14:textId="6043A1C4" w:rsidR="00117BE0" w:rsidRPr="00963816" w:rsidRDefault="00117BE0">
      <w:pPr>
        <w:ind w:left="136"/>
        <w:rPr>
          <w:rFonts w:ascii="NewsGotT" w:hAnsi="NewsGotT"/>
          <w:szCs w:val="24"/>
        </w:rPr>
      </w:pPr>
    </w:p>
    <w:p w14:paraId="1DA1C003" w14:textId="614FE477" w:rsidR="00117BE0" w:rsidRPr="00963816" w:rsidRDefault="00117BE0">
      <w:pPr>
        <w:ind w:left="136"/>
        <w:rPr>
          <w:rFonts w:ascii="NewsGotT" w:hAnsi="NewsGotT"/>
          <w:szCs w:val="24"/>
        </w:rPr>
      </w:pPr>
    </w:p>
    <w:p w14:paraId="50FC9DF8" w14:textId="06450CC9" w:rsidR="00117BE0" w:rsidRPr="00963816" w:rsidRDefault="00117BE0">
      <w:pPr>
        <w:ind w:left="136"/>
        <w:rPr>
          <w:rFonts w:ascii="NewsGotT" w:hAnsi="NewsGotT"/>
          <w:szCs w:val="24"/>
        </w:rPr>
      </w:pPr>
    </w:p>
    <w:p w14:paraId="22083EC2" w14:textId="315C53BF" w:rsidR="00117BE0" w:rsidRPr="00963816" w:rsidRDefault="00117BE0">
      <w:pPr>
        <w:ind w:left="136"/>
        <w:rPr>
          <w:rFonts w:ascii="NewsGotT" w:hAnsi="NewsGotT"/>
          <w:szCs w:val="24"/>
        </w:rPr>
      </w:pPr>
    </w:p>
    <w:p w14:paraId="3E0593DD" w14:textId="77065814" w:rsidR="00117BE0" w:rsidRPr="00963816" w:rsidRDefault="00117BE0">
      <w:pPr>
        <w:ind w:left="136"/>
        <w:rPr>
          <w:rFonts w:ascii="NewsGotT" w:hAnsi="NewsGotT"/>
          <w:szCs w:val="24"/>
        </w:rPr>
      </w:pPr>
    </w:p>
    <w:p w14:paraId="496DEC74" w14:textId="1914FB47" w:rsidR="00117BE0" w:rsidRPr="00963816" w:rsidRDefault="00117BE0">
      <w:pPr>
        <w:ind w:left="136"/>
        <w:rPr>
          <w:rFonts w:ascii="NewsGotT" w:hAnsi="NewsGotT"/>
          <w:szCs w:val="24"/>
        </w:rPr>
      </w:pPr>
    </w:p>
    <w:p w14:paraId="29094F13" w14:textId="652B42D3" w:rsidR="00117BE0" w:rsidRPr="00963816" w:rsidRDefault="00117BE0" w:rsidP="00B80EA5">
      <w:pPr>
        <w:rPr>
          <w:rFonts w:ascii="NewsGotT" w:hAnsi="NewsGotT"/>
          <w:szCs w:val="24"/>
        </w:rPr>
      </w:pPr>
    </w:p>
    <w:p w14:paraId="7A32A9D2" w14:textId="1424FD3F" w:rsidR="00117BE0" w:rsidRPr="00B80EA5" w:rsidRDefault="00117BE0">
      <w:pPr>
        <w:ind w:left="136"/>
        <w:rPr>
          <w:rFonts w:ascii="NewsGotT" w:hAnsi="NewsGotT"/>
          <w:highlight w:val="yellow"/>
        </w:rPr>
      </w:pPr>
      <w:r w:rsidRPr="00B80EA5">
        <w:rPr>
          <w:rFonts w:ascii="NewsGotT" w:hAnsi="NewsGotT"/>
          <w:b/>
          <w:bCs/>
          <w:szCs w:val="24"/>
          <w:highlight w:val="yellow"/>
        </w:rPr>
        <w:lastRenderedPageBreak/>
        <w:t>Observações</w:t>
      </w:r>
      <w:r w:rsidRPr="00B80EA5">
        <w:rPr>
          <w:rFonts w:ascii="NewsGotT" w:hAnsi="NewsGotT"/>
          <w:szCs w:val="24"/>
          <w:highlight w:val="yellow"/>
        </w:rPr>
        <w:t xml:space="preserve"> (apesar de estar tudo neste link </w:t>
      </w:r>
      <w:hyperlink r:id="rId23" w:history="1">
        <w:r w:rsidRPr="00B80EA5">
          <w:rPr>
            <w:rStyle w:val="Hiperligao"/>
            <w:rFonts w:ascii="NewsGotT" w:hAnsi="NewsGotT"/>
            <w:highlight w:val="yellow"/>
          </w:rPr>
          <w:t>Formatação de Dissertações/Teses (uminho.pt)</w:t>
        </w:r>
      </w:hyperlink>
      <w:r w:rsidRPr="00B80EA5">
        <w:rPr>
          <w:rFonts w:ascii="NewsGotT" w:hAnsi="NewsGotT"/>
          <w:highlight w:val="yellow"/>
        </w:rPr>
        <w:t>)</w:t>
      </w:r>
    </w:p>
    <w:p w14:paraId="6A140977" w14:textId="1DBC012F" w:rsidR="00117BE0" w:rsidRPr="00B80EA5" w:rsidRDefault="00117BE0" w:rsidP="00722FA3">
      <w:pPr>
        <w:ind w:left="136"/>
        <w:rPr>
          <w:rFonts w:ascii="NewsGotT" w:hAnsi="NewsGotT"/>
          <w:highlight w:val="yellow"/>
        </w:rPr>
      </w:pPr>
    </w:p>
    <w:p w14:paraId="526A6CC0" w14:textId="49DDAC36" w:rsidR="00117BE0" w:rsidRPr="00B80EA5" w:rsidRDefault="00117BE0" w:rsidP="00722FA3">
      <w:pPr>
        <w:ind w:left="136"/>
        <w:rPr>
          <w:rFonts w:ascii="NewsGotT" w:hAnsi="NewsGotT"/>
          <w:szCs w:val="24"/>
          <w:highlight w:val="yellow"/>
        </w:rPr>
      </w:pPr>
      <w:r w:rsidRPr="00B80EA5">
        <w:rPr>
          <w:rFonts w:ascii="NewsGotT" w:hAnsi="NewsGotT"/>
          <w:szCs w:val="24"/>
          <w:highlight w:val="yellow"/>
        </w:rPr>
        <w:t xml:space="preserve">Excetuando a folha de rosto, que não deve ser numerada, mas deve ser contada, todas as páginas de texto devem ser numeradas da seguinte forma: </w:t>
      </w:r>
    </w:p>
    <w:p w14:paraId="04BF03A8" w14:textId="7448A1AF" w:rsidR="00117BE0" w:rsidRPr="00B80EA5" w:rsidRDefault="00117BE0" w:rsidP="00722FA3">
      <w:pPr>
        <w:pStyle w:val="PargrafodaLista"/>
        <w:numPr>
          <w:ilvl w:val="0"/>
          <w:numId w:val="7"/>
        </w:numPr>
        <w:rPr>
          <w:rFonts w:ascii="NewsGotT" w:hAnsi="NewsGotT"/>
          <w:szCs w:val="24"/>
          <w:highlight w:val="yellow"/>
        </w:rPr>
      </w:pPr>
      <w:r w:rsidRPr="00B80EA5">
        <w:rPr>
          <w:rFonts w:ascii="NewsGotT" w:hAnsi="NewsGotT"/>
          <w:szCs w:val="24"/>
          <w:highlight w:val="yellow"/>
        </w:rPr>
        <w:t xml:space="preserve">as páginas iniciais ou preliminares - declarações, agradecimentos, resumos, índice, etc. - devem ser numeradas, preferencialmente ao fundo da página e ao centro, em algarismos romanos minúsculos; </w:t>
      </w:r>
    </w:p>
    <w:p w14:paraId="50863194" w14:textId="657D90F5" w:rsidR="00117BE0" w:rsidRPr="00B80EA5" w:rsidRDefault="00117BE0" w:rsidP="00722FA3">
      <w:pPr>
        <w:pStyle w:val="PargrafodaLista"/>
        <w:numPr>
          <w:ilvl w:val="0"/>
          <w:numId w:val="7"/>
        </w:numPr>
        <w:rPr>
          <w:rFonts w:ascii="NewsGotT" w:hAnsi="NewsGotT"/>
          <w:szCs w:val="24"/>
          <w:highlight w:val="yellow"/>
        </w:rPr>
      </w:pPr>
      <w:r w:rsidRPr="00B80EA5">
        <w:rPr>
          <w:rFonts w:ascii="NewsGotT" w:hAnsi="NewsGotT"/>
          <w:szCs w:val="24"/>
          <w:highlight w:val="yellow"/>
        </w:rPr>
        <w:t>as páginas referentes a corpo do texto. referências bibliográficas e anexos e/ou apêndices devem ser numerados de forma contínua, também preferencialmente ao fundo da página e ao centro, mas em algarismos árabes.</w:t>
      </w:r>
      <w:r w:rsidRPr="00B80EA5">
        <w:rPr>
          <w:rFonts w:ascii="NewsGotT" w:hAnsi="NewsGotT"/>
          <w:szCs w:val="24"/>
          <w:highlight w:val="yellow"/>
        </w:rPr>
        <w:cr/>
      </w:r>
    </w:p>
    <w:p w14:paraId="1D2EEE2F" w14:textId="6829B908" w:rsidR="00722FA3" w:rsidRPr="00117BE0" w:rsidRDefault="00722FA3" w:rsidP="00722FA3">
      <w:pPr>
        <w:ind w:left="136"/>
        <w:rPr>
          <w:rFonts w:ascii="NewsGotT" w:hAnsi="NewsGotT"/>
          <w:szCs w:val="24"/>
        </w:rPr>
      </w:pPr>
      <w:r w:rsidRPr="00B80EA5">
        <w:rPr>
          <w:rFonts w:ascii="NewsGotT" w:hAnsi="NewsGotT"/>
          <w:szCs w:val="24"/>
          <w:highlight w:val="yellow"/>
        </w:rPr>
        <w:t xml:space="preserve">O trabalho deve ser organizado em frente e verso, em continuo (sem páginas em branco), com margens de 2,5cm, usando a fonte </w:t>
      </w:r>
      <w:proofErr w:type="spellStart"/>
      <w:r w:rsidRPr="00B80EA5">
        <w:rPr>
          <w:rFonts w:ascii="NewsGotT" w:hAnsi="NewsGotT"/>
          <w:szCs w:val="24"/>
          <w:highlight w:val="yellow"/>
        </w:rPr>
        <w:t>NewsGotT</w:t>
      </w:r>
      <w:proofErr w:type="spellEnd"/>
      <w:r w:rsidRPr="00B80EA5">
        <w:rPr>
          <w:rFonts w:ascii="NewsGotT" w:hAnsi="NewsGotT"/>
          <w:szCs w:val="24"/>
          <w:highlight w:val="yellow"/>
        </w:rPr>
        <w:t xml:space="preserve"> e uma dimensão de 12, para a letra do texto, e de 8, para a letra das notas de rodapé (caso se aplique). O espaçamento entre linhas deve ser de 1.5, salvo nas referências bibliográficas e anexos onde pode ser considerado um espaçamento entre linhas de 1.</w:t>
      </w:r>
    </w:p>
    <w:sectPr w:rsidR="00722FA3" w:rsidRPr="00117BE0">
      <w:footerReference w:type="default" r:id="rId24"/>
      <w:pgSz w:w="11910" w:h="16840"/>
      <w:pgMar w:top="1320" w:right="1280" w:bottom="1180" w:left="1280" w:header="0" w:footer="99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3217C6" w14:textId="77777777" w:rsidR="00883CF4" w:rsidRDefault="00883CF4">
      <w:r>
        <w:separator/>
      </w:r>
    </w:p>
  </w:endnote>
  <w:endnote w:type="continuationSeparator" w:id="0">
    <w:p w14:paraId="1E451BC4" w14:textId="77777777" w:rsidR="00883CF4" w:rsidRDefault="00883C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NewsGotT">
    <w:altName w:val="Calibri"/>
    <w:charset w:val="00"/>
    <w:family w:val="auto"/>
    <w:pitch w:val="variable"/>
    <w:sig w:usb0="800000AF" w:usb1="000078FB" w:usb2="00000000" w:usb3="00000000" w:csb0="00000093" w:csb1="00000000"/>
  </w:font>
  <w:font w:name="Calibri">
    <w:panose1 w:val="020F0502020204030204"/>
    <w:charset w:val="00"/>
    <w:family w:val="swiss"/>
    <w:pitch w:val="variable"/>
    <w:sig w:usb0="E4002EFF" w:usb1="C000247B" w:usb2="00000009" w:usb3="00000000" w:csb0="000001FF" w:csb1="00000000"/>
  </w:font>
  <w:font w:name="News Gothic MT">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Carlito">
    <w:altName w:val="Calibri"/>
    <w:charset w:val="00"/>
    <w:family w:val="swiss"/>
    <w:pitch w:val="variable"/>
  </w:font>
  <w:font w:name="Montserrat">
    <w:charset w:val="00"/>
    <w:family w:val="auto"/>
    <w:pitch w:val="variable"/>
    <w:sig w:usb0="2000020F" w:usb1="00000003" w:usb2="00000000" w:usb3="00000000" w:csb0="00000197" w:csb1="00000000"/>
  </w:font>
  <w:font w:name="Raleway">
    <w:charset w:val="00"/>
    <w:family w:val="auto"/>
    <w:pitch w:val="variable"/>
    <w:sig w:usb0="A00002FF" w:usb1="5000205B" w:usb2="00000000" w:usb3="00000000" w:csb0="00000197"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9D1CEF" w14:textId="7BBB84FC" w:rsidR="000F4B63" w:rsidRDefault="0050646B" w:rsidP="00F85C8B">
    <w:pPr>
      <w:spacing w:before="21"/>
      <w:jc w:val="center"/>
      <w:rPr>
        <w:sz w:val="20"/>
      </w:rPr>
    </w:pPr>
    <w:r w:rsidRPr="00DB78DF">
      <w:rPr>
        <w:rFonts w:ascii="NewsGotT" w:hAnsi="NewsGotT"/>
        <w:color w:val="767070"/>
        <w:w w:val="75"/>
        <w:sz w:val="20"/>
      </w:rPr>
      <w:t>Mês</w:t>
    </w:r>
    <w:r w:rsidR="00F85C8B">
      <w:rPr>
        <w:rFonts w:ascii="NewsGotT" w:hAnsi="NewsGotT"/>
        <w:color w:val="767070"/>
        <w:w w:val="75"/>
        <w:sz w:val="20"/>
      </w:rPr>
      <w:t xml:space="preserve"> e ano</w:t>
    </w:r>
    <w:r w:rsidRPr="00DB78DF">
      <w:rPr>
        <w:rFonts w:ascii="NewsGotT" w:hAnsi="NewsGotT"/>
        <w:color w:val="767070"/>
        <w:w w:val="75"/>
        <w:sz w:val="20"/>
      </w:rPr>
      <w:t xml:space="preserve"> de término</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2D244" w14:textId="245DA12A" w:rsidR="00397FAD" w:rsidRPr="00F85C8B" w:rsidRDefault="00F85C8B" w:rsidP="00F85C8B">
    <w:pPr>
      <w:spacing w:before="21"/>
      <w:jc w:val="center"/>
      <w:rPr>
        <w:sz w:val="20"/>
      </w:rPr>
    </w:pPr>
    <w:r w:rsidRPr="00DB78DF">
      <w:rPr>
        <w:rFonts w:ascii="NewsGotT" w:hAnsi="NewsGotT"/>
        <w:color w:val="767070"/>
        <w:w w:val="75"/>
        <w:sz w:val="20"/>
      </w:rPr>
      <w:t>Mês</w:t>
    </w:r>
    <w:r>
      <w:rPr>
        <w:rFonts w:ascii="NewsGotT" w:hAnsi="NewsGotT"/>
        <w:color w:val="767070"/>
        <w:w w:val="75"/>
        <w:sz w:val="20"/>
      </w:rPr>
      <w:t xml:space="preserve"> e ano</w:t>
    </w:r>
    <w:r w:rsidRPr="00DB78DF">
      <w:rPr>
        <w:rFonts w:ascii="NewsGotT" w:hAnsi="NewsGotT"/>
        <w:color w:val="767070"/>
        <w:w w:val="75"/>
        <w:sz w:val="20"/>
      </w:rPr>
      <w:t xml:space="preserve"> de término</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9E40FE" w14:textId="58E233FB" w:rsidR="000F4B63" w:rsidRDefault="00750E4E" w:rsidP="006412CC">
    <w:pPr>
      <w:pStyle w:val="Corpodetexto"/>
      <w:rPr>
        <w:sz w:val="20"/>
      </w:rPr>
    </w:pPr>
    <w:r>
      <w:rPr>
        <w:noProof/>
      </w:rPr>
      <mc:AlternateContent>
        <mc:Choice Requires="wps">
          <w:drawing>
            <wp:anchor distT="0" distB="0" distL="114300" distR="114300" simplePos="0" relativeHeight="483558912" behindDoc="1" locked="0" layoutInCell="1" allowOverlap="1" wp14:anchorId="39630B3E" wp14:editId="2EED18EE">
              <wp:simplePos x="0" y="0"/>
              <wp:positionH relativeFrom="page">
                <wp:posOffset>3663950</wp:posOffset>
              </wp:positionH>
              <wp:positionV relativeFrom="page">
                <wp:posOffset>9918700</wp:posOffset>
              </wp:positionV>
              <wp:extent cx="236220" cy="165735"/>
              <wp:effectExtent l="0" t="0" r="0" b="0"/>
              <wp:wrapNone/>
              <wp:docPr id="1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6A309F" w14:textId="77777777" w:rsidR="000F4B63" w:rsidRDefault="00A01027">
                          <w:pPr>
                            <w:spacing w:line="245" w:lineRule="exact"/>
                            <w:ind w:left="60"/>
                            <w:rPr>
                              <w:rFonts w:ascii="Carlito"/>
                            </w:rPr>
                          </w:pPr>
                          <w:r>
                            <w:fldChar w:fldCharType="begin"/>
                          </w:r>
                          <w:r>
                            <w:rPr>
                              <w:rFonts w:ascii="Carlito"/>
                            </w:rPr>
                            <w:instrText xml:space="preserve"> PAGE  \* roman </w:instrText>
                          </w:r>
                          <w:r>
                            <w:fldChar w:fldCharType="separate"/>
                          </w:r>
                          <w:r>
                            <w:t>viii</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630B3E" id="_x0000_t202" coordsize="21600,21600" o:spt="202" path="m,l,21600r21600,l21600,xe">
              <v:stroke joinstyle="miter"/>
              <v:path gradientshapeok="t" o:connecttype="rect"/>
            </v:shapetype>
            <v:shape id="Text Box 4" o:spid="_x0000_s1036" type="#_x0000_t202" style="position:absolute;left:0;text-align:left;margin-left:288.5pt;margin-top:781pt;width:18.6pt;height:13.05pt;z-index:-197575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" filled="f" stroked="f">
              <v:textbox inset="0,0,0,0">
                <w:txbxContent>
                  <w:p w14:paraId="2E6A309F" w14:textId="77777777" w:rsidR="000F4B63" w:rsidRDefault="00A01027">
                    <w:pPr>
                      <w:spacing w:line="245" w:lineRule="exact"/>
                      <w:ind w:left="60"/>
                      <w:rPr>
                        <w:rFonts w:ascii="Carlito"/>
                      </w:rPr>
                    </w:pPr>
                    <w:r>
                      <w:fldChar w:fldCharType="begin"/>
                    </w:r>
                    <w:r>
                      <w:rPr>
                        <w:rFonts w:ascii="Carlito"/>
                      </w:rPr>
                      <w:instrText xml:space="preserve"> PAGE  \* roman </w:instrText>
                    </w:r>
                    <w:r>
                      <w:fldChar w:fldCharType="separate"/>
                    </w:r>
                    <w:r>
                      <w:t>viii</w:t>
                    </w:r>
                    <w:r>
                      <w:fldChar w:fldCharType="end"/>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E6846" w14:textId="1A11DB08" w:rsidR="000F4B63" w:rsidRDefault="00750E4E" w:rsidP="006412CC">
    <w:pPr>
      <w:pStyle w:val="Corpodetexto"/>
      <w:rPr>
        <w:sz w:val="20"/>
      </w:rPr>
    </w:pPr>
    <w:r>
      <w:rPr>
        <w:noProof/>
      </w:rPr>
      <mc:AlternateContent>
        <mc:Choice Requires="wps">
          <w:drawing>
            <wp:anchor distT="0" distB="0" distL="114300" distR="114300" simplePos="0" relativeHeight="483559424" behindDoc="1" locked="0" layoutInCell="1" allowOverlap="1" wp14:anchorId="27B31DAB" wp14:editId="41E21A25">
              <wp:simplePos x="0" y="0"/>
              <wp:positionH relativeFrom="page">
                <wp:posOffset>3672840</wp:posOffset>
              </wp:positionH>
              <wp:positionV relativeFrom="page">
                <wp:posOffset>9918700</wp:posOffset>
              </wp:positionV>
              <wp:extent cx="216535" cy="165735"/>
              <wp:effectExtent l="0" t="0" r="0" b="0"/>
              <wp:wrapNone/>
              <wp:docPr id="10"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53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ACBD5D" w14:textId="77777777" w:rsidR="000F4B63" w:rsidRDefault="00A01027">
                          <w:pPr>
                            <w:spacing w:line="245" w:lineRule="exact"/>
                            <w:ind w:left="60"/>
                            <w:rPr>
                              <w:rFonts w:ascii="Carlito"/>
                            </w:rPr>
                          </w:pPr>
                          <w:r>
                            <w:fldChar w:fldCharType="begin"/>
                          </w:r>
                          <w:r>
                            <w:rPr>
                              <w:rFonts w:ascii="Carlito"/>
                            </w:rPr>
                            <w:instrText xml:space="preserve"> PAGE </w:instrText>
                          </w:r>
                          <w:r>
                            <w:fldChar w:fldCharType="separate"/>
                          </w:r>
                          <w:r>
                            <w:t>13</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7B31DAB" id="_x0000_t202" coordsize="21600,21600" o:spt="202" path="m,l,21600r21600,l21600,xe">
              <v:stroke joinstyle="miter"/>
              <v:path gradientshapeok="t" o:connecttype="rect"/>
            </v:shapetype>
            <v:shape id="Text Box 3" o:spid="_x0000_s1037" type="#_x0000_t202" style="position:absolute;left:0;text-align:left;margin-left:289.2pt;margin-top:781pt;width:17.05pt;height:13.05pt;z-index:-197570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" filled="f" stroked="f">
              <v:textbox inset="0,0,0,0">
                <w:txbxContent>
                  <w:p w14:paraId="0EACBD5D" w14:textId="77777777" w:rsidR="000F4B63" w:rsidRDefault="00A01027">
                    <w:pPr>
                      <w:spacing w:line="245" w:lineRule="exact"/>
                      <w:ind w:left="60"/>
                      <w:rPr>
                        <w:rFonts w:ascii="Carlito"/>
                      </w:rPr>
                    </w:pPr>
                    <w:r>
                      <w:fldChar w:fldCharType="begin"/>
                    </w:r>
                    <w:r>
                      <w:rPr>
                        <w:rFonts w:ascii="Carlito"/>
                      </w:rPr>
                      <w:instrText xml:space="preserve"> PAGE </w:instrText>
                    </w:r>
                    <w:r>
                      <w:fldChar w:fldCharType="separate"/>
                    </w:r>
                    <w:r>
                      <w:t>13</w:t>
                    </w:r>
                    <w:r>
                      <w:fldChar w:fldCharType="end"/>
                    </w:r>
                  </w:p>
                </w:txbxContent>
              </v:textbox>
              <w10:wrap anchorx="page" anchory="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D7AB45" w14:textId="37D00896" w:rsidR="000F4B63" w:rsidRDefault="00750E4E" w:rsidP="006412CC">
    <w:pPr>
      <w:pStyle w:val="Corpodetexto"/>
      <w:rPr>
        <w:sz w:val="20"/>
      </w:rPr>
    </w:pPr>
    <w:r>
      <w:rPr>
        <w:noProof/>
      </w:rPr>
      <mc:AlternateContent>
        <mc:Choice Requires="wps">
          <w:drawing>
            <wp:anchor distT="0" distB="0" distL="114300" distR="114300" simplePos="0" relativeHeight="483560448" behindDoc="1" locked="0" layoutInCell="1" allowOverlap="1" wp14:anchorId="39128A34" wp14:editId="5933EB20">
              <wp:simplePos x="0" y="0"/>
              <wp:positionH relativeFrom="page">
                <wp:posOffset>3672840</wp:posOffset>
              </wp:positionH>
              <wp:positionV relativeFrom="page">
                <wp:posOffset>9918700</wp:posOffset>
              </wp:positionV>
              <wp:extent cx="216535" cy="165735"/>
              <wp:effectExtent l="0" t="0" r="0" b="0"/>
              <wp:wrapNone/>
              <wp:docPr id="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53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4EA952" w14:textId="77777777" w:rsidR="000F4B63" w:rsidRDefault="00A01027">
                          <w:pPr>
                            <w:spacing w:line="245" w:lineRule="exact"/>
                            <w:ind w:left="60"/>
                            <w:rPr>
                              <w:rFonts w:ascii="Carlito"/>
                            </w:rPr>
                          </w:pPr>
                          <w:r>
                            <w:fldChar w:fldCharType="begin"/>
                          </w:r>
                          <w:r>
                            <w:rPr>
                              <w:rFonts w:ascii="Carlito"/>
                            </w:rPr>
                            <w:instrText xml:space="preserve"> PAGE </w:instrText>
                          </w:r>
                          <w:r>
                            <w:fldChar w:fldCharType="separate"/>
                          </w:r>
                          <w:r>
                            <w:t>6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128A34" id="_x0000_t202" coordsize="21600,21600" o:spt="202" path="m,l,21600r21600,l21600,xe">
              <v:stroke joinstyle="miter"/>
              <v:path gradientshapeok="t" o:connecttype="rect"/>
            </v:shapetype>
            <v:shape id="Text Box 1" o:spid="_x0000_s1038" type="#_x0000_t202" style="position:absolute;left:0;text-align:left;margin-left:289.2pt;margin-top:781pt;width:17.05pt;height:13.05pt;z-index:-197560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" filled="f" stroked="f">
              <v:textbox inset="0,0,0,0">
                <w:txbxContent>
                  <w:p w14:paraId="084EA952" w14:textId="77777777" w:rsidR="000F4B63" w:rsidRDefault="00A01027">
                    <w:pPr>
                      <w:spacing w:line="245" w:lineRule="exact"/>
                      <w:ind w:left="60"/>
                      <w:rPr>
                        <w:rFonts w:ascii="Carlito"/>
                      </w:rPr>
                    </w:pPr>
                    <w:r>
                      <w:fldChar w:fldCharType="begin"/>
                    </w:r>
                    <w:r>
                      <w:rPr>
                        <w:rFonts w:ascii="Carlito"/>
                      </w:rPr>
                      <w:instrText xml:space="preserve"> PAGE </w:instrText>
                    </w:r>
                    <w:r>
                      <w:fldChar w:fldCharType="separate"/>
                    </w:r>
                    <w:r>
                      <w:t>61</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FECEA0" w14:textId="77777777" w:rsidR="00883CF4" w:rsidRDefault="00883CF4">
      <w:r>
        <w:separator/>
      </w:r>
    </w:p>
  </w:footnote>
  <w:footnote w:type="continuationSeparator" w:id="0">
    <w:p w14:paraId="20D44AE7" w14:textId="77777777" w:rsidR="00883CF4" w:rsidRDefault="00883CF4">
      <w:r>
        <w:continuationSeparator/>
      </w:r>
    </w:p>
  </w:footnote>
  <w:footnote w:id="1">
    <w:p w14:paraId="13B3CE89" w14:textId="05DB68CC" w:rsidR="009D34AB" w:rsidRPr="00F4307F" w:rsidRDefault="009D34AB">
      <w:pPr>
        <w:pStyle w:val="Textodenotaderodap"/>
        <w:rPr>
          <w:lang w:val="en-US"/>
        </w:rPr>
      </w:pPr>
      <w:r>
        <w:rPr>
          <w:rStyle w:val="Refdenotaderodap"/>
        </w:rPr>
        <w:footnoteRef/>
      </w:r>
      <w:r w:rsidRPr="00F4307F">
        <w:rPr>
          <w:lang w:val="en-US"/>
        </w:rPr>
        <w:t xml:space="preserve"> </w:t>
      </w:r>
      <w:proofErr w:type="spellStart"/>
      <w:r w:rsidR="00D7454F">
        <w:rPr>
          <w:lang w:val="en-US"/>
        </w:rPr>
        <w:t>i</w:t>
      </w:r>
      <w:r w:rsidR="00F4307F" w:rsidRPr="00F4307F">
        <w:rPr>
          <w:lang w:val="en-US"/>
        </w:rPr>
        <w:t>oCity</w:t>
      </w:r>
      <w:proofErr w:type="spellEnd"/>
      <w:r w:rsidR="00F4307F" w:rsidRPr="00F4307F">
        <w:rPr>
          <w:lang w:val="en-US"/>
        </w:rPr>
        <w:t xml:space="preserve"> (</w:t>
      </w:r>
      <w:r w:rsidRPr="00F4307F">
        <w:rPr>
          <w:sz w:val="16"/>
          <w:szCs w:val="16"/>
          <w:lang w:val="en-US"/>
        </w:rPr>
        <w:t>https://iocity.research.iotech.pt/</w:t>
      </w:r>
      <w:r w:rsidR="00F4307F" w:rsidRPr="00F4307F">
        <w:rPr>
          <w:sz w:val="16"/>
          <w:szCs w:val="16"/>
          <w:lang w:val="en-US"/>
        </w:rPr>
        <w:t>)</w:t>
      </w:r>
    </w:p>
  </w:footnote>
  <w:footnote w:id="2">
    <w:p w14:paraId="2AAABDD3" w14:textId="245E60BD" w:rsidR="00B107C1" w:rsidRDefault="00B107C1" w:rsidP="00B107C1">
      <w:pPr>
        <w:pStyle w:val="Textodenotaderodap"/>
        <w:jc w:val="left"/>
      </w:pPr>
      <w:r>
        <w:rPr>
          <w:rStyle w:val="Refdenotaderodap"/>
        </w:rPr>
        <w:footnoteRef/>
      </w:r>
      <w:r>
        <w:t xml:space="preserve"> </w:t>
      </w:r>
      <w:r w:rsidRPr="00E35EC8">
        <w:rPr>
          <w:rFonts w:ascii="NewsGotT" w:hAnsi="NewsGotT"/>
        </w:rPr>
        <w:t>A presente imagem foi retirada do site</w:t>
      </w:r>
      <w:r>
        <w:rPr>
          <w:rFonts w:ascii="NewsGotT" w:hAnsi="NewsGotT"/>
        </w:rPr>
        <w:t xml:space="preserve"> </w:t>
      </w:r>
      <w:r w:rsidRPr="00B107C1">
        <w:rPr>
          <w:rFonts w:ascii="NewsGotT" w:hAnsi="NewsGotT"/>
        </w:rPr>
        <w:t>https://ieeexplore.ieee.org/stamp/stamp.jsp?tp=&amp;arnumber=8666537</w:t>
      </w:r>
    </w:p>
  </w:footnote>
  <w:footnote w:id="3">
    <w:p w14:paraId="5F89252E" w14:textId="517E1997" w:rsidR="00275D76" w:rsidRDefault="00275D76">
      <w:pPr>
        <w:pStyle w:val="Textodenotaderodap"/>
      </w:pPr>
      <w:r>
        <w:rPr>
          <w:rStyle w:val="Refdenotaderodap"/>
        </w:rPr>
        <w:footnoteRef/>
      </w:r>
      <w:r>
        <w:t xml:space="preserve"> </w:t>
      </w:r>
      <w:r w:rsidRPr="00E35EC8">
        <w:rPr>
          <w:rFonts w:ascii="NewsGotT" w:hAnsi="NewsGotT"/>
        </w:rPr>
        <w:t>A presente imagem foi retirada do site</w:t>
      </w:r>
      <w:r>
        <w:rPr>
          <w:rFonts w:ascii="NewsGotT" w:hAnsi="NewsGotT"/>
        </w:rPr>
        <w:t xml:space="preserve"> </w:t>
      </w:r>
      <w:r w:rsidRPr="00275D76">
        <w:rPr>
          <w:rFonts w:ascii="NewsGotT" w:hAnsi="NewsGotT"/>
        </w:rPr>
        <w:t>https://www.youtube.com/watch?v=m-iV5Iaugt4</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w14:anchorId="6A456C0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4" type="#_x0000_t75" style="width:11.25pt;height:11.25pt" o:bullet="t">
        <v:imagedata r:id="rId1" o:title="mso7BE1"/>
      </v:shape>
    </w:pict>
  </w:numPicBullet>
  <w:abstractNum w:abstractNumId="0" w15:restartNumberingAfterBreak="0">
    <w:nsid w:val="026C263C"/>
    <w:multiLevelType w:val="hybridMultilevel"/>
    <w:tmpl w:val="5D32AC2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3F6113A"/>
    <w:multiLevelType w:val="hybridMultilevel"/>
    <w:tmpl w:val="2A543BE6"/>
    <w:lvl w:ilvl="0" w:tplc="76B44E30">
      <w:start w:val="10"/>
      <w:numFmt w:val="decimal"/>
      <w:lvlText w:val="(%1)"/>
      <w:lvlJc w:val="left"/>
      <w:pPr>
        <w:ind w:left="101" w:hanging="355"/>
      </w:pPr>
      <w:rPr>
        <w:rFonts w:ascii="Verdana" w:eastAsia="Verdana" w:hAnsi="Verdana" w:cs="Verdana" w:hint="default"/>
        <w:spacing w:val="-1"/>
        <w:w w:val="58"/>
        <w:sz w:val="20"/>
        <w:szCs w:val="20"/>
        <w:lang w:val="pt-PT" w:eastAsia="en-US" w:bidi="ar-SA"/>
      </w:rPr>
    </w:lvl>
    <w:lvl w:ilvl="1" w:tplc="EA72C162">
      <w:numFmt w:val="bullet"/>
      <w:lvlText w:val="•"/>
      <w:lvlJc w:val="left"/>
      <w:pPr>
        <w:ind w:left="401" w:hanging="355"/>
      </w:pPr>
      <w:rPr>
        <w:rFonts w:hint="default"/>
        <w:lang w:val="pt-PT" w:eastAsia="en-US" w:bidi="ar-SA"/>
      </w:rPr>
    </w:lvl>
    <w:lvl w:ilvl="2" w:tplc="4E48BA1C">
      <w:numFmt w:val="bullet"/>
      <w:lvlText w:val="•"/>
      <w:lvlJc w:val="left"/>
      <w:pPr>
        <w:ind w:left="703" w:hanging="355"/>
      </w:pPr>
      <w:rPr>
        <w:rFonts w:hint="default"/>
        <w:lang w:val="pt-PT" w:eastAsia="en-US" w:bidi="ar-SA"/>
      </w:rPr>
    </w:lvl>
    <w:lvl w:ilvl="3" w:tplc="7416F6C0">
      <w:numFmt w:val="bullet"/>
      <w:lvlText w:val="•"/>
      <w:lvlJc w:val="left"/>
      <w:pPr>
        <w:ind w:left="1005" w:hanging="355"/>
      </w:pPr>
      <w:rPr>
        <w:rFonts w:hint="default"/>
        <w:lang w:val="pt-PT" w:eastAsia="en-US" w:bidi="ar-SA"/>
      </w:rPr>
    </w:lvl>
    <w:lvl w:ilvl="4" w:tplc="BFD6F8EE">
      <w:numFmt w:val="bullet"/>
      <w:lvlText w:val="•"/>
      <w:lvlJc w:val="left"/>
      <w:pPr>
        <w:ind w:left="1306" w:hanging="355"/>
      </w:pPr>
      <w:rPr>
        <w:rFonts w:hint="default"/>
        <w:lang w:val="pt-PT" w:eastAsia="en-US" w:bidi="ar-SA"/>
      </w:rPr>
    </w:lvl>
    <w:lvl w:ilvl="5" w:tplc="7C066822">
      <w:numFmt w:val="bullet"/>
      <w:lvlText w:val="•"/>
      <w:lvlJc w:val="left"/>
      <w:pPr>
        <w:ind w:left="1608" w:hanging="355"/>
      </w:pPr>
      <w:rPr>
        <w:rFonts w:hint="default"/>
        <w:lang w:val="pt-PT" w:eastAsia="en-US" w:bidi="ar-SA"/>
      </w:rPr>
    </w:lvl>
    <w:lvl w:ilvl="6" w:tplc="618A89DE">
      <w:numFmt w:val="bullet"/>
      <w:lvlText w:val="•"/>
      <w:lvlJc w:val="left"/>
      <w:pPr>
        <w:ind w:left="1910" w:hanging="355"/>
      </w:pPr>
      <w:rPr>
        <w:rFonts w:hint="default"/>
        <w:lang w:val="pt-PT" w:eastAsia="en-US" w:bidi="ar-SA"/>
      </w:rPr>
    </w:lvl>
    <w:lvl w:ilvl="7" w:tplc="A6C8B958">
      <w:numFmt w:val="bullet"/>
      <w:lvlText w:val="•"/>
      <w:lvlJc w:val="left"/>
      <w:pPr>
        <w:ind w:left="2211" w:hanging="355"/>
      </w:pPr>
      <w:rPr>
        <w:rFonts w:hint="default"/>
        <w:lang w:val="pt-PT" w:eastAsia="en-US" w:bidi="ar-SA"/>
      </w:rPr>
    </w:lvl>
    <w:lvl w:ilvl="8" w:tplc="F7042036">
      <w:numFmt w:val="bullet"/>
      <w:lvlText w:val="•"/>
      <w:lvlJc w:val="left"/>
      <w:pPr>
        <w:ind w:left="2513" w:hanging="355"/>
      </w:pPr>
      <w:rPr>
        <w:rFonts w:hint="default"/>
        <w:lang w:val="pt-PT" w:eastAsia="en-US" w:bidi="ar-SA"/>
      </w:rPr>
    </w:lvl>
  </w:abstractNum>
  <w:abstractNum w:abstractNumId="2" w15:restartNumberingAfterBreak="0">
    <w:nsid w:val="041B3642"/>
    <w:multiLevelType w:val="hybridMultilevel"/>
    <w:tmpl w:val="7F7A0E5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4EB63A0"/>
    <w:multiLevelType w:val="hybridMultilevel"/>
    <w:tmpl w:val="7DC097EE"/>
    <w:lvl w:ilvl="0" w:tplc="EA72C162">
      <w:numFmt w:val="bullet"/>
      <w:lvlText w:val="•"/>
      <w:lvlJc w:val="left"/>
      <w:pPr>
        <w:ind w:left="720" w:hanging="360"/>
      </w:pPr>
      <w:rPr>
        <w:rFonts w:hint="default"/>
        <w:lang w:val="pt-PT" w:eastAsia="en-US" w:bidi="ar-SA"/>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057E5567"/>
    <w:multiLevelType w:val="hybridMultilevel"/>
    <w:tmpl w:val="18DE552E"/>
    <w:lvl w:ilvl="0" w:tplc="08160017">
      <w:start w:val="1"/>
      <w:numFmt w:val="lowerLetter"/>
      <w:lvlText w:val="%1)"/>
      <w:lvlJc w:val="left"/>
      <w:pPr>
        <w:ind w:left="856" w:hanging="360"/>
      </w:pPr>
    </w:lvl>
    <w:lvl w:ilvl="1" w:tplc="08160019" w:tentative="1">
      <w:start w:val="1"/>
      <w:numFmt w:val="lowerLetter"/>
      <w:lvlText w:val="%2."/>
      <w:lvlJc w:val="left"/>
      <w:pPr>
        <w:ind w:left="1576" w:hanging="360"/>
      </w:pPr>
    </w:lvl>
    <w:lvl w:ilvl="2" w:tplc="0816001B" w:tentative="1">
      <w:start w:val="1"/>
      <w:numFmt w:val="lowerRoman"/>
      <w:lvlText w:val="%3."/>
      <w:lvlJc w:val="right"/>
      <w:pPr>
        <w:ind w:left="2296" w:hanging="180"/>
      </w:pPr>
    </w:lvl>
    <w:lvl w:ilvl="3" w:tplc="0816000F" w:tentative="1">
      <w:start w:val="1"/>
      <w:numFmt w:val="decimal"/>
      <w:lvlText w:val="%4."/>
      <w:lvlJc w:val="left"/>
      <w:pPr>
        <w:ind w:left="3016" w:hanging="360"/>
      </w:pPr>
    </w:lvl>
    <w:lvl w:ilvl="4" w:tplc="08160019" w:tentative="1">
      <w:start w:val="1"/>
      <w:numFmt w:val="lowerLetter"/>
      <w:lvlText w:val="%5."/>
      <w:lvlJc w:val="left"/>
      <w:pPr>
        <w:ind w:left="3736" w:hanging="360"/>
      </w:pPr>
    </w:lvl>
    <w:lvl w:ilvl="5" w:tplc="0816001B" w:tentative="1">
      <w:start w:val="1"/>
      <w:numFmt w:val="lowerRoman"/>
      <w:lvlText w:val="%6."/>
      <w:lvlJc w:val="right"/>
      <w:pPr>
        <w:ind w:left="4456" w:hanging="180"/>
      </w:pPr>
    </w:lvl>
    <w:lvl w:ilvl="6" w:tplc="0816000F" w:tentative="1">
      <w:start w:val="1"/>
      <w:numFmt w:val="decimal"/>
      <w:lvlText w:val="%7."/>
      <w:lvlJc w:val="left"/>
      <w:pPr>
        <w:ind w:left="5176" w:hanging="360"/>
      </w:pPr>
    </w:lvl>
    <w:lvl w:ilvl="7" w:tplc="08160019" w:tentative="1">
      <w:start w:val="1"/>
      <w:numFmt w:val="lowerLetter"/>
      <w:lvlText w:val="%8."/>
      <w:lvlJc w:val="left"/>
      <w:pPr>
        <w:ind w:left="5896" w:hanging="360"/>
      </w:pPr>
    </w:lvl>
    <w:lvl w:ilvl="8" w:tplc="0816001B" w:tentative="1">
      <w:start w:val="1"/>
      <w:numFmt w:val="lowerRoman"/>
      <w:lvlText w:val="%9."/>
      <w:lvlJc w:val="right"/>
      <w:pPr>
        <w:ind w:left="6616" w:hanging="180"/>
      </w:pPr>
    </w:lvl>
  </w:abstractNum>
  <w:abstractNum w:abstractNumId="5" w15:restartNumberingAfterBreak="0">
    <w:nsid w:val="096C326B"/>
    <w:multiLevelType w:val="hybridMultilevel"/>
    <w:tmpl w:val="FFD65ECC"/>
    <w:lvl w:ilvl="0" w:tplc="56F42DBE">
      <w:numFmt w:val="bullet"/>
      <w:lvlText w:val=""/>
      <w:lvlJc w:val="left"/>
      <w:pPr>
        <w:ind w:left="476" w:hanging="360"/>
      </w:pPr>
      <w:rPr>
        <w:rFonts w:ascii="Wingdings" w:eastAsia="Wingdings" w:hAnsi="Wingdings" w:cs="Wingdings" w:hint="default"/>
        <w:color w:val="404040"/>
        <w:w w:val="100"/>
        <w:sz w:val="24"/>
        <w:szCs w:val="24"/>
        <w:lang w:val="pt-PT" w:eastAsia="en-US" w:bidi="ar-SA"/>
      </w:rPr>
    </w:lvl>
    <w:lvl w:ilvl="1" w:tplc="1CF09288">
      <w:numFmt w:val="bullet"/>
      <w:lvlText w:val="•"/>
      <w:lvlJc w:val="left"/>
      <w:pPr>
        <w:ind w:left="1376" w:hanging="360"/>
      </w:pPr>
      <w:rPr>
        <w:rFonts w:hint="default"/>
        <w:lang w:val="pt-PT" w:eastAsia="en-US" w:bidi="ar-SA"/>
      </w:rPr>
    </w:lvl>
    <w:lvl w:ilvl="2" w:tplc="F006DA7E">
      <w:numFmt w:val="bullet"/>
      <w:lvlText w:val="•"/>
      <w:lvlJc w:val="left"/>
      <w:pPr>
        <w:ind w:left="2272" w:hanging="360"/>
      </w:pPr>
      <w:rPr>
        <w:rFonts w:hint="default"/>
        <w:lang w:val="pt-PT" w:eastAsia="en-US" w:bidi="ar-SA"/>
      </w:rPr>
    </w:lvl>
    <w:lvl w:ilvl="3" w:tplc="C94631B8">
      <w:numFmt w:val="bullet"/>
      <w:lvlText w:val="•"/>
      <w:lvlJc w:val="left"/>
      <w:pPr>
        <w:ind w:left="3169" w:hanging="360"/>
      </w:pPr>
      <w:rPr>
        <w:rFonts w:hint="default"/>
        <w:lang w:val="pt-PT" w:eastAsia="en-US" w:bidi="ar-SA"/>
      </w:rPr>
    </w:lvl>
    <w:lvl w:ilvl="4" w:tplc="E8E42440">
      <w:numFmt w:val="bullet"/>
      <w:lvlText w:val="•"/>
      <w:lvlJc w:val="left"/>
      <w:pPr>
        <w:ind w:left="4065" w:hanging="360"/>
      </w:pPr>
      <w:rPr>
        <w:rFonts w:hint="default"/>
        <w:lang w:val="pt-PT" w:eastAsia="en-US" w:bidi="ar-SA"/>
      </w:rPr>
    </w:lvl>
    <w:lvl w:ilvl="5" w:tplc="338AC59E">
      <w:numFmt w:val="bullet"/>
      <w:lvlText w:val="•"/>
      <w:lvlJc w:val="left"/>
      <w:pPr>
        <w:ind w:left="4962" w:hanging="360"/>
      </w:pPr>
      <w:rPr>
        <w:rFonts w:hint="default"/>
        <w:lang w:val="pt-PT" w:eastAsia="en-US" w:bidi="ar-SA"/>
      </w:rPr>
    </w:lvl>
    <w:lvl w:ilvl="6" w:tplc="B6627428">
      <w:numFmt w:val="bullet"/>
      <w:lvlText w:val="•"/>
      <w:lvlJc w:val="left"/>
      <w:pPr>
        <w:ind w:left="5858" w:hanging="360"/>
      </w:pPr>
      <w:rPr>
        <w:rFonts w:hint="default"/>
        <w:lang w:val="pt-PT" w:eastAsia="en-US" w:bidi="ar-SA"/>
      </w:rPr>
    </w:lvl>
    <w:lvl w:ilvl="7" w:tplc="B9A477CE">
      <w:numFmt w:val="bullet"/>
      <w:lvlText w:val="•"/>
      <w:lvlJc w:val="left"/>
      <w:pPr>
        <w:ind w:left="6754" w:hanging="360"/>
      </w:pPr>
      <w:rPr>
        <w:rFonts w:hint="default"/>
        <w:lang w:val="pt-PT" w:eastAsia="en-US" w:bidi="ar-SA"/>
      </w:rPr>
    </w:lvl>
    <w:lvl w:ilvl="8" w:tplc="BF7ED2DC">
      <w:numFmt w:val="bullet"/>
      <w:lvlText w:val="•"/>
      <w:lvlJc w:val="left"/>
      <w:pPr>
        <w:ind w:left="7651" w:hanging="360"/>
      </w:pPr>
      <w:rPr>
        <w:rFonts w:hint="default"/>
        <w:lang w:val="pt-PT" w:eastAsia="en-US" w:bidi="ar-SA"/>
      </w:rPr>
    </w:lvl>
  </w:abstractNum>
  <w:abstractNum w:abstractNumId="6" w15:restartNumberingAfterBreak="0">
    <w:nsid w:val="0EFA3151"/>
    <w:multiLevelType w:val="hybridMultilevel"/>
    <w:tmpl w:val="68E47A78"/>
    <w:lvl w:ilvl="0" w:tplc="08160001">
      <w:start w:val="1"/>
      <w:numFmt w:val="bullet"/>
      <w:lvlText w:val=""/>
      <w:lvlJc w:val="left"/>
      <w:pPr>
        <w:ind w:left="836" w:hanging="360"/>
      </w:pPr>
      <w:rPr>
        <w:rFonts w:ascii="Symbol" w:hAnsi="Symbol" w:hint="default"/>
      </w:rPr>
    </w:lvl>
    <w:lvl w:ilvl="1" w:tplc="08160003" w:tentative="1">
      <w:start w:val="1"/>
      <w:numFmt w:val="bullet"/>
      <w:lvlText w:val="o"/>
      <w:lvlJc w:val="left"/>
      <w:pPr>
        <w:ind w:left="1556" w:hanging="360"/>
      </w:pPr>
      <w:rPr>
        <w:rFonts w:ascii="Courier New" w:hAnsi="Courier New" w:cs="Courier New" w:hint="default"/>
      </w:rPr>
    </w:lvl>
    <w:lvl w:ilvl="2" w:tplc="08160005" w:tentative="1">
      <w:start w:val="1"/>
      <w:numFmt w:val="bullet"/>
      <w:lvlText w:val=""/>
      <w:lvlJc w:val="left"/>
      <w:pPr>
        <w:ind w:left="2276" w:hanging="360"/>
      </w:pPr>
      <w:rPr>
        <w:rFonts w:ascii="Wingdings" w:hAnsi="Wingdings" w:hint="default"/>
      </w:rPr>
    </w:lvl>
    <w:lvl w:ilvl="3" w:tplc="08160001" w:tentative="1">
      <w:start w:val="1"/>
      <w:numFmt w:val="bullet"/>
      <w:lvlText w:val=""/>
      <w:lvlJc w:val="left"/>
      <w:pPr>
        <w:ind w:left="2996" w:hanging="360"/>
      </w:pPr>
      <w:rPr>
        <w:rFonts w:ascii="Symbol" w:hAnsi="Symbol" w:hint="default"/>
      </w:rPr>
    </w:lvl>
    <w:lvl w:ilvl="4" w:tplc="08160003" w:tentative="1">
      <w:start w:val="1"/>
      <w:numFmt w:val="bullet"/>
      <w:lvlText w:val="o"/>
      <w:lvlJc w:val="left"/>
      <w:pPr>
        <w:ind w:left="3716" w:hanging="360"/>
      </w:pPr>
      <w:rPr>
        <w:rFonts w:ascii="Courier New" w:hAnsi="Courier New" w:cs="Courier New" w:hint="default"/>
      </w:rPr>
    </w:lvl>
    <w:lvl w:ilvl="5" w:tplc="08160005" w:tentative="1">
      <w:start w:val="1"/>
      <w:numFmt w:val="bullet"/>
      <w:lvlText w:val=""/>
      <w:lvlJc w:val="left"/>
      <w:pPr>
        <w:ind w:left="4436" w:hanging="360"/>
      </w:pPr>
      <w:rPr>
        <w:rFonts w:ascii="Wingdings" w:hAnsi="Wingdings" w:hint="default"/>
      </w:rPr>
    </w:lvl>
    <w:lvl w:ilvl="6" w:tplc="08160001" w:tentative="1">
      <w:start w:val="1"/>
      <w:numFmt w:val="bullet"/>
      <w:lvlText w:val=""/>
      <w:lvlJc w:val="left"/>
      <w:pPr>
        <w:ind w:left="5156" w:hanging="360"/>
      </w:pPr>
      <w:rPr>
        <w:rFonts w:ascii="Symbol" w:hAnsi="Symbol" w:hint="default"/>
      </w:rPr>
    </w:lvl>
    <w:lvl w:ilvl="7" w:tplc="08160003" w:tentative="1">
      <w:start w:val="1"/>
      <w:numFmt w:val="bullet"/>
      <w:lvlText w:val="o"/>
      <w:lvlJc w:val="left"/>
      <w:pPr>
        <w:ind w:left="5876" w:hanging="360"/>
      </w:pPr>
      <w:rPr>
        <w:rFonts w:ascii="Courier New" w:hAnsi="Courier New" w:cs="Courier New" w:hint="default"/>
      </w:rPr>
    </w:lvl>
    <w:lvl w:ilvl="8" w:tplc="08160005" w:tentative="1">
      <w:start w:val="1"/>
      <w:numFmt w:val="bullet"/>
      <w:lvlText w:val=""/>
      <w:lvlJc w:val="left"/>
      <w:pPr>
        <w:ind w:left="6596" w:hanging="360"/>
      </w:pPr>
      <w:rPr>
        <w:rFonts w:ascii="Wingdings" w:hAnsi="Wingdings" w:hint="default"/>
      </w:rPr>
    </w:lvl>
  </w:abstractNum>
  <w:abstractNum w:abstractNumId="7" w15:restartNumberingAfterBreak="0">
    <w:nsid w:val="12962EA0"/>
    <w:multiLevelType w:val="hybridMultilevel"/>
    <w:tmpl w:val="D23AA040"/>
    <w:lvl w:ilvl="0" w:tplc="EA72C162">
      <w:numFmt w:val="bullet"/>
      <w:lvlText w:val="•"/>
      <w:lvlJc w:val="left"/>
      <w:pPr>
        <w:ind w:left="720" w:hanging="360"/>
      </w:pPr>
      <w:rPr>
        <w:rFonts w:hint="default"/>
        <w:lang w:val="pt-PT" w:eastAsia="en-US" w:bidi="ar-SA"/>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16B2726A"/>
    <w:multiLevelType w:val="multilevel"/>
    <w:tmpl w:val="F29AACBE"/>
    <w:lvl w:ilvl="0">
      <w:start w:val="1"/>
      <w:numFmt w:val="upperRoman"/>
      <w:lvlText w:val="Capítulo %1."/>
      <w:lvlJc w:val="left"/>
      <w:pPr>
        <w:ind w:left="385" w:hanging="269"/>
      </w:pPr>
      <w:rPr>
        <w:rFonts w:ascii="NewsGotT" w:hAnsi="NewsGotT" w:hint="default"/>
        <w:b w:val="0"/>
        <w:bCs/>
        <w:i w:val="0"/>
        <w:color w:val="auto"/>
        <w:spacing w:val="-1"/>
        <w:w w:val="79"/>
        <w:sz w:val="26"/>
        <w:szCs w:val="26"/>
        <w:lang w:val="pt-PT" w:eastAsia="en-US" w:bidi="ar-SA"/>
      </w:rPr>
    </w:lvl>
    <w:lvl w:ilvl="1">
      <w:start w:val="1"/>
      <w:numFmt w:val="decimal"/>
      <w:lvlText w:val="%1.%2"/>
      <w:lvlJc w:val="left"/>
      <w:pPr>
        <w:ind w:left="524" w:hanging="408"/>
        <w:jc w:val="right"/>
      </w:pPr>
      <w:rPr>
        <w:rFonts w:ascii="Verdana" w:eastAsia="Verdana" w:hAnsi="Verdana" w:cs="Verdana" w:hint="default"/>
        <w:b/>
        <w:bCs/>
        <w:color w:val="404040"/>
        <w:spacing w:val="-1"/>
        <w:w w:val="79"/>
        <w:sz w:val="24"/>
        <w:szCs w:val="24"/>
        <w:lang w:val="pt-PT" w:eastAsia="en-US" w:bidi="ar-SA"/>
      </w:rPr>
    </w:lvl>
    <w:lvl w:ilvl="2">
      <w:start w:val="1"/>
      <w:numFmt w:val="decimal"/>
      <w:lvlText w:val="(%3)"/>
      <w:lvlJc w:val="left"/>
      <w:pPr>
        <w:ind w:left="760" w:hanging="361"/>
      </w:pPr>
      <w:rPr>
        <w:rFonts w:ascii="Verdana" w:eastAsia="Verdana" w:hAnsi="Verdana" w:cs="Verdana" w:hint="default"/>
        <w:spacing w:val="-1"/>
        <w:w w:val="57"/>
        <w:sz w:val="24"/>
        <w:szCs w:val="24"/>
        <w:lang w:val="pt-PT" w:eastAsia="en-US" w:bidi="ar-SA"/>
      </w:rPr>
    </w:lvl>
    <w:lvl w:ilvl="3">
      <w:numFmt w:val="bullet"/>
      <w:lvlText w:val="•"/>
      <w:lvlJc w:val="left"/>
      <w:pPr>
        <w:ind w:left="840" w:hanging="361"/>
      </w:pPr>
      <w:rPr>
        <w:rFonts w:hint="default"/>
        <w:lang w:val="pt-PT" w:eastAsia="en-US" w:bidi="ar-SA"/>
      </w:rPr>
    </w:lvl>
    <w:lvl w:ilvl="4">
      <w:numFmt w:val="bullet"/>
      <w:lvlText w:val="•"/>
      <w:lvlJc w:val="left"/>
      <w:pPr>
        <w:ind w:left="2069" w:hanging="361"/>
      </w:pPr>
      <w:rPr>
        <w:rFonts w:hint="default"/>
        <w:lang w:val="pt-PT" w:eastAsia="en-US" w:bidi="ar-SA"/>
      </w:rPr>
    </w:lvl>
    <w:lvl w:ilvl="5">
      <w:numFmt w:val="bullet"/>
      <w:lvlText w:val="•"/>
      <w:lvlJc w:val="left"/>
      <w:pPr>
        <w:ind w:left="3298" w:hanging="361"/>
      </w:pPr>
      <w:rPr>
        <w:rFonts w:hint="default"/>
        <w:lang w:val="pt-PT" w:eastAsia="en-US" w:bidi="ar-SA"/>
      </w:rPr>
    </w:lvl>
    <w:lvl w:ilvl="6">
      <w:numFmt w:val="bullet"/>
      <w:lvlText w:val="•"/>
      <w:lvlJc w:val="left"/>
      <w:pPr>
        <w:ind w:left="4527" w:hanging="361"/>
      </w:pPr>
      <w:rPr>
        <w:rFonts w:hint="default"/>
        <w:lang w:val="pt-PT" w:eastAsia="en-US" w:bidi="ar-SA"/>
      </w:rPr>
    </w:lvl>
    <w:lvl w:ilvl="7">
      <w:numFmt w:val="bullet"/>
      <w:lvlText w:val="•"/>
      <w:lvlJc w:val="left"/>
      <w:pPr>
        <w:ind w:left="5756" w:hanging="361"/>
      </w:pPr>
      <w:rPr>
        <w:rFonts w:hint="default"/>
        <w:lang w:val="pt-PT" w:eastAsia="en-US" w:bidi="ar-SA"/>
      </w:rPr>
    </w:lvl>
    <w:lvl w:ilvl="8">
      <w:numFmt w:val="bullet"/>
      <w:lvlText w:val="•"/>
      <w:lvlJc w:val="left"/>
      <w:pPr>
        <w:ind w:left="6985" w:hanging="361"/>
      </w:pPr>
      <w:rPr>
        <w:rFonts w:hint="default"/>
        <w:lang w:val="pt-PT" w:eastAsia="en-US" w:bidi="ar-SA"/>
      </w:rPr>
    </w:lvl>
  </w:abstractNum>
  <w:abstractNum w:abstractNumId="9" w15:restartNumberingAfterBreak="0">
    <w:nsid w:val="1E206B35"/>
    <w:multiLevelType w:val="hybridMultilevel"/>
    <w:tmpl w:val="49E8B076"/>
    <w:lvl w:ilvl="0" w:tplc="AA949540">
      <w:start w:val="1"/>
      <w:numFmt w:val="bullet"/>
      <w:lvlText w:val=""/>
      <w:lvlJc w:val="left"/>
      <w:pPr>
        <w:ind w:left="1556" w:hanging="360"/>
      </w:pPr>
      <w:rPr>
        <w:rFonts w:ascii="Symbol" w:hAnsi="Symbol" w:hint="default"/>
        <w:color w:val="auto"/>
      </w:rPr>
    </w:lvl>
    <w:lvl w:ilvl="1" w:tplc="08160003" w:tentative="1">
      <w:start w:val="1"/>
      <w:numFmt w:val="bullet"/>
      <w:lvlText w:val="o"/>
      <w:lvlJc w:val="left"/>
      <w:pPr>
        <w:ind w:left="2276" w:hanging="360"/>
      </w:pPr>
      <w:rPr>
        <w:rFonts w:ascii="Courier New" w:hAnsi="Courier New" w:cs="Courier New" w:hint="default"/>
      </w:rPr>
    </w:lvl>
    <w:lvl w:ilvl="2" w:tplc="08160005" w:tentative="1">
      <w:start w:val="1"/>
      <w:numFmt w:val="bullet"/>
      <w:lvlText w:val=""/>
      <w:lvlJc w:val="left"/>
      <w:pPr>
        <w:ind w:left="2996" w:hanging="360"/>
      </w:pPr>
      <w:rPr>
        <w:rFonts w:ascii="Wingdings" w:hAnsi="Wingdings" w:hint="default"/>
      </w:rPr>
    </w:lvl>
    <w:lvl w:ilvl="3" w:tplc="08160001" w:tentative="1">
      <w:start w:val="1"/>
      <w:numFmt w:val="bullet"/>
      <w:lvlText w:val=""/>
      <w:lvlJc w:val="left"/>
      <w:pPr>
        <w:ind w:left="3716" w:hanging="360"/>
      </w:pPr>
      <w:rPr>
        <w:rFonts w:ascii="Symbol" w:hAnsi="Symbol" w:hint="default"/>
      </w:rPr>
    </w:lvl>
    <w:lvl w:ilvl="4" w:tplc="08160003" w:tentative="1">
      <w:start w:val="1"/>
      <w:numFmt w:val="bullet"/>
      <w:lvlText w:val="o"/>
      <w:lvlJc w:val="left"/>
      <w:pPr>
        <w:ind w:left="4436" w:hanging="360"/>
      </w:pPr>
      <w:rPr>
        <w:rFonts w:ascii="Courier New" w:hAnsi="Courier New" w:cs="Courier New" w:hint="default"/>
      </w:rPr>
    </w:lvl>
    <w:lvl w:ilvl="5" w:tplc="08160005" w:tentative="1">
      <w:start w:val="1"/>
      <w:numFmt w:val="bullet"/>
      <w:lvlText w:val=""/>
      <w:lvlJc w:val="left"/>
      <w:pPr>
        <w:ind w:left="5156" w:hanging="360"/>
      </w:pPr>
      <w:rPr>
        <w:rFonts w:ascii="Wingdings" w:hAnsi="Wingdings" w:hint="default"/>
      </w:rPr>
    </w:lvl>
    <w:lvl w:ilvl="6" w:tplc="08160001" w:tentative="1">
      <w:start w:val="1"/>
      <w:numFmt w:val="bullet"/>
      <w:lvlText w:val=""/>
      <w:lvlJc w:val="left"/>
      <w:pPr>
        <w:ind w:left="5876" w:hanging="360"/>
      </w:pPr>
      <w:rPr>
        <w:rFonts w:ascii="Symbol" w:hAnsi="Symbol" w:hint="default"/>
      </w:rPr>
    </w:lvl>
    <w:lvl w:ilvl="7" w:tplc="08160003" w:tentative="1">
      <w:start w:val="1"/>
      <w:numFmt w:val="bullet"/>
      <w:lvlText w:val="o"/>
      <w:lvlJc w:val="left"/>
      <w:pPr>
        <w:ind w:left="6596" w:hanging="360"/>
      </w:pPr>
      <w:rPr>
        <w:rFonts w:ascii="Courier New" w:hAnsi="Courier New" w:cs="Courier New" w:hint="default"/>
      </w:rPr>
    </w:lvl>
    <w:lvl w:ilvl="8" w:tplc="08160005" w:tentative="1">
      <w:start w:val="1"/>
      <w:numFmt w:val="bullet"/>
      <w:lvlText w:val=""/>
      <w:lvlJc w:val="left"/>
      <w:pPr>
        <w:ind w:left="7316" w:hanging="360"/>
      </w:pPr>
      <w:rPr>
        <w:rFonts w:ascii="Wingdings" w:hAnsi="Wingdings" w:hint="default"/>
      </w:rPr>
    </w:lvl>
  </w:abstractNum>
  <w:abstractNum w:abstractNumId="10" w15:restartNumberingAfterBreak="0">
    <w:nsid w:val="1ED33F93"/>
    <w:multiLevelType w:val="hybridMultilevel"/>
    <w:tmpl w:val="406A759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209E7F02"/>
    <w:multiLevelType w:val="hybridMultilevel"/>
    <w:tmpl w:val="816C93E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15:restartNumberingAfterBreak="0">
    <w:nsid w:val="23286EC9"/>
    <w:multiLevelType w:val="multilevel"/>
    <w:tmpl w:val="A4144154"/>
    <w:lvl w:ilvl="0">
      <w:start w:val="1"/>
      <w:numFmt w:val="decimal"/>
      <w:lvlText w:val="%1."/>
      <w:lvlJc w:val="left"/>
      <w:pPr>
        <w:ind w:left="355" w:hanging="240"/>
      </w:pPr>
      <w:rPr>
        <w:rFonts w:ascii="Verdana" w:eastAsia="Verdana" w:hAnsi="Verdana" w:cs="Verdana" w:hint="default"/>
        <w:spacing w:val="0"/>
        <w:w w:val="66"/>
        <w:sz w:val="24"/>
        <w:szCs w:val="24"/>
        <w:lang w:val="pt-PT" w:eastAsia="en-US" w:bidi="ar-SA"/>
      </w:rPr>
    </w:lvl>
    <w:lvl w:ilvl="1">
      <w:start w:val="1"/>
      <w:numFmt w:val="decimal"/>
      <w:lvlText w:val="%1.%2"/>
      <w:lvlJc w:val="left"/>
      <w:pPr>
        <w:ind w:left="758" w:hanging="360"/>
      </w:pPr>
      <w:rPr>
        <w:rFonts w:ascii="Verdana" w:eastAsia="Verdana" w:hAnsi="Verdana" w:cs="Verdana" w:hint="default"/>
        <w:spacing w:val="-1"/>
        <w:w w:val="73"/>
        <w:sz w:val="24"/>
        <w:szCs w:val="24"/>
        <w:lang w:val="pt-PT" w:eastAsia="en-US" w:bidi="ar-SA"/>
      </w:rPr>
    </w:lvl>
    <w:lvl w:ilvl="2">
      <w:numFmt w:val="bullet"/>
      <w:lvlText w:val="•"/>
      <w:lvlJc w:val="left"/>
      <w:pPr>
        <w:ind w:left="1724" w:hanging="360"/>
      </w:pPr>
      <w:rPr>
        <w:rFonts w:hint="default"/>
        <w:lang w:val="pt-PT" w:eastAsia="en-US" w:bidi="ar-SA"/>
      </w:rPr>
    </w:lvl>
    <w:lvl w:ilvl="3">
      <w:numFmt w:val="bullet"/>
      <w:lvlText w:val="•"/>
      <w:lvlJc w:val="left"/>
      <w:pPr>
        <w:ind w:left="2689" w:hanging="360"/>
      </w:pPr>
      <w:rPr>
        <w:rFonts w:hint="default"/>
        <w:lang w:val="pt-PT" w:eastAsia="en-US" w:bidi="ar-SA"/>
      </w:rPr>
    </w:lvl>
    <w:lvl w:ilvl="4">
      <w:numFmt w:val="bullet"/>
      <w:lvlText w:val="•"/>
      <w:lvlJc w:val="left"/>
      <w:pPr>
        <w:ind w:left="3654" w:hanging="360"/>
      </w:pPr>
      <w:rPr>
        <w:rFonts w:hint="default"/>
        <w:lang w:val="pt-PT" w:eastAsia="en-US" w:bidi="ar-SA"/>
      </w:rPr>
    </w:lvl>
    <w:lvl w:ilvl="5">
      <w:numFmt w:val="bullet"/>
      <w:lvlText w:val="•"/>
      <w:lvlJc w:val="left"/>
      <w:pPr>
        <w:ind w:left="4619" w:hanging="360"/>
      </w:pPr>
      <w:rPr>
        <w:rFonts w:hint="default"/>
        <w:lang w:val="pt-PT" w:eastAsia="en-US" w:bidi="ar-SA"/>
      </w:rPr>
    </w:lvl>
    <w:lvl w:ilvl="6">
      <w:numFmt w:val="bullet"/>
      <w:lvlText w:val="•"/>
      <w:lvlJc w:val="left"/>
      <w:pPr>
        <w:ind w:left="5584" w:hanging="360"/>
      </w:pPr>
      <w:rPr>
        <w:rFonts w:hint="default"/>
        <w:lang w:val="pt-PT" w:eastAsia="en-US" w:bidi="ar-SA"/>
      </w:rPr>
    </w:lvl>
    <w:lvl w:ilvl="7">
      <w:numFmt w:val="bullet"/>
      <w:lvlText w:val="•"/>
      <w:lvlJc w:val="left"/>
      <w:pPr>
        <w:ind w:left="6549" w:hanging="360"/>
      </w:pPr>
      <w:rPr>
        <w:rFonts w:hint="default"/>
        <w:lang w:val="pt-PT" w:eastAsia="en-US" w:bidi="ar-SA"/>
      </w:rPr>
    </w:lvl>
    <w:lvl w:ilvl="8">
      <w:numFmt w:val="bullet"/>
      <w:lvlText w:val="•"/>
      <w:lvlJc w:val="left"/>
      <w:pPr>
        <w:ind w:left="7514" w:hanging="360"/>
      </w:pPr>
      <w:rPr>
        <w:rFonts w:hint="default"/>
        <w:lang w:val="pt-PT" w:eastAsia="en-US" w:bidi="ar-SA"/>
      </w:rPr>
    </w:lvl>
  </w:abstractNum>
  <w:abstractNum w:abstractNumId="13" w15:restartNumberingAfterBreak="0">
    <w:nsid w:val="29FA16B0"/>
    <w:multiLevelType w:val="hybridMultilevel"/>
    <w:tmpl w:val="084EE8DC"/>
    <w:lvl w:ilvl="0" w:tplc="A566E86C">
      <w:start w:val="1"/>
      <w:numFmt w:val="decimal"/>
      <w:lvlText w:val="%1."/>
      <w:lvlJc w:val="left"/>
      <w:pPr>
        <w:ind w:left="1196" w:hanging="360"/>
      </w:pPr>
      <w:rPr>
        <w:rFonts w:hint="default"/>
      </w:rPr>
    </w:lvl>
    <w:lvl w:ilvl="1" w:tplc="08160019" w:tentative="1">
      <w:start w:val="1"/>
      <w:numFmt w:val="lowerLetter"/>
      <w:lvlText w:val="%2."/>
      <w:lvlJc w:val="left"/>
      <w:pPr>
        <w:ind w:left="1916" w:hanging="360"/>
      </w:pPr>
    </w:lvl>
    <w:lvl w:ilvl="2" w:tplc="0816001B" w:tentative="1">
      <w:start w:val="1"/>
      <w:numFmt w:val="lowerRoman"/>
      <w:lvlText w:val="%3."/>
      <w:lvlJc w:val="right"/>
      <w:pPr>
        <w:ind w:left="2636" w:hanging="180"/>
      </w:pPr>
    </w:lvl>
    <w:lvl w:ilvl="3" w:tplc="0816000F" w:tentative="1">
      <w:start w:val="1"/>
      <w:numFmt w:val="decimal"/>
      <w:lvlText w:val="%4."/>
      <w:lvlJc w:val="left"/>
      <w:pPr>
        <w:ind w:left="3356" w:hanging="360"/>
      </w:pPr>
    </w:lvl>
    <w:lvl w:ilvl="4" w:tplc="08160019" w:tentative="1">
      <w:start w:val="1"/>
      <w:numFmt w:val="lowerLetter"/>
      <w:lvlText w:val="%5."/>
      <w:lvlJc w:val="left"/>
      <w:pPr>
        <w:ind w:left="4076" w:hanging="360"/>
      </w:pPr>
    </w:lvl>
    <w:lvl w:ilvl="5" w:tplc="0816001B" w:tentative="1">
      <w:start w:val="1"/>
      <w:numFmt w:val="lowerRoman"/>
      <w:lvlText w:val="%6."/>
      <w:lvlJc w:val="right"/>
      <w:pPr>
        <w:ind w:left="4796" w:hanging="180"/>
      </w:pPr>
    </w:lvl>
    <w:lvl w:ilvl="6" w:tplc="0816000F" w:tentative="1">
      <w:start w:val="1"/>
      <w:numFmt w:val="decimal"/>
      <w:lvlText w:val="%7."/>
      <w:lvlJc w:val="left"/>
      <w:pPr>
        <w:ind w:left="5516" w:hanging="360"/>
      </w:pPr>
    </w:lvl>
    <w:lvl w:ilvl="7" w:tplc="08160019" w:tentative="1">
      <w:start w:val="1"/>
      <w:numFmt w:val="lowerLetter"/>
      <w:lvlText w:val="%8."/>
      <w:lvlJc w:val="left"/>
      <w:pPr>
        <w:ind w:left="6236" w:hanging="360"/>
      </w:pPr>
    </w:lvl>
    <w:lvl w:ilvl="8" w:tplc="0816001B" w:tentative="1">
      <w:start w:val="1"/>
      <w:numFmt w:val="lowerRoman"/>
      <w:lvlText w:val="%9."/>
      <w:lvlJc w:val="right"/>
      <w:pPr>
        <w:ind w:left="6956" w:hanging="180"/>
      </w:pPr>
    </w:lvl>
  </w:abstractNum>
  <w:abstractNum w:abstractNumId="14" w15:restartNumberingAfterBreak="0">
    <w:nsid w:val="2C917F19"/>
    <w:multiLevelType w:val="hybridMultilevel"/>
    <w:tmpl w:val="911E9E2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2FAC0C33"/>
    <w:multiLevelType w:val="hybridMultilevel"/>
    <w:tmpl w:val="5A9474B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15:restartNumberingAfterBreak="0">
    <w:nsid w:val="31C05025"/>
    <w:multiLevelType w:val="hybridMultilevel"/>
    <w:tmpl w:val="C7AA53F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2EE04FD"/>
    <w:multiLevelType w:val="hybridMultilevel"/>
    <w:tmpl w:val="1B98119A"/>
    <w:lvl w:ilvl="0" w:tplc="AA949540">
      <w:start w:val="1"/>
      <w:numFmt w:val="bullet"/>
      <w:lvlText w:val=""/>
      <w:lvlJc w:val="left"/>
      <w:pPr>
        <w:ind w:left="836" w:hanging="360"/>
      </w:pPr>
      <w:rPr>
        <w:rFonts w:ascii="Symbol" w:hAnsi="Symbol" w:hint="default"/>
        <w:color w:val="auto"/>
      </w:rPr>
    </w:lvl>
    <w:lvl w:ilvl="1" w:tplc="08160003" w:tentative="1">
      <w:start w:val="1"/>
      <w:numFmt w:val="bullet"/>
      <w:lvlText w:val="o"/>
      <w:lvlJc w:val="left"/>
      <w:pPr>
        <w:ind w:left="1556" w:hanging="360"/>
      </w:pPr>
      <w:rPr>
        <w:rFonts w:ascii="Courier New" w:hAnsi="Courier New" w:cs="Courier New" w:hint="default"/>
      </w:rPr>
    </w:lvl>
    <w:lvl w:ilvl="2" w:tplc="08160005" w:tentative="1">
      <w:start w:val="1"/>
      <w:numFmt w:val="bullet"/>
      <w:lvlText w:val=""/>
      <w:lvlJc w:val="left"/>
      <w:pPr>
        <w:ind w:left="2276" w:hanging="360"/>
      </w:pPr>
      <w:rPr>
        <w:rFonts w:ascii="Wingdings" w:hAnsi="Wingdings" w:hint="default"/>
      </w:rPr>
    </w:lvl>
    <w:lvl w:ilvl="3" w:tplc="08160001" w:tentative="1">
      <w:start w:val="1"/>
      <w:numFmt w:val="bullet"/>
      <w:lvlText w:val=""/>
      <w:lvlJc w:val="left"/>
      <w:pPr>
        <w:ind w:left="2996" w:hanging="360"/>
      </w:pPr>
      <w:rPr>
        <w:rFonts w:ascii="Symbol" w:hAnsi="Symbol" w:hint="default"/>
      </w:rPr>
    </w:lvl>
    <w:lvl w:ilvl="4" w:tplc="08160003" w:tentative="1">
      <w:start w:val="1"/>
      <w:numFmt w:val="bullet"/>
      <w:lvlText w:val="o"/>
      <w:lvlJc w:val="left"/>
      <w:pPr>
        <w:ind w:left="3716" w:hanging="360"/>
      </w:pPr>
      <w:rPr>
        <w:rFonts w:ascii="Courier New" w:hAnsi="Courier New" w:cs="Courier New" w:hint="default"/>
      </w:rPr>
    </w:lvl>
    <w:lvl w:ilvl="5" w:tplc="08160005" w:tentative="1">
      <w:start w:val="1"/>
      <w:numFmt w:val="bullet"/>
      <w:lvlText w:val=""/>
      <w:lvlJc w:val="left"/>
      <w:pPr>
        <w:ind w:left="4436" w:hanging="360"/>
      </w:pPr>
      <w:rPr>
        <w:rFonts w:ascii="Wingdings" w:hAnsi="Wingdings" w:hint="default"/>
      </w:rPr>
    </w:lvl>
    <w:lvl w:ilvl="6" w:tplc="08160001" w:tentative="1">
      <w:start w:val="1"/>
      <w:numFmt w:val="bullet"/>
      <w:lvlText w:val=""/>
      <w:lvlJc w:val="left"/>
      <w:pPr>
        <w:ind w:left="5156" w:hanging="360"/>
      </w:pPr>
      <w:rPr>
        <w:rFonts w:ascii="Symbol" w:hAnsi="Symbol" w:hint="default"/>
      </w:rPr>
    </w:lvl>
    <w:lvl w:ilvl="7" w:tplc="08160003" w:tentative="1">
      <w:start w:val="1"/>
      <w:numFmt w:val="bullet"/>
      <w:lvlText w:val="o"/>
      <w:lvlJc w:val="left"/>
      <w:pPr>
        <w:ind w:left="5876" w:hanging="360"/>
      </w:pPr>
      <w:rPr>
        <w:rFonts w:ascii="Courier New" w:hAnsi="Courier New" w:cs="Courier New" w:hint="default"/>
      </w:rPr>
    </w:lvl>
    <w:lvl w:ilvl="8" w:tplc="08160005" w:tentative="1">
      <w:start w:val="1"/>
      <w:numFmt w:val="bullet"/>
      <w:lvlText w:val=""/>
      <w:lvlJc w:val="left"/>
      <w:pPr>
        <w:ind w:left="6596" w:hanging="360"/>
      </w:pPr>
      <w:rPr>
        <w:rFonts w:ascii="Wingdings" w:hAnsi="Wingdings" w:hint="default"/>
      </w:rPr>
    </w:lvl>
  </w:abstractNum>
  <w:abstractNum w:abstractNumId="18" w15:restartNumberingAfterBreak="0">
    <w:nsid w:val="343D4168"/>
    <w:multiLevelType w:val="hybridMultilevel"/>
    <w:tmpl w:val="C5E67F66"/>
    <w:lvl w:ilvl="0" w:tplc="EA72C162">
      <w:numFmt w:val="bullet"/>
      <w:lvlText w:val="•"/>
      <w:lvlJc w:val="left"/>
      <w:pPr>
        <w:ind w:left="720" w:hanging="360"/>
      </w:pPr>
      <w:rPr>
        <w:rFonts w:hint="default"/>
        <w:lang w:val="pt-PT" w:eastAsia="en-US" w:bidi="ar-SA"/>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35FC5257"/>
    <w:multiLevelType w:val="hybridMultilevel"/>
    <w:tmpl w:val="296A51BE"/>
    <w:lvl w:ilvl="0" w:tplc="EA72C162">
      <w:numFmt w:val="bullet"/>
      <w:lvlText w:val="•"/>
      <w:lvlJc w:val="left"/>
      <w:pPr>
        <w:ind w:left="720" w:hanging="360"/>
      </w:pPr>
      <w:rPr>
        <w:rFonts w:hint="default"/>
        <w:lang w:val="pt-PT" w:eastAsia="en-US" w:bidi="ar-SA"/>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42B67831"/>
    <w:multiLevelType w:val="hybridMultilevel"/>
    <w:tmpl w:val="885218E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57581E0B"/>
    <w:multiLevelType w:val="hybridMultilevel"/>
    <w:tmpl w:val="6762A2B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5AAB14C7"/>
    <w:multiLevelType w:val="hybridMultilevel"/>
    <w:tmpl w:val="B608F036"/>
    <w:lvl w:ilvl="0" w:tplc="08160001">
      <w:start w:val="1"/>
      <w:numFmt w:val="bullet"/>
      <w:lvlText w:val=""/>
      <w:lvlJc w:val="left"/>
      <w:pPr>
        <w:ind w:left="836" w:hanging="360"/>
      </w:pPr>
      <w:rPr>
        <w:rFonts w:ascii="Symbol" w:hAnsi="Symbol" w:hint="default"/>
      </w:rPr>
    </w:lvl>
    <w:lvl w:ilvl="1" w:tplc="08160003" w:tentative="1">
      <w:start w:val="1"/>
      <w:numFmt w:val="bullet"/>
      <w:lvlText w:val="o"/>
      <w:lvlJc w:val="left"/>
      <w:pPr>
        <w:ind w:left="1556" w:hanging="360"/>
      </w:pPr>
      <w:rPr>
        <w:rFonts w:ascii="Courier New" w:hAnsi="Courier New" w:cs="Courier New" w:hint="default"/>
      </w:rPr>
    </w:lvl>
    <w:lvl w:ilvl="2" w:tplc="08160005" w:tentative="1">
      <w:start w:val="1"/>
      <w:numFmt w:val="bullet"/>
      <w:lvlText w:val=""/>
      <w:lvlJc w:val="left"/>
      <w:pPr>
        <w:ind w:left="2276" w:hanging="360"/>
      </w:pPr>
      <w:rPr>
        <w:rFonts w:ascii="Wingdings" w:hAnsi="Wingdings" w:hint="default"/>
      </w:rPr>
    </w:lvl>
    <w:lvl w:ilvl="3" w:tplc="08160001" w:tentative="1">
      <w:start w:val="1"/>
      <w:numFmt w:val="bullet"/>
      <w:lvlText w:val=""/>
      <w:lvlJc w:val="left"/>
      <w:pPr>
        <w:ind w:left="2996" w:hanging="360"/>
      </w:pPr>
      <w:rPr>
        <w:rFonts w:ascii="Symbol" w:hAnsi="Symbol" w:hint="default"/>
      </w:rPr>
    </w:lvl>
    <w:lvl w:ilvl="4" w:tplc="08160003" w:tentative="1">
      <w:start w:val="1"/>
      <w:numFmt w:val="bullet"/>
      <w:lvlText w:val="o"/>
      <w:lvlJc w:val="left"/>
      <w:pPr>
        <w:ind w:left="3716" w:hanging="360"/>
      </w:pPr>
      <w:rPr>
        <w:rFonts w:ascii="Courier New" w:hAnsi="Courier New" w:cs="Courier New" w:hint="default"/>
      </w:rPr>
    </w:lvl>
    <w:lvl w:ilvl="5" w:tplc="08160005" w:tentative="1">
      <w:start w:val="1"/>
      <w:numFmt w:val="bullet"/>
      <w:lvlText w:val=""/>
      <w:lvlJc w:val="left"/>
      <w:pPr>
        <w:ind w:left="4436" w:hanging="360"/>
      </w:pPr>
      <w:rPr>
        <w:rFonts w:ascii="Wingdings" w:hAnsi="Wingdings" w:hint="default"/>
      </w:rPr>
    </w:lvl>
    <w:lvl w:ilvl="6" w:tplc="08160001" w:tentative="1">
      <w:start w:val="1"/>
      <w:numFmt w:val="bullet"/>
      <w:lvlText w:val=""/>
      <w:lvlJc w:val="left"/>
      <w:pPr>
        <w:ind w:left="5156" w:hanging="360"/>
      </w:pPr>
      <w:rPr>
        <w:rFonts w:ascii="Symbol" w:hAnsi="Symbol" w:hint="default"/>
      </w:rPr>
    </w:lvl>
    <w:lvl w:ilvl="7" w:tplc="08160003" w:tentative="1">
      <w:start w:val="1"/>
      <w:numFmt w:val="bullet"/>
      <w:lvlText w:val="o"/>
      <w:lvlJc w:val="left"/>
      <w:pPr>
        <w:ind w:left="5876" w:hanging="360"/>
      </w:pPr>
      <w:rPr>
        <w:rFonts w:ascii="Courier New" w:hAnsi="Courier New" w:cs="Courier New" w:hint="default"/>
      </w:rPr>
    </w:lvl>
    <w:lvl w:ilvl="8" w:tplc="08160005" w:tentative="1">
      <w:start w:val="1"/>
      <w:numFmt w:val="bullet"/>
      <w:lvlText w:val=""/>
      <w:lvlJc w:val="left"/>
      <w:pPr>
        <w:ind w:left="6596" w:hanging="360"/>
      </w:pPr>
      <w:rPr>
        <w:rFonts w:ascii="Wingdings" w:hAnsi="Wingdings" w:hint="default"/>
      </w:rPr>
    </w:lvl>
  </w:abstractNum>
  <w:abstractNum w:abstractNumId="23" w15:restartNumberingAfterBreak="0">
    <w:nsid w:val="5F690641"/>
    <w:multiLevelType w:val="hybridMultilevel"/>
    <w:tmpl w:val="5C5A8520"/>
    <w:lvl w:ilvl="0" w:tplc="09206A92">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62035D87"/>
    <w:multiLevelType w:val="hybridMultilevel"/>
    <w:tmpl w:val="2D8CAF80"/>
    <w:lvl w:ilvl="0" w:tplc="EA72C162">
      <w:numFmt w:val="bullet"/>
      <w:lvlText w:val="•"/>
      <w:lvlJc w:val="left"/>
      <w:pPr>
        <w:ind w:left="720" w:hanging="360"/>
      </w:pPr>
      <w:rPr>
        <w:rFonts w:hint="default"/>
        <w:lang w:val="pt-PT" w:eastAsia="en-US" w:bidi="ar-SA"/>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627022AD"/>
    <w:multiLevelType w:val="multilevel"/>
    <w:tmpl w:val="A1060D8C"/>
    <w:lvl w:ilvl="0">
      <w:start w:val="1"/>
      <w:numFmt w:val="decimal"/>
      <w:pStyle w:val="Ttulo1"/>
      <w:lvlText w:val="%1."/>
      <w:lvlJc w:val="left"/>
      <w:pPr>
        <w:ind w:left="360" w:hanging="360"/>
      </w:pPr>
      <w:rPr>
        <w:rFonts w:hint="default"/>
        <w:b w:val="0"/>
        <w:bCs/>
        <w:i w:val="0"/>
        <w:sz w:val="28"/>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6" w15:restartNumberingAfterBreak="0">
    <w:nsid w:val="676F6B39"/>
    <w:multiLevelType w:val="hybridMultilevel"/>
    <w:tmpl w:val="F0549070"/>
    <w:lvl w:ilvl="0" w:tplc="AA949540">
      <w:start w:val="1"/>
      <w:numFmt w:val="bullet"/>
      <w:lvlText w:val=""/>
      <w:lvlJc w:val="left"/>
      <w:pPr>
        <w:ind w:left="1429" w:hanging="360"/>
      </w:pPr>
      <w:rPr>
        <w:rFonts w:ascii="Symbol" w:hAnsi="Symbol" w:hint="default"/>
        <w:color w:val="auto"/>
      </w:rPr>
    </w:lvl>
    <w:lvl w:ilvl="1" w:tplc="08160003" w:tentative="1">
      <w:start w:val="1"/>
      <w:numFmt w:val="bullet"/>
      <w:lvlText w:val="o"/>
      <w:lvlJc w:val="left"/>
      <w:pPr>
        <w:ind w:left="2149" w:hanging="360"/>
      </w:pPr>
      <w:rPr>
        <w:rFonts w:ascii="Courier New" w:hAnsi="Courier New" w:cs="Courier New" w:hint="default"/>
      </w:rPr>
    </w:lvl>
    <w:lvl w:ilvl="2" w:tplc="08160005" w:tentative="1">
      <w:start w:val="1"/>
      <w:numFmt w:val="bullet"/>
      <w:lvlText w:val=""/>
      <w:lvlJc w:val="left"/>
      <w:pPr>
        <w:ind w:left="2869" w:hanging="360"/>
      </w:pPr>
      <w:rPr>
        <w:rFonts w:ascii="Wingdings" w:hAnsi="Wingdings" w:hint="default"/>
      </w:rPr>
    </w:lvl>
    <w:lvl w:ilvl="3" w:tplc="08160001" w:tentative="1">
      <w:start w:val="1"/>
      <w:numFmt w:val="bullet"/>
      <w:lvlText w:val=""/>
      <w:lvlJc w:val="left"/>
      <w:pPr>
        <w:ind w:left="3589" w:hanging="360"/>
      </w:pPr>
      <w:rPr>
        <w:rFonts w:ascii="Symbol" w:hAnsi="Symbol" w:hint="default"/>
      </w:rPr>
    </w:lvl>
    <w:lvl w:ilvl="4" w:tplc="08160003" w:tentative="1">
      <w:start w:val="1"/>
      <w:numFmt w:val="bullet"/>
      <w:lvlText w:val="o"/>
      <w:lvlJc w:val="left"/>
      <w:pPr>
        <w:ind w:left="4309" w:hanging="360"/>
      </w:pPr>
      <w:rPr>
        <w:rFonts w:ascii="Courier New" w:hAnsi="Courier New" w:cs="Courier New" w:hint="default"/>
      </w:rPr>
    </w:lvl>
    <w:lvl w:ilvl="5" w:tplc="08160005" w:tentative="1">
      <w:start w:val="1"/>
      <w:numFmt w:val="bullet"/>
      <w:lvlText w:val=""/>
      <w:lvlJc w:val="left"/>
      <w:pPr>
        <w:ind w:left="5029" w:hanging="360"/>
      </w:pPr>
      <w:rPr>
        <w:rFonts w:ascii="Wingdings" w:hAnsi="Wingdings" w:hint="default"/>
      </w:rPr>
    </w:lvl>
    <w:lvl w:ilvl="6" w:tplc="08160001" w:tentative="1">
      <w:start w:val="1"/>
      <w:numFmt w:val="bullet"/>
      <w:lvlText w:val=""/>
      <w:lvlJc w:val="left"/>
      <w:pPr>
        <w:ind w:left="5749" w:hanging="360"/>
      </w:pPr>
      <w:rPr>
        <w:rFonts w:ascii="Symbol" w:hAnsi="Symbol" w:hint="default"/>
      </w:rPr>
    </w:lvl>
    <w:lvl w:ilvl="7" w:tplc="08160003" w:tentative="1">
      <w:start w:val="1"/>
      <w:numFmt w:val="bullet"/>
      <w:lvlText w:val="o"/>
      <w:lvlJc w:val="left"/>
      <w:pPr>
        <w:ind w:left="6469" w:hanging="360"/>
      </w:pPr>
      <w:rPr>
        <w:rFonts w:ascii="Courier New" w:hAnsi="Courier New" w:cs="Courier New" w:hint="default"/>
      </w:rPr>
    </w:lvl>
    <w:lvl w:ilvl="8" w:tplc="08160005" w:tentative="1">
      <w:start w:val="1"/>
      <w:numFmt w:val="bullet"/>
      <w:lvlText w:val=""/>
      <w:lvlJc w:val="left"/>
      <w:pPr>
        <w:ind w:left="7189" w:hanging="360"/>
      </w:pPr>
      <w:rPr>
        <w:rFonts w:ascii="Wingdings" w:hAnsi="Wingdings" w:hint="default"/>
      </w:rPr>
    </w:lvl>
  </w:abstractNum>
  <w:abstractNum w:abstractNumId="27" w15:restartNumberingAfterBreak="0">
    <w:nsid w:val="67FC73CC"/>
    <w:multiLevelType w:val="hybridMultilevel"/>
    <w:tmpl w:val="300C94BE"/>
    <w:lvl w:ilvl="0" w:tplc="BE3800CE">
      <w:start w:val="1"/>
      <w:numFmt w:val="decimal"/>
      <w:lvlText w:val="(%1)"/>
      <w:lvlJc w:val="left"/>
      <w:pPr>
        <w:ind w:left="760" w:hanging="361"/>
      </w:pPr>
      <w:rPr>
        <w:rFonts w:ascii="Verdana" w:eastAsia="Verdana" w:hAnsi="Verdana" w:cs="Verdana" w:hint="default"/>
        <w:spacing w:val="-1"/>
        <w:w w:val="57"/>
        <w:sz w:val="24"/>
        <w:szCs w:val="24"/>
        <w:lang w:val="pt-PT" w:eastAsia="en-US" w:bidi="ar-SA"/>
      </w:rPr>
    </w:lvl>
    <w:lvl w:ilvl="1" w:tplc="528E71EA">
      <w:numFmt w:val="bullet"/>
      <w:lvlText w:val="•"/>
      <w:lvlJc w:val="left"/>
      <w:pPr>
        <w:ind w:left="1628" w:hanging="361"/>
      </w:pPr>
      <w:rPr>
        <w:rFonts w:hint="default"/>
        <w:lang w:val="pt-PT" w:eastAsia="en-US" w:bidi="ar-SA"/>
      </w:rPr>
    </w:lvl>
    <w:lvl w:ilvl="2" w:tplc="A97A42DA">
      <w:numFmt w:val="bullet"/>
      <w:lvlText w:val="•"/>
      <w:lvlJc w:val="left"/>
      <w:pPr>
        <w:ind w:left="2496" w:hanging="361"/>
      </w:pPr>
      <w:rPr>
        <w:rFonts w:hint="default"/>
        <w:lang w:val="pt-PT" w:eastAsia="en-US" w:bidi="ar-SA"/>
      </w:rPr>
    </w:lvl>
    <w:lvl w:ilvl="3" w:tplc="0C6AAC3C">
      <w:numFmt w:val="bullet"/>
      <w:lvlText w:val="•"/>
      <w:lvlJc w:val="left"/>
      <w:pPr>
        <w:ind w:left="3365" w:hanging="361"/>
      </w:pPr>
      <w:rPr>
        <w:rFonts w:hint="default"/>
        <w:lang w:val="pt-PT" w:eastAsia="en-US" w:bidi="ar-SA"/>
      </w:rPr>
    </w:lvl>
    <w:lvl w:ilvl="4" w:tplc="F53ECBBE">
      <w:numFmt w:val="bullet"/>
      <w:lvlText w:val="•"/>
      <w:lvlJc w:val="left"/>
      <w:pPr>
        <w:ind w:left="4233" w:hanging="361"/>
      </w:pPr>
      <w:rPr>
        <w:rFonts w:hint="default"/>
        <w:lang w:val="pt-PT" w:eastAsia="en-US" w:bidi="ar-SA"/>
      </w:rPr>
    </w:lvl>
    <w:lvl w:ilvl="5" w:tplc="EBA22A5E">
      <w:numFmt w:val="bullet"/>
      <w:lvlText w:val="•"/>
      <w:lvlJc w:val="left"/>
      <w:pPr>
        <w:ind w:left="5102" w:hanging="361"/>
      </w:pPr>
      <w:rPr>
        <w:rFonts w:hint="default"/>
        <w:lang w:val="pt-PT" w:eastAsia="en-US" w:bidi="ar-SA"/>
      </w:rPr>
    </w:lvl>
    <w:lvl w:ilvl="6" w:tplc="D9BECEE2">
      <w:numFmt w:val="bullet"/>
      <w:lvlText w:val="•"/>
      <w:lvlJc w:val="left"/>
      <w:pPr>
        <w:ind w:left="5970" w:hanging="361"/>
      </w:pPr>
      <w:rPr>
        <w:rFonts w:hint="default"/>
        <w:lang w:val="pt-PT" w:eastAsia="en-US" w:bidi="ar-SA"/>
      </w:rPr>
    </w:lvl>
    <w:lvl w:ilvl="7" w:tplc="67E2E7AE">
      <w:numFmt w:val="bullet"/>
      <w:lvlText w:val="•"/>
      <w:lvlJc w:val="left"/>
      <w:pPr>
        <w:ind w:left="6838" w:hanging="361"/>
      </w:pPr>
      <w:rPr>
        <w:rFonts w:hint="default"/>
        <w:lang w:val="pt-PT" w:eastAsia="en-US" w:bidi="ar-SA"/>
      </w:rPr>
    </w:lvl>
    <w:lvl w:ilvl="8" w:tplc="B4E080A8">
      <w:numFmt w:val="bullet"/>
      <w:lvlText w:val="•"/>
      <w:lvlJc w:val="left"/>
      <w:pPr>
        <w:ind w:left="7707" w:hanging="361"/>
      </w:pPr>
      <w:rPr>
        <w:rFonts w:hint="default"/>
        <w:lang w:val="pt-PT" w:eastAsia="en-US" w:bidi="ar-SA"/>
      </w:rPr>
    </w:lvl>
  </w:abstractNum>
  <w:abstractNum w:abstractNumId="28" w15:restartNumberingAfterBreak="0">
    <w:nsid w:val="69510458"/>
    <w:multiLevelType w:val="hybridMultilevel"/>
    <w:tmpl w:val="9F18EF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29" w15:restartNumberingAfterBreak="0">
    <w:nsid w:val="6AEF21A5"/>
    <w:multiLevelType w:val="hybridMultilevel"/>
    <w:tmpl w:val="F6B6575E"/>
    <w:lvl w:ilvl="0" w:tplc="4B2C3EAC">
      <w:start w:val="1"/>
      <w:numFmt w:val="lowerLetter"/>
      <w:pStyle w:val="Ttulo4"/>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0" w15:restartNumberingAfterBreak="0">
    <w:nsid w:val="6FB65DAF"/>
    <w:multiLevelType w:val="hybridMultilevel"/>
    <w:tmpl w:val="7FF6A85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70B34EC5"/>
    <w:multiLevelType w:val="hybridMultilevel"/>
    <w:tmpl w:val="FD1CD930"/>
    <w:lvl w:ilvl="0" w:tplc="C9D0E6B8">
      <w:start w:val="1"/>
      <w:numFmt w:val="upperRoman"/>
      <w:lvlText w:val="%1."/>
      <w:lvlJc w:val="left"/>
      <w:pPr>
        <w:ind w:left="1105" w:hanging="360"/>
      </w:pPr>
      <w:rPr>
        <w:rFonts w:ascii="NewsGotT" w:hAnsi="NewsGotT" w:hint="default"/>
        <w:b w:val="0"/>
        <w:i w:val="0"/>
        <w:sz w:val="26"/>
      </w:rPr>
    </w:lvl>
    <w:lvl w:ilvl="1" w:tplc="08160019" w:tentative="1">
      <w:start w:val="1"/>
      <w:numFmt w:val="lowerLetter"/>
      <w:lvlText w:val="%2."/>
      <w:lvlJc w:val="left"/>
      <w:pPr>
        <w:ind w:left="1825" w:hanging="360"/>
      </w:pPr>
    </w:lvl>
    <w:lvl w:ilvl="2" w:tplc="0816001B" w:tentative="1">
      <w:start w:val="1"/>
      <w:numFmt w:val="lowerRoman"/>
      <w:lvlText w:val="%3."/>
      <w:lvlJc w:val="right"/>
      <w:pPr>
        <w:ind w:left="2545" w:hanging="180"/>
      </w:pPr>
    </w:lvl>
    <w:lvl w:ilvl="3" w:tplc="0816000F" w:tentative="1">
      <w:start w:val="1"/>
      <w:numFmt w:val="decimal"/>
      <w:lvlText w:val="%4."/>
      <w:lvlJc w:val="left"/>
      <w:pPr>
        <w:ind w:left="3265" w:hanging="360"/>
      </w:pPr>
    </w:lvl>
    <w:lvl w:ilvl="4" w:tplc="08160019" w:tentative="1">
      <w:start w:val="1"/>
      <w:numFmt w:val="lowerLetter"/>
      <w:lvlText w:val="%5."/>
      <w:lvlJc w:val="left"/>
      <w:pPr>
        <w:ind w:left="3985" w:hanging="360"/>
      </w:pPr>
    </w:lvl>
    <w:lvl w:ilvl="5" w:tplc="0816001B" w:tentative="1">
      <w:start w:val="1"/>
      <w:numFmt w:val="lowerRoman"/>
      <w:lvlText w:val="%6."/>
      <w:lvlJc w:val="right"/>
      <w:pPr>
        <w:ind w:left="4705" w:hanging="180"/>
      </w:pPr>
    </w:lvl>
    <w:lvl w:ilvl="6" w:tplc="0816000F" w:tentative="1">
      <w:start w:val="1"/>
      <w:numFmt w:val="decimal"/>
      <w:lvlText w:val="%7."/>
      <w:lvlJc w:val="left"/>
      <w:pPr>
        <w:ind w:left="5425" w:hanging="360"/>
      </w:pPr>
    </w:lvl>
    <w:lvl w:ilvl="7" w:tplc="08160019" w:tentative="1">
      <w:start w:val="1"/>
      <w:numFmt w:val="lowerLetter"/>
      <w:lvlText w:val="%8."/>
      <w:lvlJc w:val="left"/>
      <w:pPr>
        <w:ind w:left="6145" w:hanging="360"/>
      </w:pPr>
    </w:lvl>
    <w:lvl w:ilvl="8" w:tplc="0816001B" w:tentative="1">
      <w:start w:val="1"/>
      <w:numFmt w:val="lowerRoman"/>
      <w:lvlText w:val="%9."/>
      <w:lvlJc w:val="right"/>
      <w:pPr>
        <w:ind w:left="6865" w:hanging="180"/>
      </w:pPr>
    </w:lvl>
  </w:abstractNum>
  <w:abstractNum w:abstractNumId="32" w15:restartNumberingAfterBreak="0">
    <w:nsid w:val="723F2143"/>
    <w:multiLevelType w:val="hybridMultilevel"/>
    <w:tmpl w:val="9AB81D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76AA3643"/>
    <w:multiLevelType w:val="hybridMultilevel"/>
    <w:tmpl w:val="084CC798"/>
    <w:lvl w:ilvl="0" w:tplc="AA949540">
      <w:start w:val="1"/>
      <w:numFmt w:val="bullet"/>
      <w:lvlText w:val=""/>
      <w:lvlJc w:val="left"/>
      <w:pPr>
        <w:ind w:left="836" w:hanging="360"/>
      </w:pPr>
      <w:rPr>
        <w:rFonts w:ascii="Symbol" w:hAnsi="Symbol" w:hint="default"/>
        <w:color w:val="auto"/>
      </w:rPr>
    </w:lvl>
    <w:lvl w:ilvl="1" w:tplc="08160003" w:tentative="1">
      <w:start w:val="1"/>
      <w:numFmt w:val="bullet"/>
      <w:lvlText w:val="o"/>
      <w:lvlJc w:val="left"/>
      <w:pPr>
        <w:ind w:left="1556" w:hanging="360"/>
      </w:pPr>
      <w:rPr>
        <w:rFonts w:ascii="Courier New" w:hAnsi="Courier New" w:cs="Courier New" w:hint="default"/>
      </w:rPr>
    </w:lvl>
    <w:lvl w:ilvl="2" w:tplc="08160005" w:tentative="1">
      <w:start w:val="1"/>
      <w:numFmt w:val="bullet"/>
      <w:lvlText w:val=""/>
      <w:lvlJc w:val="left"/>
      <w:pPr>
        <w:ind w:left="2276" w:hanging="360"/>
      </w:pPr>
      <w:rPr>
        <w:rFonts w:ascii="Wingdings" w:hAnsi="Wingdings" w:hint="default"/>
      </w:rPr>
    </w:lvl>
    <w:lvl w:ilvl="3" w:tplc="08160001" w:tentative="1">
      <w:start w:val="1"/>
      <w:numFmt w:val="bullet"/>
      <w:lvlText w:val=""/>
      <w:lvlJc w:val="left"/>
      <w:pPr>
        <w:ind w:left="2996" w:hanging="360"/>
      </w:pPr>
      <w:rPr>
        <w:rFonts w:ascii="Symbol" w:hAnsi="Symbol" w:hint="default"/>
      </w:rPr>
    </w:lvl>
    <w:lvl w:ilvl="4" w:tplc="08160003" w:tentative="1">
      <w:start w:val="1"/>
      <w:numFmt w:val="bullet"/>
      <w:lvlText w:val="o"/>
      <w:lvlJc w:val="left"/>
      <w:pPr>
        <w:ind w:left="3716" w:hanging="360"/>
      </w:pPr>
      <w:rPr>
        <w:rFonts w:ascii="Courier New" w:hAnsi="Courier New" w:cs="Courier New" w:hint="default"/>
      </w:rPr>
    </w:lvl>
    <w:lvl w:ilvl="5" w:tplc="08160005" w:tentative="1">
      <w:start w:val="1"/>
      <w:numFmt w:val="bullet"/>
      <w:lvlText w:val=""/>
      <w:lvlJc w:val="left"/>
      <w:pPr>
        <w:ind w:left="4436" w:hanging="360"/>
      </w:pPr>
      <w:rPr>
        <w:rFonts w:ascii="Wingdings" w:hAnsi="Wingdings" w:hint="default"/>
      </w:rPr>
    </w:lvl>
    <w:lvl w:ilvl="6" w:tplc="08160001" w:tentative="1">
      <w:start w:val="1"/>
      <w:numFmt w:val="bullet"/>
      <w:lvlText w:val=""/>
      <w:lvlJc w:val="left"/>
      <w:pPr>
        <w:ind w:left="5156" w:hanging="360"/>
      </w:pPr>
      <w:rPr>
        <w:rFonts w:ascii="Symbol" w:hAnsi="Symbol" w:hint="default"/>
      </w:rPr>
    </w:lvl>
    <w:lvl w:ilvl="7" w:tplc="08160003" w:tentative="1">
      <w:start w:val="1"/>
      <w:numFmt w:val="bullet"/>
      <w:lvlText w:val="o"/>
      <w:lvlJc w:val="left"/>
      <w:pPr>
        <w:ind w:left="5876" w:hanging="360"/>
      </w:pPr>
      <w:rPr>
        <w:rFonts w:ascii="Courier New" w:hAnsi="Courier New" w:cs="Courier New" w:hint="default"/>
      </w:rPr>
    </w:lvl>
    <w:lvl w:ilvl="8" w:tplc="08160005" w:tentative="1">
      <w:start w:val="1"/>
      <w:numFmt w:val="bullet"/>
      <w:lvlText w:val=""/>
      <w:lvlJc w:val="left"/>
      <w:pPr>
        <w:ind w:left="6596" w:hanging="360"/>
      </w:pPr>
      <w:rPr>
        <w:rFonts w:ascii="Wingdings" w:hAnsi="Wingdings" w:hint="default"/>
      </w:rPr>
    </w:lvl>
  </w:abstractNum>
  <w:abstractNum w:abstractNumId="34" w15:restartNumberingAfterBreak="0">
    <w:nsid w:val="785C364F"/>
    <w:multiLevelType w:val="hybridMultilevel"/>
    <w:tmpl w:val="9760B09C"/>
    <w:lvl w:ilvl="0" w:tplc="08160001">
      <w:start w:val="1"/>
      <w:numFmt w:val="bullet"/>
      <w:lvlText w:val=""/>
      <w:lvlJc w:val="left"/>
      <w:rPr>
        <w:rFonts w:ascii="Symbol" w:hAnsi="Symbol" w:hint="default"/>
      </w:rPr>
    </w:lvl>
    <w:lvl w:ilvl="1" w:tplc="08160003" w:tentative="1">
      <w:start w:val="1"/>
      <w:numFmt w:val="bullet"/>
      <w:lvlText w:val="o"/>
      <w:lvlJc w:val="left"/>
      <w:pPr>
        <w:ind w:left="2149" w:hanging="360"/>
      </w:pPr>
      <w:rPr>
        <w:rFonts w:ascii="Courier New" w:hAnsi="Courier New" w:cs="Courier New" w:hint="default"/>
      </w:rPr>
    </w:lvl>
    <w:lvl w:ilvl="2" w:tplc="08160005" w:tentative="1">
      <w:start w:val="1"/>
      <w:numFmt w:val="bullet"/>
      <w:lvlText w:val=""/>
      <w:lvlJc w:val="left"/>
      <w:pPr>
        <w:ind w:left="2869" w:hanging="360"/>
      </w:pPr>
      <w:rPr>
        <w:rFonts w:ascii="Wingdings" w:hAnsi="Wingdings" w:hint="default"/>
      </w:rPr>
    </w:lvl>
    <w:lvl w:ilvl="3" w:tplc="08160001" w:tentative="1">
      <w:start w:val="1"/>
      <w:numFmt w:val="bullet"/>
      <w:lvlText w:val=""/>
      <w:lvlJc w:val="left"/>
      <w:pPr>
        <w:ind w:left="3589" w:hanging="360"/>
      </w:pPr>
      <w:rPr>
        <w:rFonts w:ascii="Symbol" w:hAnsi="Symbol" w:hint="default"/>
      </w:rPr>
    </w:lvl>
    <w:lvl w:ilvl="4" w:tplc="08160003" w:tentative="1">
      <w:start w:val="1"/>
      <w:numFmt w:val="bullet"/>
      <w:lvlText w:val="o"/>
      <w:lvlJc w:val="left"/>
      <w:pPr>
        <w:ind w:left="4309" w:hanging="360"/>
      </w:pPr>
      <w:rPr>
        <w:rFonts w:ascii="Courier New" w:hAnsi="Courier New" w:cs="Courier New" w:hint="default"/>
      </w:rPr>
    </w:lvl>
    <w:lvl w:ilvl="5" w:tplc="08160005" w:tentative="1">
      <w:start w:val="1"/>
      <w:numFmt w:val="bullet"/>
      <w:lvlText w:val=""/>
      <w:lvlJc w:val="left"/>
      <w:pPr>
        <w:ind w:left="5029" w:hanging="360"/>
      </w:pPr>
      <w:rPr>
        <w:rFonts w:ascii="Wingdings" w:hAnsi="Wingdings" w:hint="default"/>
      </w:rPr>
    </w:lvl>
    <w:lvl w:ilvl="6" w:tplc="08160001" w:tentative="1">
      <w:start w:val="1"/>
      <w:numFmt w:val="bullet"/>
      <w:lvlText w:val=""/>
      <w:lvlJc w:val="left"/>
      <w:pPr>
        <w:ind w:left="5749" w:hanging="360"/>
      </w:pPr>
      <w:rPr>
        <w:rFonts w:ascii="Symbol" w:hAnsi="Symbol" w:hint="default"/>
      </w:rPr>
    </w:lvl>
    <w:lvl w:ilvl="7" w:tplc="08160003" w:tentative="1">
      <w:start w:val="1"/>
      <w:numFmt w:val="bullet"/>
      <w:lvlText w:val="o"/>
      <w:lvlJc w:val="left"/>
      <w:pPr>
        <w:ind w:left="6469" w:hanging="360"/>
      </w:pPr>
      <w:rPr>
        <w:rFonts w:ascii="Courier New" w:hAnsi="Courier New" w:cs="Courier New" w:hint="default"/>
      </w:rPr>
    </w:lvl>
    <w:lvl w:ilvl="8" w:tplc="08160005" w:tentative="1">
      <w:start w:val="1"/>
      <w:numFmt w:val="bullet"/>
      <w:lvlText w:val=""/>
      <w:lvlJc w:val="left"/>
      <w:pPr>
        <w:ind w:left="7189" w:hanging="360"/>
      </w:pPr>
      <w:rPr>
        <w:rFonts w:ascii="Wingdings" w:hAnsi="Wingdings" w:hint="default"/>
      </w:rPr>
    </w:lvl>
  </w:abstractNum>
  <w:abstractNum w:abstractNumId="35" w15:restartNumberingAfterBreak="0">
    <w:nsid w:val="79476399"/>
    <w:multiLevelType w:val="hybridMultilevel"/>
    <w:tmpl w:val="4E0C9F40"/>
    <w:lvl w:ilvl="0" w:tplc="EA72C162">
      <w:numFmt w:val="bullet"/>
      <w:lvlText w:val="•"/>
      <w:lvlJc w:val="left"/>
      <w:pPr>
        <w:ind w:left="720" w:hanging="360"/>
      </w:pPr>
      <w:rPr>
        <w:rFonts w:hint="default"/>
        <w:lang w:val="pt-PT" w:eastAsia="en-US" w:bidi="ar-SA"/>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7B762B2A"/>
    <w:multiLevelType w:val="hybridMultilevel"/>
    <w:tmpl w:val="1218818C"/>
    <w:lvl w:ilvl="0" w:tplc="08160001">
      <w:start w:val="1"/>
      <w:numFmt w:val="bullet"/>
      <w:lvlText w:val=""/>
      <w:lvlJc w:val="left"/>
      <w:pPr>
        <w:ind w:left="836" w:hanging="360"/>
      </w:pPr>
      <w:rPr>
        <w:rFonts w:ascii="Symbol" w:hAnsi="Symbol" w:hint="default"/>
      </w:rPr>
    </w:lvl>
    <w:lvl w:ilvl="1" w:tplc="08160003">
      <w:start w:val="1"/>
      <w:numFmt w:val="bullet"/>
      <w:lvlText w:val="o"/>
      <w:lvlJc w:val="left"/>
      <w:pPr>
        <w:ind w:left="1556" w:hanging="360"/>
      </w:pPr>
      <w:rPr>
        <w:rFonts w:ascii="Courier New" w:hAnsi="Courier New" w:cs="Courier New" w:hint="default"/>
      </w:rPr>
    </w:lvl>
    <w:lvl w:ilvl="2" w:tplc="08160005" w:tentative="1">
      <w:start w:val="1"/>
      <w:numFmt w:val="bullet"/>
      <w:lvlText w:val=""/>
      <w:lvlJc w:val="left"/>
      <w:pPr>
        <w:ind w:left="2276" w:hanging="360"/>
      </w:pPr>
      <w:rPr>
        <w:rFonts w:ascii="Wingdings" w:hAnsi="Wingdings" w:hint="default"/>
      </w:rPr>
    </w:lvl>
    <w:lvl w:ilvl="3" w:tplc="08160001" w:tentative="1">
      <w:start w:val="1"/>
      <w:numFmt w:val="bullet"/>
      <w:lvlText w:val=""/>
      <w:lvlJc w:val="left"/>
      <w:pPr>
        <w:ind w:left="2996" w:hanging="360"/>
      </w:pPr>
      <w:rPr>
        <w:rFonts w:ascii="Symbol" w:hAnsi="Symbol" w:hint="default"/>
      </w:rPr>
    </w:lvl>
    <w:lvl w:ilvl="4" w:tplc="08160003" w:tentative="1">
      <w:start w:val="1"/>
      <w:numFmt w:val="bullet"/>
      <w:lvlText w:val="o"/>
      <w:lvlJc w:val="left"/>
      <w:pPr>
        <w:ind w:left="3716" w:hanging="360"/>
      </w:pPr>
      <w:rPr>
        <w:rFonts w:ascii="Courier New" w:hAnsi="Courier New" w:cs="Courier New" w:hint="default"/>
      </w:rPr>
    </w:lvl>
    <w:lvl w:ilvl="5" w:tplc="08160005" w:tentative="1">
      <w:start w:val="1"/>
      <w:numFmt w:val="bullet"/>
      <w:lvlText w:val=""/>
      <w:lvlJc w:val="left"/>
      <w:pPr>
        <w:ind w:left="4436" w:hanging="360"/>
      </w:pPr>
      <w:rPr>
        <w:rFonts w:ascii="Wingdings" w:hAnsi="Wingdings" w:hint="default"/>
      </w:rPr>
    </w:lvl>
    <w:lvl w:ilvl="6" w:tplc="08160001" w:tentative="1">
      <w:start w:val="1"/>
      <w:numFmt w:val="bullet"/>
      <w:lvlText w:val=""/>
      <w:lvlJc w:val="left"/>
      <w:pPr>
        <w:ind w:left="5156" w:hanging="360"/>
      </w:pPr>
      <w:rPr>
        <w:rFonts w:ascii="Symbol" w:hAnsi="Symbol" w:hint="default"/>
      </w:rPr>
    </w:lvl>
    <w:lvl w:ilvl="7" w:tplc="08160003" w:tentative="1">
      <w:start w:val="1"/>
      <w:numFmt w:val="bullet"/>
      <w:lvlText w:val="o"/>
      <w:lvlJc w:val="left"/>
      <w:pPr>
        <w:ind w:left="5876" w:hanging="360"/>
      </w:pPr>
      <w:rPr>
        <w:rFonts w:ascii="Courier New" w:hAnsi="Courier New" w:cs="Courier New" w:hint="default"/>
      </w:rPr>
    </w:lvl>
    <w:lvl w:ilvl="8" w:tplc="08160005" w:tentative="1">
      <w:start w:val="1"/>
      <w:numFmt w:val="bullet"/>
      <w:lvlText w:val=""/>
      <w:lvlJc w:val="left"/>
      <w:pPr>
        <w:ind w:left="6596" w:hanging="360"/>
      </w:pPr>
      <w:rPr>
        <w:rFonts w:ascii="Wingdings" w:hAnsi="Wingdings" w:hint="default"/>
      </w:rPr>
    </w:lvl>
  </w:abstractNum>
  <w:abstractNum w:abstractNumId="37" w15:restartNumberingAfterBreak="0">
    <w:nsid w:val="7BEF5334"/>
    <w:multiLevelType w:val="hybridMultilevel"/>
    <w:tmpl w:val="543CF702"/>
    <w:lvl w:ilvl="0" w:tplc="9C805EB2">
      <w:start w:val="1"/>
      <w:numFmt w:val="decimal"/>
      <w:lvlText w:val="%1."/>
      <w:lvlJc w:val="left"/>
      <w:pPr>
        <w:ind w:left="755" w:hanging="639"/>
      </w:pPr>
      <w:rPr>
        <w:rFonts w:ascii="Verdana" w:eastAsia="Verdana" w:hAnsi="Verdana" w:cs="Verdana" w:hint="default"/>
        <w:spacing w:val="0"/>
        <w:w w:val="66"/>
        <w:sz w:val="24"/>
        <w:szCs w:val="24"/>
        <w:lang w:val="pt-PT" w:eastAsia="en-US" w:bidi="ar-SA"/>
      </w:rPr>
    </w:lvl>
    <w:lvl w:ilvl="1" w:tplc="2EC0D512">
      <w:numFmt w:val="bullet"/>
      <w:lvlText w:val="•"/>
      <w:lvlJc w:val="left"/>
      <w:pPr>
        <w:ind w:left="1628" w:hanging="639"/>
      </w:pPr>
      <w:rPr>
        <w:rFonts w:hint="default"/>
        <w:lang w:val="pt-PT" w:eastAsia="en-US" w:bidi="ar-SA"/>
      </w:rPr>
    </w:lvl>
    <w:lvl w:ilvl="2" w:tplc="B58650C0">
      <w:numFmt w:val="bullet"/>
      <w:lvlText w:val="•"/>
      <w:lvlJc w:val="left"/>
      <w:pPr>
        <w:ind w:left="2496" w:hanging="639"/>
      </w:pPr>
      <w:rPr>
        <w:rFonts w:hint="default"/>
        <w:lang w:val="pt-PT" w:eastAsia="en-US" w:bidi="ar-SA"/>
      </w:rPr>
    </w:lvl>
    <w:lvl w:ilvl="3" w:tplc="5232D9D6">
      <w:numFmt w:val="bullet"/>
      <w:lvlText w:val="•"/>
      <w:lvlJc w:val="left"/>
      <w:pPr>
        <w:ind w:left="3365" w:hanging="639"/>
      </w:pPr>
      <w:rPr>
        <w:rFonts w:hint="default"/>
        <w:lang w:val="pt-PT" w:eastAsia="en-US" w:bidi="ar-SA"/>
      </w:rPr>
    </w:lvl>
    <w:lvl w:ilvl="4" w:tplc="94FAE578">
      <w:numFmt w:val="bullet"/>
      <w:lvlText w:val="•"/>
      <w:lvlJc w:val="left"/>
      <w:pPr>
        <w:ind w:left="4233" w:hanging="639"/>
      </w:pPr>
      <w:rPr>
        <w:rFonts w:hint="default"/>
        <w:lang w:val="pt-PT" w:eastAsia="en-US" w:bidi="ar-SA"/>
      </w:rPr>
    </w:lvl>
    <w:lvl w:ilvl="5" w:tplc="AE626958">
      <w:numFmt w:val="bullet"/>
      <w:lvlText w:val="•"/>
      <w:lvlJc w:val="left"/>
      <w:pPr>
        <w:ind w:left="5102" w:hanging="639"/>
      </w:pPr>
      <w:rPr>
        <w:rFonts w:hint="default"/>
        <w:lang w:val="pt-PT" w:eastAsia="en-US" w:bidi="ar-SA"/>
      </w:rPr>
    </w:lvl>
    <w:lvl w:ilvl="6" w:tplc="B534F97E">
      <w:numFmt w:val="bullet"/>
      <w:lvlText w:val="•"/>
      <w:lvlJc w:val="left"/>
      <w:pPr>
        <w:ind w:left="5970" w:hanging="639"/>
      </w:pPr>
      <w:rPr>
        <w:rFonts w:hint="default"/>
        <w:lang w:val="pt-PT" w:eastAsia="en-US" w:bidi="ar-SA"/>
      </w:rPr>
    </w:lvl>
    <w:lvl w:ilvl="7" w:tplc="0F06D942">
      <w:numFmt w:val="bullet"/>
      <w:lvlText w:val="•"/>
      <w:lvlJc w:val="left"/>
      <w:pPr>
        <w:ind w:left="6838" w:hanging="639"/>
      </w:pPr>
      <w:rPr>
        <w:rFonts w:hint="default"/>
        <w:lang w:val="pt-PT" w:eastAsia="en-US" w:bidi="ar-SA"/>
      </w:rPr>
    </w:lvl>
    <w:lvl w:ilvl="8" w:tplc="3950345C">
      <w:numFmt w:val="bullet"/>
      <w:lvlText w:val="•"/>
      <w:lvlJc w:val="left"/>
      <w:pPr>
        <w:ind w:left="7707" w:hanging="639"/>
      </w:pPr>
      <w:rPr>
        <w:rFonts w:hint="default"/>
        <w:lang w:val="pt-PT" w:eastAsia="en-US" w:bidi="ar-SA"/>
      </w:rPr>
    </w:lvl>
  </w:abstractNum>
  <w:num w:numId="1">
    <w:abstractNumId w:val="1"/>
  </w:num>
  <w:num w:numId="2">
    <w:abstractNumId w:val="37"/>
  </w:num>
  <w:num w:numId="3">
    <w:abstractNumId w:val="5"/>
  </w:num>
  <w:num w:numId="4">
    <w:abstractNumId w:val="27"/>
  </w:num>
  <w:num w:numId="5">
    <w:abstractNumId w:val="8"/>
  </w:num>
  <w:num w:numId="6">
    <w:abstractNumId w:val="12"/>
  </w:num>
  <w:num w:numId="7">
    <w:abstractNumId w:val="4"/>
  </w:num>
  <w:num w:numId="8">
    <w:abstractNumId w:val="11"/>
  </w:num>
  <w:num w:numId="9">
    <w:abstractNumId w:val="31"/>
  </w:num>
  <w:num w:numId="10">
    <w:abstractNumId w:val="25"/>
  </w:num>
  <w:num w:numId="11">
    <w:abstractNumId w:val="6"/>
  </w:num>
  <w:num w:numId="12">
    <w:abstractNumId w:val="34"/>
  </w:num>
  <w:num w:numId="13">
    <w:abstractNumId w:val="26"/>
  </w:num>
  <w:num w:numId="14">
    <w:abstractNumId w:val="17"/>
  </w:num>
  <w:num w:numId="15">
    <w:abstractNumId w:val="33"/>
  </w:num>
  <w:num w:numId="16">
    <w:abstractNumId w:val="32"/>
  </w:num>
  <w:num w:numId="17">
    <w:abstractNumId w:val="36"/>
  </w:num>
  <w:num w:numId="18">
    <w:abstractNumId w:val="22"/>
  </w:num>
  <w:num w:numId="19">
    <w:abstractNumId w:val="9"/>
  </w:num>
  <w:num w:numId="20">
    <w:abstractNumId w:val="13"/>
  </w:num>
  <w:num w:numId="21">
    <w:abstractNumId w:val="29"/>
  </w:num>
  <w:num w:numId="22">
    <w:abstractNumId w:val="23"/>
  </w:num>
  <w:num w:numId="23">
    <w:abstractNumId w:val="25"/>
    <w:lvlOverride w:ilvl="0">
      <w:startOverride w:val="2"/>
    </w:lvlOverride>
    <w:lvlOverride w:ilvl="1">
      <w:startOverride w:val="2"/>
    </w:lvlOverride>
  </w:num>
  <w:num w:numId="24">
    <w:abstractNumId w:val="25"/>
  </w:num>
  <w:num w:numId="25">
    <w:abstractNumId w:val="2"/>
  </w:num>
  <w:num w:numId="26">
    <w:abstractNumId w:val="10"/>
  </w:num>
  <w:num w:numId="27">
    <w:abstractNumId w:val="16"/>
  </w:num>
  <w:num w:numId="28">
    <w:abstractNumId w:val="0"/>
  </w:num>
  <w:num w:numId="29">
    <w:abstractNumId w:val="14"/>
  </w:num>
  <w:num w:numId="30">
    <w:abstractNumId w:val="20"/>
  </w:num>
  <w:num w:numId="31">
    <w:abstractNumId w:val="15"/>
  </w:num>
  <w:num w:numId="32">
    <w:abstractNumId w:val="30"/>
  </w:num>
  <w:num w:numId="33">
    <w:abstractNumId w:val="28"/>
  </w:num>
  <w:num w:numId="34">
    <w:abstractNumId w:val="7"/>
  </w:num>
  <w:num w:numId="35">
    <w:abstractNumId w:val="18"/>
  </w:num>
  <w:num w:numId="36">
    <w:abstractNumId w:val="35"/>
  </w:num>
  <w:num w:numId="37">
    <w:abstractNumId w:val="3"/>
  </w:num>
  <w:num w:numId="38">
    <w:abstractNumId w:val="19"/>
  </w:num>
  <w:num w:numId="39">
    <w:abstractNumId w:val="24"/>
  </w:num>
  <w:num w:numId="4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4B63"/>
    <w:rsid w:val="00000F6B"/>
    <w:rsid w:val="00002299"/>
    <w:rsid w:val="00013557"/>
    <w:rsid w:val="00013A69"/>
    <w:rsid w:val="00016DB4"/>
    <w:rsid w:val="00017314"/>
    <w:rsid w:val="000215A6"/>
    <w:rsid w:val="00021EDD"/>
    <w:rsid w:val="00027C44"/>
    <w:rsid w:val="00030886"/>
    <w:rsid w:val="00030C64"/>
    <w:rsid w:val="00030C7F"/>
    <w:rsid w:val="000432F3"/>
    <w:rsid w:val="00045E85"/>
    <w:rsid w:val="00056DE2"/>
    <w:rsid w:val="00065058"/>
    <w:rsid w:val="00071B45"/>
    <w:rsid w:val="00076864"/>
    <w:rsid w:val="00076FFF"/>
    <w:rsid w:val="000827F3"/>
    <w:rsid w:val="0009408E"/>
    <w:rsid w:val="000958C7"/>
    <w:rsid w:val="000A15EE"/>
    <w:rsid w:val="000A36F3"/>
    <w:rsid w:val="000A40C8"/>
    <w:rsid w:val="000A4DF4"/>
    <w:rsid w:val="000A7254"/>
    <w:rsid w:val="000A78B7"/>
    <w:rsid w:val="000B4DC1"/>
    <w:rsid w:val="000B5EA9"/>
    <w:rsid w:val="000C2D89"/>
    <w:rsid w:val="000C34BE"/>
    <w:rsid w:val="000C7090"/>
    <w:rsid w:val="000D15E8"/>
    <w:rsid w:val="000D35A0"/>
    <w:rsid w:val="000D3C32"/>
    <w:rsid w:val="000D7940"/>
    <w:rsid w:val="000E1657"/>
    <w:rsid w:val="000E5264"/>
    <w:rsid w:val="000F483C"/>
    <w:rsid w:val="000F4B63"/>
    <w:rsid w:val="000F4BAE"/>
    <w:rsid w:val="00100CAC"/>
    <w:rsid w:val="001029AA"/>
    <w:rsid w:val="00107DB5"/>
    <w:rsid w:val="00111CEB"/>
    <w:rsid w:val="00115234"/>
    <w:rsid w:val="00116C84"/>
    <w:rsid w:val="00117BE0"/>
    <w:rsid w:val="00121485"/>
    <w:rsid w:val="0012625A"/>
    <w:rsid w:val="001346DF"/>
    <w:rsid w:val="00135713"/>
    <w:rsid w:val="00143209"/>
    <w:rsid w:val="00143DB7"/>
    <w:rsid w:val="00145773"/>
    <w:rsid w:val="0015238A"/>
    <w:rsid w:val="001533A4"/>
    <w:rsid w:val="00157432"/>
    <w:rsid w:val="00163B87"/>
    <w:rsid w:val="00164A08"/>
    <w:rsid w:val="00170AD0"/>
    <w:rsid w:val="001808E5"/>
    <w:rsid w:val="001860AE"/>
    <w:rsid w:val="00186CD6"/>
    <w:rsid w:val="00197609"/>
    <w:rsid w:val="001A33A6"/>
    <w:rsid w:val="001A3C2A"/>
    <w:rsid w:val="001A47E3"/>
    <w:rsid w:val="001A5397"/>
    <w:rsid w:val="001B7B07"/>
    <w:rsid w:val="001D121C"/>
    <w:rsid w:val="001D73EF"/>
    <w:rsid w:val="001E2C4C"/>
    <w:rsid w:val="001E3251"/>
    <w:rsid w:val="001E3474"/>
    <w:rsid w:val="001E5AFC"/>
    <w:rsid w:val="001F1060"/>
    <w:rsid w:val="001F38F6"/>
    <w:rsid w:val="001F3A82"/>
    <w:rsid w:val="001F3C28"/>
    <w:rsid w:val="001F49BD"/>
    <w:rsid w:val="001F7881"/>
    <w:rsid w:val="00202381"/>
    <w:rsid w:val="0020358E"/>
    <w:rsid w:val="0020789A"/>
    <w:rsid w:val="00213D54"/>
    <w:rsid w:val="002210C2"/>
    <w:rsid w:val="00221C0F"/>
    <w:rsid w:val="0022209F"/>
    <w:rsid w:val="002222E7"/>
    <w:rsid w:val="00231817"/>
    <w:rsid w:val="002321B4"/>
    <w:rsid w:val="00235010"/>
    <w:rsid w:val="002360CB"/>
    <w:rsid w:val="0023683E"/>
    <w:rsid w:val="00241D6C"/>
    <w:rsid w:val="00243217"/>
    <w:rsid w:val="00247066"/>
    <w:rsid w:val="00255491"/>
    <w:rsid w:val="00256478"/>
    <w:rsid w:val="00262788"/>
    <w:rsid w:val="00262EDC"/>
    <w:rsid w:val="00263100"/>
    <w:rsid w:val="002670AF"/>
    <w:rsid w:val="00275D76"/>
    <w:rsid w:val="00275E6B"/>
    <w:rsid w:val="00276748"/>
    <w:rsid w:val="00280573"/>
    <w:rsid w:val="00281F48"/>
    <w:rsid w:val="0028340B"/>
    <w:rsid w:val="002850B3"/>
    <w:rsid w:val="002871C9"/>
    <w:rsid w:val="002922AB"/>
    <w:rsid w:val="00292BB5"/>
    <w:rsid w:val="00294E52"/>
    <w:rsid w:val="002A02F5"/>
    <w:rsid w:val="002A0442"/>
    <w:rsid w:val="002A57E7"/>
    <w:rsid w:val="002A6291"/>
    <w:rsid w:val="002A6BAF"/>
    <w:rsid w:val="002A7F00"/>
    <w:rsid w:val="002B1447"/>
    <w:rsid w:val="002B4EA0"/>
    <w:rsid w:val="002B578D"/>
    <w:rsid w:val="002B5A0D"/>
    <w:rsid w:val="002B66E3"/>
    <w:rsid w:val="002D0862"/>
    <w:rsid w:val="002D646E"/>
    <w:rsid w:val="002E062D"/>
    <w:rsid w:val="002E3118"/>
    <w:rsid w:val="002E43BD"/>
    <w:rsid w:val="002E7EA0"/>
    <w:rsid w:val="002F171A"/>
    <w:rsid w:val="002F3EE3"/>
    <w:rsid w:val="002F4C02"/>
    <w:rsid w:val="00301184"/>
    <w:rsid w:val="00302DAB"/>
    <w:rsid w:val="00303586"/>
    <w:rsid w:val="003056AB"/>
    <w:rsid w:val="003074AB"/>
    <w:rsid w:val="00310A18"/>
    <w:rsid w:val="00315170"/>
    <w:rsid w:val="00317448"/>
    <w:rsid w:val="00317BB9"/>
    <w:rsid w:val="00322C43"/>
    <w:rsid w:val="0032430D"/>
    <w:rsid w:val="00325983"/>
    <w:rsid w:val="003261D6"/>
    <w:rsid w:val="00327C62"/>
    <w:rsid w:val="0033030F"/>
    <w:rsid w:val="00331304"/>
    <w:rsid w:val="00331715"/>
    <w:rsid w:val="00331CA8"/>
    <w:rsid w:val="00343B05"/>
    <w:rsid w:val="003442DA"/>
    <w:rsid w:val="00347AFF"/>
    <w:rsid w:val="00356EFA"/>
    <w:rsid w:val="00357E83"/>
    <w:rsid w:val="003601B9"/>
    <w:rsid w:val="00360C0A"/>
    <w:rsid w:val="00363C4C"/>
    <w:rsid w:val="00371FB5"/>
    <w:rsid w:val="003759AA"/>
    <w:rsid w:val="00382611"/>
    <w:rsid w:val="0038692E"/>
    <w:rsid w:val="00386F31"/>
    <w:rsid w:val="00390CEE"/>
    <w:rsid w:val="003911C7"/>
    <w:rsid w:val="00393999"/>
    <w:rsid w:val="0039454F"/>
    <w:rsid w:val="00397FAD"/>
    <w:rsid w:val="003A61D8"/>
    <w:rsid w:val="003A651D"/>
    <w:rsid w:val="003B2D2E"/>
    <w:rsid w:val="003C124C"/>
    <w:rsid w:val="003C544F"/>
    <w:rsid w:val="003D07F1"/>
    <w:rsid w:val="003D32D6"/>
    <w:rsid w:val="003E3135"/>
    <w:rsid w:val="003E55C3"/>
    <w:rsid w:val="003E56CB"/>
    <w:rsid w:val="003E57C2"/>
    <w:rsid w:val="003E720A"/>
    <w:rsid w:val="003E75AD"/>
    <w:rsid w:val="003F0B8A"/>
    <w:rsid w:val="003F31FA"/>
    <w:rsid w:val="003F375B"/>
    <w:rsid w:val="003F39C5"/>
    <w:rsid w:val="003F5D3E"/>
    <w:rsid w:val="00404DA6"/>
    <w:rsid w:val="00406A68"/>
    <w:rsid w:val="004077D2"/>
    <w:rsid w:val="004100F2"/>
    <w:rsid w:val="00410679"/>
    <w:rsid w:val="00411B08"/>
    <w:rsid w:val="00412C61"/>
    <w:rsid w:val="00415257"/>
    <w:rsid w:val="00415557"/>
    <w:rsid w:val="0042039B"/>
    <w:rsid w:val="00421283"/>
    <w:rsid w:val="00430A01"/>
    <w:rsid w:val="00441ACA"/>
    <w:rsid w:val="00442673"/>
    <w:rsid w:val="004468B2"/>
    <w:rsid w:val="00451FDE"/>
    <w:rsid w:val="00452ED6"/>
    <w:rsid w:val="004604D8"/>
    <w:rsid w:val="0046078A"/>
    <w:rsid w:val="004677D1"/>
    <w:rsid w:val="004715C5"/>
    <w:rsid w:val="004726AD"/>
    <w:rsid w:val="00472D62"/>
    <w:rsid w:val="00474D6E"/>
    <w:rsid w:val="00480CFA"/>
    <w:rsid w:val="0048663E"/>
    <w:rsid w:val="00494AC3"/>
    <w:rsid w:val="004A3BDC"/>
    <w:rsid w:val="004A4922"/>
    <w:rsid w:val="004C2150"/>
    <w:rsid w:val="004C2658"/>
    <w:rsid w:val="004C3BC5"/>
    <w:rsid w:val="004C473B"/>
    <w:rsid w:val="004C5AEF"/>
    <w:rsid w:val="004D67FA"/>
    <w:rsid w:val="004E2437"/>
    <w:rsid w:val="004E3570"/>
    <w:rsid w:val="004E4263"/>
    <w:rsid w:val="004E6A01"/>
    <w:rsid w:val="004E7051"/>
    <w:rsid w:val="004F33C3"/>
    <w:rsid w:val="004F45E4"/>
    <w:rsid w:val="004F47AF"/>
    <w:rsid w:val="004F7F9B"/>
    <w:rsid w:val="00501C06"/>
    <w:rsid w:val="00502288"/>
    <w:rsid w:val="00505746"/>
    <w:rsid w:val="0050646B"/>
    <w:rsid w:val="00511996"/>
    <w:rsid w:val="00511C0B"/>
    <w:rsid w:val="005138B2"/>
    <w:rsid w:val="005151D0"/>
    <w:rsid w:val="00515F94"/>
    <w:rsid w:val="00517715"/>
    <w:rsid w:val="00517B29"/>
    <w:rsid w:val="00523E6C"/>
    <w:rsid w:val="00525B0D"/>
    <w:rsid w:val="00526947"/>
    <w:rsid w:val="00533FC1"/>
    <w:rsid w:val="00534422"/>
    <w:rsid w:val="00537B3E"/>
    <w:rsid w:val="00542AC7"/>
    <w:rsid w:val="005453F8"/>
    <w:rsid w:val="0054587C"/>
    <w:rsid w:val="0056094D"/>
    <w:rsid w:val="0056323F"/>
    <w:rsid w:val="00563FA4"/>
    <w:rsid w:val="00564AB8"/>
    <w:rsid w:val="005658A7"/>
    <w:rsid w:val="0057044A"/>
    <w:rsid w:val="00572527"/>
    <w:rsid w:val="00572DBD"/>
    <w:rsid w:val="0057490A"/>
    <w:rsid w:val="00580A3A"/>
    <w:rsid w:val="00580CAE"/>
    <w:rsid w:val="00583454"/>
    <w:rsid w:val="0058537A"/>
    <w:rsid w:val="005A0494"/>
    <w:rsid w:val="005A3337"/>
    <w:rsid w:val="005A36D5"/>
    <w:rsid w:val="005A4A9D"/>
    <w:rsid w:val="005A6791"/>
    <w:rsid w:val="005B082A"/>
    <w:rsid w:val="005B38C3"/>
    <w:rsid w:val="005B482F"/>
    <w:rsid w:val="005B72B8"/>
    <w:rsid w:val="005C2728"/>
    <w:rsid w:val="005C6C4F"/>
    <w:rsid w:val="005D1121"/>
    <w:rsid w:val="005D34B3"/>
    <w:rsid w:val="005D3851"/>
    <w:rsid w:val="005D44F5"/>
    <w:rsid w:val="005E1AEC"/>
    <w:rsid w:val="005E38EC"/>
    <w:rsid w:val="005E394B"/>
    <w:rsid w:val="005E4A4C"/>
    <w:rsid w:val="005F5931"/>
    <w:rsid w:val="006058E0"/>
    <w:rsid w:val="006076AB"/>
    <w:rsid w:val="00610EA5"/>
    <w:rsid w:val="00611581"/>
    <w:rsid w:val="0062069D"/>
    <w:rsid w:val="006237CD"/>
    <w:rsid w:val="0062485B"/>
    <w:rsid w:val="00624F47"/>
    <w:rsid w:val="00633832"/>
    <w:rsid w:val="006412CC"/>
    <w:rsid w:val="0065006E"/>
    <w:rsid w:val="0065028F"/>
    <w:rsid w:val="0065214D"/>
    <w:rsid w:val="006556AD"/>
    <w:rsid w:val="006556DD"/>
    <w:rsid w:val="0066080E"/>
    <w:rsid w:val="00665BC9"/>
    <w:rsid w:val="00666F89"/>
    <w:rsid w:val="0067097F"/>
    <w:rsid w:val="00670AC2"/>
    <w:rsid w:val="00672A94"/>
    <w:rsid w:val="0067338C"/>
    <w:rsid w:val="00680D40"/>
    <w:rsid w:val="00680F39"/>
    <w:rsid w:val="00680F65"/>
    <w:rsid w:val="00682A96"/>
    <w:rsid w:val="00690390"/>
    <w:rsid w:val="0069064A"/>
    <w:rsid w:val="006A08B2"/>
    <w:rsid w:val="006A0B91"/>
    <w:rsid w:val="006A3CEF"/>
    <w:rsid w:val="006A6315"/>
    <w:rsid w:val="006A6C7C"/>
    <w:rsid w:val="006A700F"/>
    <w:rsid w:val="006B3524"/>
    <w:rsid w:val="006B5395"/>
    <w:rsid w:val="006B5A61"/>
    <w:rsid w:val="006B5EB3"/>
    <w:rsid w:val="006B6374"/>
    <w:rsid w:val="006B69BB"/>
    <w:rsid w:val="006C04C9"/>
    <w:rsid w:val="006C0EFE"/>
    <w:rsid w:val="006D01FA"/>
    <w:rsid w:val="006D1D0F"/>
    <w:rsid w:val="006D603C"/>
    <w:rsid w:val="006E3F14"/>
    <w:rsid w:val="006E6A92"/>
    <w:rsid w:val="006F4E55"/>
    <w:rsid w:val="006F7E28"/>
    <w:rsid w:val="00704F20"/>
    <w:rsid w:val="00705EB7"/>
    <w:rsid w:val="007068F2"/>
    <w:rsid w:val="007077EE"/>
    <w:rsid w:val="007110D8"/>
    <w:rsid w:val="0071392F"/>
    <w:rsid w:val="00713C2A"/>
    <w:rsid w:val="00717511"/>
    <w:rsid w:val="00722FA3"/>
    <w:rsid w:val="00723A56"/>
    <w:rsid w:val="00724C45"/>
    <w:rsid w:val="007320B7"/>
    <w:rsid w:val="00734FCE"/>
    <w:rsid w:val="00747C48"/>
    <w:rsid w:val="00750E4E"/>
    <w:rsid w:val="00752C5B"/>
    <w:rsid w:val="00760C6E"/>
    <w:rsid w:val="00763551"/>
    <w:rsid w:val="00764064"/>
    <w:rsid w:val="00764F2B"/>
    <w:rsid w:val="007670F0"/>
    <w:rsid w:val="0077154A"/>
    <w:rsid w:val="00775147"/>
    <w:rsid w:val="00791FD3"/>
    <w:rsid w:val="007929C8"/>
    <w:rsid w:val="00794980"/>
    <w:rsid w:val="007958AA"/>
    <w:rsid w:val="007A693E"/>
    <w:rsid w:val="007B0A88"/>
    <w:rsid w:val="007B77CA"/>
    <w:rsid w:val="007C1BC3"/>
    <w:rsid w:val="007D025C"/>
    <w:rsid w:val="007E5705"/>
    <w:rsid w:val="007E5DB2"/>
    <w:rsid w:val="007E6028"/>
    <w:rsid w:val="007E7223"/>
    <w:rsid w:val="007F2390"/>
    <w:rsid w:val="007F27AB"/>
    <w:rsid w:val="007F5A4A"/>
    <w:rsid w:val="0080034B"/>
    <w:rsid w:val="00801680"/>
    <w:rsid w:val="00806906"/>
    <w:rsid w:val="00813370"/>
    <w:rsid w:val="0081464E"/>
    <w:rsid w:val="0081537C"/>
    <w:rsid w:val="00815D4E"/>
    <w:rsid w:val="00815D7B"/>
    <w:rsid w:val="00816239"/>
    <w:rsid w:val="00820D16"/>
    <w:rsid w:val="00826686"/>
    <w:rsid w:val="00827A10"/>
    <w:rsid w:val="00833223"/>
    <w:rsid w:val="0083725B"/>
    <w:rsid w:val="00840E16"/>
    <w:rsid w:val="00845378"/>
    <w:rsid w:val="008466E2"/>
    <w:rsid w:val="00847C71"/>
    <w:rsid w:val="00854E2D"/>
    <w:rsid w:val="008600FC"/>
    <w:rsid w:val="008625CE"/>
    <w:rsid w:val="00863C94"/>
    <w:rsid w:val="008728D2"/>
    <w:rsid w:val="00881BC8"/>
    <w:rsid w:val="00882B36"/>
    <w:rsid w:val="00883CF4"/>
    <w:rsid w:val="00884209"/>
    <w:rsid w:val="00884C28"/>
    <w:rsid w:val="00884FCF"/>
    <w:rsid w:val="00886525"/>
    <w:rsid w:val="00890D17"/>
    <w:rsid w:val="00892E8F"/>
    <w:rsid w:val="00893A3D"/>
    <w:rsid w:val="00896D75"/>
    <w:rsid w:val="00896FF6"/>
    <w:rsid w:val="0089741D"/>
    <w:rsid w:val="008A072C"/>
    <w:rsid w:val="008A4E51"/>
    <w:rsid w:val="008A6677"/>
    <w:rsid w:val="008B0A57"/>
    <w:rsid w:val="008B0FCC"/>
    <w:rsid w:val="008B1738"/>
    <w:rsid w:val="008B3D65"/>
    <w:rsid w:val="008B3EF8"/>
    <w:rsid w:val="008B6EE3"/>
    <w:rsid w:val="008C6DD8"/>
    <w:rsid w:val="008D2B87"/>
    <w:rsid w:val="008E7D40"/>
    <w:rsid w:val="008F0733"/>
    <w:rsid w:val="008F08DF"/>
    <w:rsid w:val="008F0B79"/>
    <w:rsid w:val="008F6781"/>
    <w:rsid w:val="00911B6F"/>
    <w:rsid w:val="009121D5"/>
    <w:rsid w:val="009177D0"/>
    <w:rsid w:val="00920054"/>
    <w:rsid w:val="00921214"/>
    <w:rsid w:val="009235BC"/>
    <w:rsid w:val="0093202E"/>
    <w:rsid w:val="00933350"/>
    <w:rsid w:val="009355C1"/>
    <w:rsid w:val="009467B4"/>
    <w:rsid w:val="00950EC0"/>
    <w:rsid w:val="0095383B"/>
    <w:rsid w:val="00960C64"/>
    <w:rsid w:val="00963816"/>
    <w:rsid w:val="00967BD3"/>
    <w:rsid w:val="00971109"/>
    <w:rsid w:val="00972D8E"/>
    <w:rsid w:val="0097520D"/>
    <w:rsid w:val="00975446"/>
    <w:rsid w:val="0099213D"/>
    <w:rsid w:val="00992D1C"/>
    <w:rsid w:val="00995BDD"/>
    <w:rsid w:val="009A0EEF"/>
    <w:rsid w:val="009A63D9"/>
    <w:rsid w:val="009A7E9A"/>
    <w:rsid w:val="009B3ABF"/>
    <w:rsid w:val="009B5B16"/>
    <w:rsid w:val="009B65FB"/>
    <w:rsid w:val="009C23EB"/>
    <w:rsid w:val="009C478B"/>
    <w:rsid w:val="009C5347"/>
    <w:rsid w:val="009C7197"/>
    <w:rsid w:val="009D266E"/>
    <w:rsid w:val="009D30C0"/>
    <w:rsid w:val="009D34AB"/>
    <w:rsid w:val="009D37D7"/>
    <w:rsid w:val="009D7A73"/>
    <w:rsid w:val="009E6500"/>
    <w:rsid w:val="009F25E7"/>
    <w:rsid w:val="009F2809"/>
    <w:rsid w:val="009F2DDE"/>
    <w:rsid w:val="009F5A21"/>
    <w:rsid w:val="009F7A85"/>
    <w:rsid w:val="00A01027"/>
    <w:rsid w:val="00A01F30"/>
    <w:rsid w:val="00A0240E"/>
    <w:rsid w:val="00A02C18"/>
    <w:rsid w:val="00A12FFA"/>
    <w:rsid w:val="00A13B38"/>
    <w:rsid w:val="00A14CF6"/>
    <w:rsid w:val="00A14E97"/>
    <w:rsid w:val="00A2076D"/>
    <w:rsid w:val="00A20D23"/>
    <w:rsid w:val="00A23FA6"/>
    <w:rsid w:val="00A251C1"/>
    <w:rsid w:val="00A409AA"/>
    <w:rsid w:val="00A46A4C"/>
    <w:rsid w:val="00A46ED9"/>
    <w:rsid w:val="00A56585"/>
    <w:rsid w:val="00A60680"/>
    <w:rsid w:val="00A60BF0"/>
    <w:rsid w:val="00A628B3"/>
    <w:rsid w:val="00A71BC7"/>
    <w:rsid w:val="00A7205D"/>
    <w:rsid w:val="00A7475E"/>
    <w:rsid w:val="00A74C4F"/>
    <w:rsid w:val="00A77343"/>
    <w:rsid w:val="00A81D61"/>
    <w:rsid w:val="00A84F23"/>
    <w:rsid w:val="00A918E9"/>
    <w:rsid w:val="00A93415"/>
    <w:rsid w:val="00A946C9"/>
    <w:rsid w:val="00A96955"/>
    <w:rsid w:val="00AA0291"/>
    <w:rsid w:val="00AA07F0"/>
    <w:rsid w:val="00AA5AD0"/>
    <w:rsid w:val="00AA6B9E"/>
    <w:rsid w:val="00AA7759"/>
    <w:rsid w:val="00AB5E78"/>
    <w:rsid w:val="00AC0DFB"/>
    <w:rsid w:val="00AC27B8"/>
    <w:rsid w:val="00AC3E32"/>
    <w:rsid w:val="00AC6FC5"/>
    <w:rsid w:val="00AD418C"/>
    <w:rsid w:val="00AD5DCB"/>
    <w:rsid w:val="00AE53EB"/>
    <w:rsid w:val="00AF53D8"/>
    <w:rsid w:val="00AF5A26"/>
    <w:rsid w:val="00B043B8"/>
    <w:rsid w:val="00B107C1"/>
    <w:rsid w:val="00B15E4C"/>
    <w:rsid w:val="00B24306"/>
    <w:rsid w:val="00B331C6"/>
    <w:rsid w:val="00B357CD"/>
    <w:rsid w:val="00B436F3"/>
    <w:rsid w:val="00B4509A"/>
    <w:rsid w:val="00B450D1"/>
    <w:rsid w:val="00B47276"/>
    <w:rsid w:val="00B54CD9"/>
    <w:rsid w:val="00B55119"/>
    <w:rsid w:val="00B55432"/>
    <w:rsid w:val="00B63584"/>
    <w:rsid w:val="00B701CD"/>
    <w:rsid w:val="00B71516"/>
    <w:rsid w:val="00B80EA5"/>
    <w:rsid w:val="00B86118"/>
    <w:rsid w:val="00B8697D"/>
    <w:rsid w:val="00B924C1"/>
    <w:rsid w:val="00B941DA"/>
    <w:rsid w:val="00B9566B"/>
    <w:rsid w:val="00BA0E9A"/>
    <w:rsid w:val="00BA5D68"/>
    <w:rsid w:val="00BA6AD9"/>
    <w:rsid w:val="00BC0EEB"/>
    <w:rsid w:val="00BC149B"/>
    <w:rsid w:val="00BD01D6"/>
    <w:rsid w:val="00BD71BC"/>
    <w:rsid w:val="00BE2675"/>
    <w:rsid w:val="00BE419F"/>
    <w:rsid w:val="00BF076D"/>
    <w:rsid w:val="00BF2CE0"/>
    <w:rsid w:val="00C00167"/>
    <w:rsid w:val="00C009B9"/>
    <w:rsid w:val="00C10809"/>
    <w:rsid w:val="00C21ECE"/>
    <w:rsid w:val="00C237C9"/>
    <w:rsid w:val="00C270A5"/>
    <w:rsid w:val="00C300C4"/>
    <w:rsid w:val="00C30B57"/>
    <w:rsid w:val="00C3187E"/>
    <w:rsid w:val="00C31E6F"/>
    <w:rsid w:val="00C32070"/>
    <w:rsid w:val="00C35B44"/>
    <w:rsid w:val="00C40B42"/>
    <w:rsid w:val="00C40D12"/>
    <w:rsid w:val="00C51CE0"/>
    <w:rsid w:val="00C5616C"/>
    <w:rsid w:val="00C56A8A"/>
    <w:rsid w:val="00C56DE4"/>
    <w:rsid w:val="00C60D98"/>
    <w:rsid w:val="00C62AFE"/>
    <w:rsid w:val="00C6460B"/>
    <w:rsid w:val="00C65368"/>
    <w:rsid w:val="00C72301"/>
    <w:rsid w:val="00C74705"/>
    <w:rsid w:val="00C75454"/>
    <w:rsid w:val="00C8140B"/>
    <w:rsid w:val="00C81ECF"/>
    <w:rsid w:val="00C84170"/>
    <w:rsid w:val="00C8541D"/>
    <w:rsid w:val="00C85B2A"/>
    <w:rsid w:val="00C861D4"/>
    <w:rsid w:val="00C917B8"/>
    <w:rsid w:val="00C927E4"/>
    <w:rsid w:val="00C94160"/>
    <w:rsid w:val="00C95BCD"/>
    <w:rsid w:val="00C97A5E"/>
    <w:rsid w:val="00CA3866"/>
    <w:rsid w:val="00CB19BE"/>
    <w:rsid w:val="00CB2A9A"/>
    <w:rsid w:val="00CB7198"/>
    <w:rsid w:val="00CC158D"/>
    <w:rsid w:val="00CC1B67"/>
    <w:rsid w:val="00CC5C13"/>
    <w:rsid w:val="00CD199E"/>
    <w:rsid w:val="00CD5BAA"/>
    <w:rsid w:val="00CD639F"/>
    <w:rsid w:val="00CD6EFB"/>
    <w:rsid w:val="00CE3C72"/>
    <w:rsid w:val="00CE4161"/>
    <w:rsid w:val="00CE5F59"/>
    <w:rsid w:val="00CF0419"/>
    <w:rsid w:val="00CF5267"/>
    <w:rsid w:val="00CF5B70"/>
    <w:rsid w:val="00CF6C08"/>
    <w:rsid w:val="00CF6EAB"/>
    <w:rsid w:val="00D01397"/>
    <w:rsid w:val="00D03D6A"/>
    <w:rsid w:val="00D07D1D"/>
    <w:rsid w:val="00D10ACB"/>
    <w:rsid w:val="00D150DC"/>
    <w:rsid w:val="00D172F5"/>
    <w:rsid w:val="00D20F6E"/>
    <w:rsid w:val="00D21BE2"/>
    <w:rsid w:val="00D24809"/>
    <w:rsid w:val="00D268C4"/>
    <w:rsid w:val="00D26B10"/>
    <w:rsid w:val="00D27F79"/>
    <w:rsid w:val="00D333B8"/>
    <w:rsid w:val="00D34101"/>
    <w:rsid w:val="00D41172"/>
    <w:rsid w:val="00D437A6"/>
    <w:rsid w:val="00D459CA"/>
    <w:rsid w:val="00D55A2D"/>
    <w:rsid w:val="00D57DAD"/>
    <w:rsid w:val="00D61FBB"/>
    <w:rsid w:val="00D6552F"/>
    <w:rsid w:val="00D71214"/>
    <w:rsid w:val="00D74031"/>
    <w:rsid w:val="00D7454F"/>
    <w:rsid w:val="00D746AF"/>
    <w:rsid w:val="00D86120"/>
    <w:rsid w:val="00D87198"/>
    <w:rsid w:val="00D87E49"/>
    <w:rsid w:val="00D9322C"/>
    <w:rsid w:val="00D95649"/>
    <w:rsid w:val="00D97D91"/>
    <w:rsid w:val="00DA37E7"/>
    <w:rsid w:val="00DA3F2F"/>
    <w:rsid w:val="00DA79E2"/>
    <w:rsid w:val="00DB3187"/>
    <w:rsid w:val="00DB3987"/>
    <w:rsid w:val="00DB5C7F"/>
    <w:rsid w:val="00DB6344"/>
    <w:rsid w:val="00DB78DF"/>
    <w:rsid w:val="00DC27DE"/>
    <w:rsid w:val="00DC6FBC"/>
    <w:rsid w:val="00DD166D"/>
    <w:rsid w:val="00DD2EA5"/>
    <w:rsid w:val="00DD30A0"/>
    <w:rsid w:val="00DD519C"/>
    <w:rsid w:val="00DD65B3"/>
    <w:rsid w:val="00DD706E"/>
    <w:rsid w:val="00DE1BEB"/>
    <w:rsid w:val="00DE550C"/>
    <w:rsid w:val="00DF7408"/>
    <w:rsid w:val="00E00352"/>
    <w:rsid w:val="00E02153"/>
    <w:rsid w:val="00E137F0"/>
    <w:rsid w:val="00E14BC8"/>
    <w:rsid w:val="00E31296"/>
    <w:rsid w:val="00E35220"/>
    <w:rsid w:val="00E35EC8"/>
    <w:rsid w:val="00E36BE8"/>
    <w:rsid w:val="00E46169"/>
    <w:rsid w:val="00E51011"/>
    <w:rsid w:val="00E51855"/>
    <w:rsid w:val="00E61EDF"/>
    <w:rsid w:val="00E6205B"/>
    <w:rsid w:val="00E62306"/>
    <w:rsid w:val="00E62317"/>
    <w:rsid w:val="00E675B3"/>
    <w:rsid w:val="00E7194D"/>
    <w:rsid w:val="00E73D72"/>
    <w:rsid w:val="00E77834"/>
    <w:rsid w:val="00E837CC"/>
    <w:rsid w:val="00E85265"/>
    <w:rsid w:val="00E90255"/>
    <w:rsid w:val="00E9281D"/>
    <w:rsid w:val="00E9292D"/>
    <w:rsid w:val="00E9525A"/>
    <w:rsid w:val="00EA420D"/>
    <w:rsid w:val="00EA4577"/>
    <w:rsid w:val="00EA579A"/>
    <w:rsid w:val="00EA5974"/>
    <w:rsid w:val="00EA7215"/>
    <w:rsid w:val="00EB1DB6"/>
    <w:rsid w:val="00EB34C3"/>
    <w:rsid w:val="00EC28BD"/>
    <w:rsid w:val="00EC3454"/>
    <w:rsid w:val="00ED76A8"/>
    <w:rsid w:val="00EE3F9A"/>
    <w:rsid w:val="00EE4416"/>
    <w:rsid w:val="00EF3D89"/>
    <w:rsid w:val="00EF4B95"/>
    <w:rsid w:val="00EF5D70"/>
    <w:rsid w:val="00EF784C"/>
    <w:rsid w:val="00EF7FD3"/>
    <w:rsid w:val="00F06391"/>
    <w:rsid w:val="00F14904"/>
    <w:rsid w:val="00F20E9C"/>
    <w:rsid w:val="00F3452A"/>
    <w:rsid w:val="00F37731"/>
    <w:rsid w:val="00F40799"/>
    <w:rsid w:val="00F40A80"/>
    <w:rsid w:val="00F4204F"/>
    <w:rsid w:val="00F42A42"/>
    <w:rsid w:val="00F4307F"/>
    <w:rsid w:val="00F5003E"/>
    <w:rsid w:val="00F50F38"/>
    <w:rsid w:val="00F656A5"/>
    <w:rsid w:val="00F711D3"/>
    <w:rsid w:val="00F7341B"/>
    <w:rsid w:val="00F76737"/>
    <w:rsid w:val="00F82C78"/>
    <w:rsid w:val="00F83060"/>
    <w:rsid w:val="00F8309E"/>
    <w:rsid w:val="00F85C8B"/>
    <w:rsid w:val="00F904F2"/>
    <w:rsid w:val="00F912B1"/>
    <w:rsid w:val="00F9635C"/>
    <w:rsid w:val="00FA3B44"/>
    <w:rsid w:val="00FB0A40"/>
    <w:rsid w:val="00FB52F6"/>
    <w:rsid w:val="00FB5D34"/>
    <w:rsid w:val="00FC1040"/>
    <w:rsid w:val="00FC293C"/>
    <w:rsid w:val="00FC49EB"/>
    <w:rsid w:val="00FC7A7A"/>
    <w:rsid w:val="00FD748E"/>
    <w:rsid w:val="00FD75A5"/>
    <w:rsid w:val="00FE0FFE"/>
    <w:rsid w:val="00FE14EB"/>
    <w:rsid w:val="00FE3CC2"/>
    <w:rsid w:val="00FE5B01"/>
    <w:rsid w:val="00FF0780"/>
    <w:rsid w:val="00FF12D3"/>
    <w:rsid w:val="00FF27DD"/>
    <w:rsid w:val="00FF4C47"/>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16020C"/>
  <w15:docId w15:val="{D74FB3E7-EF14-4EA2-A912-2B36E4488C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6A92"/>
    <w:pPr>
      <w:spacing w:line="360" w:lineRule="auto"/>
      <w:jc w:val="both"/>
    </w:pPr>
    <w:rPr>
      <w:rFonts w:ascii="News Gothic MT" w:eastAsia="Verdana" w:hAnsi="News Gothic MT" w:cs="Verdana"/>
      <w:sz w:val="24"/>
      <w:lang w:val="pt-PT"/>
    </w:rPr>
  </w:style>
  <w:style w:type="paragraph" w:styleId="Ttulo1">
    <w:name w:val="heading 1"/>
    <w:aliases w:val="Capítulos"/>
    <w:basedOn w:val="Normal"/>
    <w:autoRedefine/>
    <w:uiPriority w:val="9"/>
    <w:qFormat/>
    <w:rsid w:val="00EE3F9A"/>
    <w:pPr>
      <w:numPr>
        <w:numId w:val="10"/>
      </w:numPr>
      <w:tabs>
        <w:tab w:val="left" w:pos="386"/>
      </w:tabs>
      <w:spacing w:before="76"/>
      <w:jc w:val="left"/>
      <w:outlineLvl w:val="0"/>
    </w:pPr>
    <w:rPr>
      <w:rFonts w:ascii="NewsGotT" w:hAnsi="NewsGotT"/>
      <w:w w:val="85"/>
      <w:sz w:val="28"/>
      <w:szCs w:val="24"/>
    </w:rPr>
  </w:style>
  <w:style w:type="paragraph" w:styleId="Ttulo2">
    <w:name w:val="heading 2"/>
    <w:aliases w:val="Subcapitulo"/>
    <w:basedOn w:val="Normal"/>
    <w:next w:val="Normal"/>
    <w:link w:val="Ttulo2Carter"/>
    <w:autoRedefine/>
    <w:uiPriority w:val="9"/>
    <w:unhideWhenUsed/>
    <w:qFormat/>
    <w:rsid w:val="00960C64"/>
    <w:pPr>
      <w:keepNext/>
      <w:keepLines/>
      <w:spacing w:before="40"/>
      <w:jc w:val="left"/>
      <w:outlineLvl w:val="1"/>
    </w:pPr>
    <w:rPr>
      <w:rFonts w:ascii="NewsGotT" w:eastAsiaTheme="majorEastAsia" w:hAnsi="NewsGotT" w:cstheme="majorBidi"/>
      <w:b/>
      <w:szCs w:val="24"/>
    </w:rPr>
  </w:style>
  <w:style w:type="paragraph" w:styleId="Ttulo3">
    <w:name w:val="heading 3"/>
    <w:basedOn w:val="Normal"/>
    <w:next w:val="Normal"/>
    <w:link w:val="Ttulo3Carter"/>
    <w:autoRedefine/>
    <w:uiPriority w:val="9"/>
    <w:unhideWhenUsed/>
    <w:qFormat/>
    <w:rsid w:val="00CA3866"/>
    <w:pPr>
      <w:keepNext/>
      <w:keepLines/>
      <w:spacing w:before="40"/>
      <w:outlineLvl w:val="2"/>
    </w:pPr>
    <w:rPr>
      <w:rFonts w:asciiTheme="majorHAnsi" w:eastAsiaTheme="majorEastAsia" w:hAnsiTheme="majorHAnsi" w:cstheme="majorBidi"/>
      <w:szCs w:val="24"/>
    </w:rPr>
  </w:style>
  <w:style w:type="paragraph" w:styleId="Ttulo4">
    <w:name w:val="heading 4"/>
    <w:basedOn w:val="Normal"/>
    <w:next w:val="Normal"/>
    <w:link w:val="Ttulo4Carter"/>
    <w:autoRedefine/>
    <w:uiPriority w:val="9"/>
    <w:unhideWhenUsed/>
    <w:qFormat/>
    <w:rsid w:val="009D30C0"/>
    <w:pPr>
      <w:keepNext/>
      <w:keepLines/>
      <w:numPr>
        <w:numId w:val="21"/>
      </w:numPr>
      <w:spacing w:before="40"/>
      <w:outlineLvl w:val="3"/>
    </w:pPr>
    <w:rPr>
      <w:rFonts w:ascii="NewsGotT" w:eastAsiaTheme="majorEastAsia" w:hAnsi="NewsGotT" w:cstheme="majorBidi"/>
      <w:i/>
      <w:iCs/>
    </w:rPr>
  </w:style>
  <w:style w:type="paragraph" w:styleId="Ttulo5">
    <w:name w:val="heading 5"/>
    <w:basedOn w:val="Normal"/>
    <w:next w:val="Normal"/>
    <w:link w:val="Ttulo5Carter"/>
    <w:uiPriority w:val="9"/>
    <w:unhideWhenUsed/>
    <w:qFormat/>
    <w:rsid w:val="00E9525A"/>
    <w:pPr>
      <w:keepNext/>
      <w:keepLines/>
      <w:spacing w:before="40"/>
      <w:outlineLvl w:val="4"/>
    </w:pPr>
    <w:rPr>
      <w:rFonts w:asciiTheme="majorHAnsi" w:eastAsiaTheme="majorEastAsia" w:hAnsiTheme="majorHAnsi" w:cstheme="majorBidi"/>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dice1">
    <w:name w:val="toc 1"/>
    <w:basedOn w:val="Normal"/>
    <w:uiPriority w:val="39"/>
    <w:rsid w:val="00E675B3"/>
    <w:pPr>
      <w:spacing w:before="241"/>
      <w:ind w:left="116"/>
    </w:pPr>
    <w:rPr>
      <w:rFonts w:ascii="NewsGotT" w:hAnsi="NewsGotT"/>
      <w:b/>
      <w:szCs w:val="24"/>
    </w:rPr>
  </w:style>
  <w:style w:type="paragraph" w:styleId="ndice2">
    <w:name w:val="toc 2"/>
    <w:basedOn w:val="Normal"/>
    <w:uiPriority w:val="39"/>
    <w:rsid w:val="00E675B3"/>
    <w:pPr>
      <w:spacing w:before="102"/>
      <w:ind w:left="399"/>
    </w:pPr>
    <w:rPr>
      <w:rFonts w:ascii="NewsGotT" w:hAnsi="NewsGotT"/>
      <w:szCs w:val="24"/>
    </w:rPr>
  </w:style>
  <w:style w:type="paragraph" w:styleId="Corpodetexto">
    <w:name w:val="Body Text"/>
    <w:basedOn w:val="Normal"/>
    <w:uiPriority w:val="1"/>
    <w:qFormat/>
    <w:rsid w:val="006412CC"/>
    <w:pPr>
      <w:spacing w:before="86"/>
    </w:pPr>
    <w:rPr>
      <w:rFonts w:ascii="NewsGotT" w:hAnsi="NewsGotT"/>
      <w:szCs w:val="24"/>
    </w:rPr>
  </w:style>
  <w:style w:type="paragraph" w:styleId="Ttulo">
    <w:name w:val="Title"/>
    <w:basedOn w:val="Normal"/>
    <w:uiPriority w:val="10"/>
    <w:qFormat/>
    <w:pPr>
      <w:ind w:left="3180" w:right="107"/>
    </w:pPr>
    <w:rPr>
      <w:b/>
      <w:bCs/>
      <w:sz w:val="34"/>
      <w:szCs w:val="34"/>
    </w:rPr>
  </w:style>
  <w:style w:type="paragraph" w:styleId="PargrafodaLista">
    <w:name w:val="List Paragraph"/>
    <w:basedOn w:val="Normal"/>
    <w:uiPriority w:val="34"/>
    <w:qFormat/>
    <w:pPr>
      <w:spacing w:before="160"/>
      <w:ind w:left="755" w:hanging="639"/>
    </w:pPr>
  </w:style>
  <w:style w:type="paragraph" w:customStyle="1" w:styleId="TableParagraph">
    <w:name w:val="Table Paragraph"/>
    <w:basedOn w:val="Normal"/>
    <w:uiPriority w:val="1"/>
  </w:style>
  <w:style w:type="paragraph" w:styleId="Cabealho">
    <w:name w:val="header"/>
    <w:basedOn w:val="Normal"/>
    <w:link w:val="CabealhoCarter"/>
    <w:uiPriority w:val="99"/>
    <w:unhideWhenUsed/>
    <w:rsid w:val="00F37731"/>
    <w:pPr>
      <w:tabs>
        <w:tab w:val="center" w:pos="4513"/>
        <w:tab w:val="right" w:pos="9026"/>
      </w:tabs>
    </w:pPr>
  </w:style>
  <w:style w:type="character" w:customStyle="1" w:styleId="CabealhoCarter">
    <w:name w:val="Cabeçalho Caráter"/>
    <w:basedOn w:val="Tipodeletrapredefinidodopargrafo"/>
    <w:link w:val="Cabealho"/>
    <w:uiPriority w:val="99"/>
    <w:rsid w:val="00F37731"/>
    <w:rPr>
      <w:rFonts w:ascii="Verdana" w:eastAsia="Verdana" w:hAnsi="Verdana" w:cs="Verdana"/>
      <w:lang w:val="pt-PT"/>
    </w:rPr>
  </w:style>
  <w:style w:type="paragraph" w:styleId="Rodap">
    <w:name w:val="footer"/>
    <w:basedOn w:val="Normal"/>
    <w:link w:val="RodapCarter"/>
    <w:uiPriority w:val="99"/>
    <w:unhideWhenUsed/>
    <w:rsid w:val="00F37731"/>
    <w:pPr>
      <w:tabs>
        <w:tab w:val="center" w:pos="4513"/>
        <w:tab w:val="right" w:pos="9026"/>
      </w:tabs>
    </w:pPr>
  </w:style>
  <w:style w:type="character" w:customStyle="1" w:styleId="RodapCarter">
    <w:name w:val="Rodapé Caráter"/>
    <w:basedOn w:val="Tipodeletrapredefinidodopargrafo"/>
    <w:link w:val="Rodap"/>
    <w:uiPriority w:val="99"/>
    <w:rsid w:val="00F37731"/>
    <w:rPr>
      <w:rFonts w:ascii="Verdana" w:eastAsia="Verdana" w:hAnsi="Verdana" w:cs="Verdana"/>
      <w:lang w:val="pt-PT"/>
    </w:rPr>
  </w:style>
  <w:style w:type="character" w:styleId="Hiperligao">
    <w:name w:val="Hyperlink"/>
    <w:basedOn w:val="Tipodeletrapredefinidodopargrafo"/>
    <w:uiPriority w:val="99"/>
    <w:unhideWhenUsed/>
    <w:rsid w:val="009F2809"/>
    <w:rPr>
      <w:color w:val="0000FF" w:themeColor="hyperlink"/>
      <w:u w:val="single"/>
    </w:rPr>
  </w:style>
  <w:style w:type="paragraph" w:customStyle="1" w:styleId="Default">
    <w:name w:val="Default"/>
    <w:rsid w:val="00AF53D8"/>
    <w:pPr>
      <w:widowControl/>
      <w:adjustRightInd w:val="0"/>
    </w:pPr>
    <w:rPr>
      <w:rFonts w:ascii="NewsGotT" w:hAnsi="NewsGotT" w:cs="NewsGotT"/>
      <w:color w:val="000000"/>
      <w:sz w:val="24"/>
      <w:szCs w:val="24"/>
      <w:lang w:val="pt-PT" w:eastAsia="pt-PT"/>
    </w:rPr>
  </w:style>
  <w:style w:type="character" w:styleId="Hiperligaovisitada">
    <w:name w:val="FollowedHyperlink"/>
    <w:basedOn w:val="Tipodeletrapredefinidodopargrafo"/>
    <w:uiPriority w:val="99"/>
    <w:semiHidden/>
    <w:unhideWhenUsed/>
    <w:rsid w:val="00523E6C"/>
    <w:rPr>
      <w:color w:val="800080" w:themeColor="followedHyperlink"/>
      <w:u w:val="single"/>
    </w:rPr>
  </w:style>
  <w:style w:type="character" w:customStyle="1" w:styleId="Ttulo2Carter">
    <w:name w:val="Título 2 Caráter"/>
    <w:aliases w:val="Subcapitulo Caráter"/>
    <w:basedOn w:val="Tipodeletrapredefinidodopargrafo"/>
    <w:link w:val="Ttulo2"/>
    <w:uiPriority w:val="9"/>
    <w:rsid w:val="00281F48"/>
    <w:rPr>
      <w:rFonts w:ascii="NewsGotT" w:eastAsiaTheme="majorEastAsia" w:hAnsi="NewsGotT" w:cstheme="majorBidi"/>
      <w:b/>
      <w:sz w:val="24"/>
      <w:szCs w:val="24"/>
      <w:lang w:val="pt-PT"/>
    </w:rPr>
  </w:style>
  <w:style w:type="paragraph" w:customStyle="1" w:styleId="Ttulo2Tese">
    <w:name w:val="Título2Tese"/>
    <w:basedOn w:val="Normal"/>
    <w:link w:val="Ttulo2TeseCarter"/>
    <w:autoRedefine/>
    <w:rsid w:val="00B80EA5"/>
    <w:pPr>
      <w:widowControl/>
      <w:tabs>
        <w:tab w:val="right" w:pos="8640"/>
      </w:tabs>
      <w:autoSpaceDE/>
      <w:autoSpaceDN/>
      <w:ind w:firstLine="709"/>
      <w:jc w:val="center"/>
      <w:outlineLvl w:val="1"/>
    </w:pPr>
    <w:rPr>
      <w:rFonts w:eastAsia="Times New Roman" w:cs="Garamond"/>
      <w:b/>
      <w:spacing w:val="-2"/>
      <w:sz w:val="28"/>
      <w:szCs w:val="24"/>
      <w:lang w:eastAsia="pt-PT"/>
    </w:rPr>
  </w:style>
  <w:style w:type="character" w:customStyle="1" w:styleId="Ttulo2TeseCarter">
    <w:name w:val="Título2Tese Caráter"/>
    <w:basedOn w:val="Tipodeletrapredefinidodopargrafo"/>
    <w:link w:val="Ttulo2Tese"/>
    <w:rsid w:val="00B80EA5"/>
    <w:rPr>
      <w:rFonts w:ascii="News Gothic MT" w:eastAsia="Times New Roman" w:hAnsi="News Gothic MT" w:cs="Garamond"/>
      <w:b/>
      <w:spacing w:val="-2"/>
      <w:sz w:val="28"/>
      <w:szCs w:val="24"/>
      <w:lang w:val="pt-PT" w:eastAsia="pt-PT"/>
    </w:rPr>
  </w:style>
  <w:style w:type="paragraph" w:styleId="Cabealhodondice">
    <w:name w:val="TOC Heading"/>
    <w:basedOn w:val="Ttulo1"/>
    <w:next w:val="Normal"/>
    <w:uiPriority w:val="39"/>
    <w:unhideWhenUsed/>
    <w:qFormat/>
    <w:rsid w:val="00D07D1D"/>
    <w:pPr>
      <w:keepNext/>
      <w:keepLines/>
      <w:widowControl/>
      <w:numPr>
        <w:numId w:val="0"/>
      </w:numPr>
      <w:tabs>
        <w:tab w:val="clear" w:pos="386"/>
      </w:tabs>
      <w:autoSpaceDE/>
      <w:autoSpaceDN/>
      <w:spacing w:before="240" w:line="259" w:lineRule="auto"/>
      <w:outlineLvl w:val="9"/>
    </w:pPr>
    <w:rPr>
      <w:rFonts w:asciiTheme="majorHAnsi" w:eastAsiaTheme="majorEastAsia" w:hAnsiTheme="majorHAnsi" w:cstheme="majorBidi"/>
      <w:color w:val="365F91" w:themeColor="accent1" w:themeShade="BF"/>
      <w:w w:val="100"/>
      <w:sz w:val="32"/>
      <w:szCs w:val="32"/>
      <w:lang w:eastAsia="pt-PT"/>
    </w:rPr>
  </w:style>
  <w:style w:type="paragraph" w:customStyle="1" w:styleId="SemIndice">
    <w:name w:val="SemIndice"/>
    <w:basedOn w:val="Normal"/>
    <w:link w:val="SemIndiceCarter"/>
    <w:autoRedefine/>
    <w:qFormat/>
    <w:rsid w:val="006A6C7C"/>
    <w:pPr>
      <w:jc w:val="center"/>
    </w:pPr>
    <w:rPr>
      <w:rFonts w:ascii="NewsGotT" w:hAnsi="NewsGotT"/>
      <w:w w:val="80"/>
    </w:rPr>
  </w:style>
  <w:style w:type="character" w:customStyle="1" w:styleId="SemIndiceCarter">
    <w:name w:val="SemIndice Caráter"/>
    <w:basedOn w:val="Tipodeletrapredefinidodopargrafo"/>
    <w:link w:val="SemIndice"/>
    <w:rsid w:val="006A6C7C"/>
    <w:rPr>
      <w:rFonts w:ascii="NewsGotT" w:eastAsia="Verdana" w:hAnsi="NewsGotT" w:cs="Verdana"/>
      <w:w w:val="80"/>
      <w:sz w:val="24"/>
      <w:lang w:val="pt-PT"/>
    </w:rPr>
  </w:style>
  <w:style w:type="paragraph" w:styleId="Bibliografia">
    <w:name w:val="Bibliography"/>
    <w:basedOn w:val="Normal"/>
    <w:next w:val="Normal"/>
    <w:uiPriority w:val="37"/>
    <w:unhideWhenUsed/>
    <w:rsid w:val="006556DD"/>
  </w:style>
  <w:style w:type="paragraph" w:customStyle="1" w:styleId="io-text">
    <w:name w:val="io-text"/>
    <w:basedOn w:val="Normal"/>
    <w:rsid w:val="006C0EFE"/>
    <w:pPr>
      <w:widowControl/>
      <w:autoSpaceDE/>
      <w:autoSpaceDN/>
      <w:spacing w:before="100" w:beforeAutospacing="1" w:after="100" w:afterAutospacing="1" w:line="240" w:lineRule="auto"/>
      <w:jc w:val="left"/>
    </w:pPr>
    <w:rPr>
      <w:rFonts w:ascii="Times New Roman" w:eastAsia="Times New Roman" w:hAnsi="Times New Roman" w:cs="Times New Roman"/>
      <w:szCs w:val="24"/>
      <w:lang w:eastAsia="pt-PT"/>
    </w:rPr>
  </w:style>
  <w:style w:type="character" w:customStyle="1" w:styleId="Ttulo3Carter">
    <w:name w:val="Título 3 Caráter"/>
    <w:basedOn w:val="Tipodeletrapredefinidodopargrafo"/>
    <w:link w:val="Ttulo3"/>
    <w:uiPriority w:val="9"/>
    <w:rsid w:val="00CA3866"/>
    <w:rPr>
      <w:rFonts w:asciiTheme="majorHAnsi" w:eastAsiaTheme="majorEastAsia" w:hAnsiTheme="majorHAnsi" w:cstheme="majorBidi"/>
      <w:sz w:val="24"/>
      <w:szCs w:val="24"/>
      <w:lang w:val="pt-PT"/>
    </w:rPr>
  </w:style>
  <w:style w:type="table" w:styleId="TabelacomGrelha">
    <w:name w:val="Table Grid"/>
    <w:basedOn w:val="Tabelanormal"/>
    <w:uiPriority w:val="39"/>
    <w:rsid w:val="00CA3866"/>
    <w:pPr>
      <w:widowControl/>
      <w:autoSpaceDE/>
      <w:autoSpaceDN/>
    </w:pPr>
    <w:rPr>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basedOn w:val="Normal"/>
    <w:next w:val="Normal"/>
    <w:autoRedefine/>
    <w:uiPriority w:val="35"/>
    <w:unhideWhenUsed/>
    <w:qFormat/>
    <w:rsid w:val="00CA3866"/>
    <w:pPr>
      <w:widowControl/>
      <w:autoSpaceDE/>
      <w:autoSpaceDN/>
      <w:spacing w:after="200" w:line="240" w:lineRule="auto"/>
      <w:ind w:firstLine="709"/>
    </w:pPr>
    <w:rPr>
      <w:rFonts w:eastAsiaTheme="minorHAnsi" w:cstheme="minorBidi"/>
      <w:i/>
      <w:iCs/>
      <w:sz w:val="18"/>
      <w:szCs w:val="18"/>
    </w:rPr>
  </w:style>
  <w:style w:type="paragraph" w:styleId="Textodenotaderodap">
    <w:name w:val="footnote text"/>
    <w:basedOn w:val="Normal"/>
    <w:link w:val="TextodenotaderodapCarter"/>
    <w:uiPriority w:val="99"/>
    <w:semiHidden/>
    <w:unhideWhenUsed/>
    <w:rsid w:val="00CA3866"/>
    <w:pPr>
      <w:widowControl/>
      <w:autoSpaceDE/>
      <w:autoSpaceDN/>
      <w:spacing w:line="240" w:lineRule="auto"/>
      <w:ind w:firstLine="709"/>
    </w:pPr>
    <w:rPr>
      <w:rFonts w:eastAsiaTheme="minorHAnsi" w:cstheme="minorBidi"/>
      <w:sz w:val="20"/>
      <w:szCs w:val="20"/>
    </w:rPr>
  </w:style>
  <w:style w:type="character" w:customStyle="1" w:styleId="TextodenotaderodapCarter">
    <w:name w:val="Texto de nota de rodapé Caráter"/>
    <w:basedOn w:val="Tipodeletrapredefinidodopargrafo"/>
    <w:link w:val="Textodenotaderodap"/>
    <w:uiPriority w:val="99"/>
    <w:semiHidden/>
    <w:rsid w:val="00CA3866"/>
    <w:rPr>
      <w:rFonts w:ascii="News Gothic MT" w:hAnsi="News Gothic MT"/>
      <w:sz w:val="20"/>
      <w:szCs w:val="20"/>
      <w:lang w:val="pt-PT"/>
    </w:rPr>
  </w:style>
  <w:style w:type="character" w:styleId="Refdenotaderodap">
    <w:name w:val="footnote reference"/>
    <w:aliases w:val="Footnote symbol"/>
    <w:basedOn w:val="Tipodeletrapredefinidodopargrafo"/>
    <w:uiPriority w:val="99"/>
    <w:semiHidden/>
    <w:unhideWhenUsed/>
    <w:rsid w:val="00CA3866"/>
    <w:rPr>
      <w:vertAlign w:val="superscript"/>
    </w:rPr>
  </w:style>
  <w:style w:type="table" w:customStyle="1" w:styleId="Estilo1Tese">
    <w:name w:val="Estilo1Tese"/>
    <w:basedOn w:val="Tabelanormal"/>
    <w:uiPriority w:val="99"/>
    <w:rsid w:val="005D44F5"/>
    <w:pPr>
      <w:widowControl/>
      <w:autoSpaceDE/>
      <w:autoSpaceDN/>
    </w:pPr>
    <w:tblPr>
      <w:jc w:val="center"/>
      <w:tblBorders>
        <w:top w:val="single" w:sz="4" w:space="0" w:color="auto"/>
        <w:bottom w:val="single" w:sz="4" w:space="0" w:color="auto"/>
        <w:insideH w:val="single" w:sz="4" w:space="0" w:color="auto"/>
        <w:insideV w:val="single" w:sz="4" w:space="0" w:color="auto"/>
      </w:tblBorders>
    </w:tblPr>
    <w:trPr>
      <w:jc w:val="center"/>
    </w:trPr>
    <w:tcPr>
      <w:vAlign w:val="center"/>
    </w:tcPr>
  </w:style>
  <w:style w:type="character" w:customStyle="1" w:styleId="Ttulo4Carter">
    <w:name w:val="Título 4 Caráter"/>
    <w:basedOn w:val="Tipodeletrapredefinidodopargrafo"/>
    <w:link w:val="Ttulo4"/>
    <w:uiPriority w:val="9"/>
    <w:rsid w:val="009D30C0"/>
    <w:rPr>
      <w:rFonts w:ascii="NewsGotT" w:eastAsiaTheme="majorEastAsia" w:hAnsi="NewsGotT" w:cstheme="majorBidi"/>
      <w:i/>
      <w:iCs/>
      <w:sz w:val="24"/>
      <w:lang w:val="pt-PT"/>
    </w:rPr>
  </w:style>
  <w:style w:type="paragraph" w:styleId="ndice3">
    <w:name w:val="toc 3"/>
    <w:basedOn w:val="Normal"/>
    <w:next w:val="Normal"/>
    <w:autoRedefine/>
    <w:uiPriority w:val="39"/>
    <w:unhideWhenUsed/>
    <w:rsid w:val="00E675B3"/>
    <w:pPr>
      <w:spacing w:after="100"/>
      <w:ind w:left="480"/>
    </w:pPr>
    <w:rPr>
      <w:rFonts w:ascii="NewsGotT" w:hAnsi="NewsGotT"/>
    </w:rPr>
  </w:style>
  <w:style w:type="character" w:styleId="MenoNoResolvida">
    <w:name w:val="Unresolved Mention"/>
    <w:basedOn w:val="Tipodeletrapredefinidodopargrafo"/>
    <w:uiPriority w:val="99"/>
    <w:semiHidden/>
    <w:unhideWhenUsed/>
    <w:rsid w:val="00FD748E"/>
    <w:rPr>
      <w:color w:val="605E5C"/>
      <w:shd w:val="clear" w:color="auto" w:fill="E1DFDD"/>
    </w:rPr>
  </w:style>
  <w:style w:type="paragraph" w:styleId="ndice4">
    <w:name w:val="toc 4"/>
    <w:basedOn w:val="Normal"/>
    <w:next w:val="Normal"/>
    <w:autoRedefine/>
    <w:uiPriority w:val="39"/>
    <w:unhideWhenUsed/>
    <w:rsid w:val="00E675B3"/>
    <w:pPr>
      <w:spacing w:after="100"/>
      <w:ind w:left="720"/>
    </w:pPr>
    <w:rPr>
      <w:rFonts w:ascii="NewsGotT" w:hAnsi="NewsGotT"/>
    </w:rPr>
  </w:style>
  <w:style w:type="paragraph" w:styleId="ndicedeilustraes">
    <w:name w:val="table of figures"/>
    <w:basedOn w:val="Normal"/>
    <w:next w:val="Normal"/>
    <w:uiPriority w:val="99"/>
    <w:unhideWhenUsed/>
    <w:rsid w:val="00F3452A"/>
  </w:style>
  <w:style w:type="character" w:customStyle="1" w:styleId="Ttulo5Carter">
    <w:name w:val="Título 5 Caráter"/>
    <w:basedOn w:val="Tipodeletrapredefinidodopargrafo"/>
    <w:link w:val="Ttulo5"/>
    <w:uiPriority w:val="9"/>
    <w:rsid w:val="00E9525A"/>
    <w:rPr>
      <w:rFonts w:asciiTheme="majorHAnsi" w:eastAsiaTheme="majorEastAsia" w:hAnsiTheme="majorHAnsi" w:cstheme="majorBidi"/>
      <w:sz w:val="24"/>
      <w:lang w:val="pt-PT"/>
    </w:rPr>
  </w:style>
  <w:style w:type="paragraph" w:styleId="ndice5">
    <w:name w:val="toc 5"/>
    <w:basedOn w:val="Normal"/>
    <w:next w:val="Normal"/>
    <w:autoRedefine/>
    <w:uiPriority w:val="39"/>
    <w:unhideWhenUsed/>
    <w:rsid w:val="003E55C3"/>
    <w:pPr>
      <w:spacing w:after="100"/>
      <w:ind w:left="960"/>
    </w:pPr>
    <w:rPr>
      <w:rFonts w:ascii="NewsGotT" w:hAnsi="NewsGot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1191945">
      <w:bodyDiv w:val="1"/>
      <w:marLeft w:val="0"/>
      <w:marRight w:val="0"/>
      <w:marTop w:val="0"/>
      <w:marBottom w:val="0"/>
      <w:divBdr>
        <w:top w:val="none" w:sz="0" w:space="0" w:color="auto"/>
        <w:left w:val="none" w:sz="0" w:space="0" w:color="auto"/>
        <w:bottom w:val="none" w:sz="0" w:space="0" w:color="auto"/>
        <w:right w:val="none" w:sz="0" w:space="0" w:color="auto"/>
      </w:divBdr>
    </w:div>
    <w:div w:id="553854468">
      <w:bodyDiv w:val="1"/>
      <w:marLeft w:val="0"/>
      <w:marRight w:val="0"/>
      <w:marTop w:val="0"/>
      <w:marBottom w:val="0"/>
      <w:divBdr>
        <w:top w:val="none" w:sz="0" w:space="0" w:color="auto"/>
        <w:left w:val="none" w:sz="0" w:space="0" w:color="auto"/>
        <w:bottom w:val="none" w:sz="0" w:space="0" w:color="auto"/>
        <w:right w:val="none" w:sz="0" w:space="0" w:color="auto"/>
      </w:divBdr>
    </w:div>
    <w:div w:id="559826675">
      <w:bodyDiv w:val="1"/>
      <w:marLeft w:val="0"/>
      <w:marRight w:val="0"/>
      <w:marTop w:val="0"/>
      <w:marBottom w:val="0"/>
      <w:divBdr>
        <w:top w:val="none" w:sz="0" w:space="0" w:color="auto"/>
        <w:left w:val="none" w:sz="0" w:space="0" w:color="auto"/>
        <w:bottom w:val="none" w:sz="0" w:space="0" w:color="auto"/>
        <w:right w:val="none" w:sz="0" w:space="0" w:color="auto"/>
      </w:divBdr>
    </w:div>
    <w:div w:id="17597164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4.xml"/><Relationship Id="rId18" Type="http://schemas.openxmlformats.org/officeDocument/2006/relationships/diagramQuickStyle" Target="diagrams/quickStyle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diagramLayout" Target="diagrams/layout1.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Data" Target="diagrams/data1.xml"/><Relationship Id="rId20"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lunos.uminho.pt/pt/estudantes/paginas/infouteisformatacao.aspx" TargetMode="External"/><Relationship Id="rId24"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alunos.uminho.pt/pt/estudantes/paginas/infouteisformatacao.aspx" TargetMode="External"/><Relationship Id="rId10" Type="http://schemas.openxmlformats.org/officeDocument/2006/relationships/footer" Target="footer2.xml"/><Relationship Id="rId19" Type="http://schemas.openxmlformats.org/officeDocument/2006/relationships/diagramColors" Target="diagrams/colors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6.jpe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42F12A2-ADCF-47D3-9C2B-9E8FB5C4F35F}" type="doc">
      <dgm:prSet loTypeId="urn:microsoft.com/office/officeart/2005/8/layout/chevron1" loCatId="process" qsTypeId="urn:microsoft.com/office/officeart/2005/8/quickstyle/simple1" qsCatId="simple" csTypeId="urn:microsoft.com/office/officeart/2005/8/colors/accent0_1" csCatId="mainScheme" phldr="1"/>
      <dgm:spPr/>
    </dgm:pt>
    <dgm:pt modelId="{DBED3643-56B3-4440-BA77-1526F64E0492}">
      <dgm:prSet phldrT="[Texto]"/>
      <dgm:spPr/>
      <dgm:t>
        <a:bodyPr/>
        <a:lstStyle/>
        <a:p>
          <a:r>
            <a:rPr lang="pt-PT"/>
            <a:t>O hardware e o software estão continuamente em execução</a:t>
          </a:r>
        </a:p>
      </dgm:t>
    </dgm:pt>
    <dgm:pt modelId="{22D1AB0A-24D2-42A2-B0FA-B65A709E3865}" type="parTrans" cxnId="{0A92DA19-5242-4CDB-AAB6-B36B0F40DE14}">
      <dgm:prSet/>
      <dgm:spPr/>
      <dgm:t>
        <a:bodyPr/>
        <a:lstStyle/>
        <a:p>
          <a:endParaRPr lang="pt-PT"/>
        </a:p>
      </dgm:t>
    </dgm:pt>
    <dgm:pt modelId="{EA83770F-359D-4D2C-AB1E-AB038640CB54}" type="sibTrans" cxnId="{0A92DA19-5242-4CDB-AAB6-B36B0F40DE14}">
      <dgm:prSet/>
      <dgm:spPr/>
      <dgm:t>
        <a:bodyPr/>
        <a:lstStyle/>
        <a:p>
          <a:endParaRPr lang="pt-PT"/>
        </a:p>
      </dgm:t>
    </dgm:pt>
    <dgm:pt modelId="{13E7A219-4809-48FD-B4BD-26550FB6F32D}">
      <dgm:prSet phldrT="[Texto]"/>
      <dgm:spPr/>
      <dgm:t>
        <a:bodyPr/>
        <a:lstStyle/>
        <a:p>
          <a:r>
            <a:rPr lang="pt-PT"/>
            <a:t>O sensor de distância detecta um carro que se aproxima</a:t>
          </a:r>
        </a:p>
      </dgm:t>
    </dgm:pt>
    <dgm:pt modelId="{435CCDAB-F215-4815-9E38-B219C28037CC}" type="parTrans" cxnId="{4E06C37C-33E7-46E4-8D70-8257ADDA8866}">
      <dgm:prSet/>
      <dgm:spPr/>
      <dgm:t>
        <a:bodyPr/>
        <a:lstStyle/>
        <a:p>
          <a:endParaRPr lang="pt-PT"/>
        </a:p>
      </dgm:t>
    </dgm:pt>
    <dgm:pt modelId="{CD96AE1C-385B-46AF-8C18-D437AD4C38F9}" type="sibTrans" cxnId="{4E06C37C-33E7-46E4-8D70-8257ADDA8866}">
      <dgm:prSet/>
      <dgm:spPr/>
      <dgm:t>
        <a:bodyPr/>
        <a:lstStyle/>
        <a:p>
          <a:endParaRPr lang="pt-PT"/>
        </a:p>
      </dgm:t>
    </dgm:pt>
    <dgm:pt modelId="{3CEC87F4-2773-4E98-9688-73ACC5F06D17}">
      <dgm:prSet phldrT="[Texto]"/>
      <dgm:spPr/>
      <dgm:t>
        <a:bodyPr/>
        <a:lstStyle/>
        <a:p>
          <a:r>
            <a:rPr lang="pt-PT"/>
            <a:t>A câmera tira 16 fotos e comunica com a API Cloud Vision</a:t>
          </a:r>
        </a:p>
      </dgm:t>
    </dgm:pt>
    <dgm:pt modelId="{AD6A0656-F7D3-45C1-A10C-CFE8F7E3BA30}" type="parTrans" cxnId="{42A64962-DCCB-4CF0-B301-3BD731C34B14}">
      <dgm:prSet/>
      <dgm:spPr/>
      <dgm:t>
        <a:bodyPr/>
        <a:lstStyle/>
        <a:p>
          <a:endParaRPr lang="pt-PT"/>
        </a:p>
      </dgm:t>
    </dgm:pt>
    <dgm:pt modelId="{BB0A6AA3-47DF-4AB1-AB8D-D8CFCF34228D}" type="sibTrans" cxnId="{42A64962-DCCB-4CF0-B301-3BD731C34B14}">
      <dgm:prSet/>
      <dgm:spPr/>
      <dgm:t>
        <a:bodyPr/>
        <a:lstStyle/>
        <a:p>
          <a:endParaRPr lang="pt-PT"/>
        </a:p>
      </dgm:t>
    </dgm:pt>
    <dgm:pt modelId="{65855A43-22EB-432F-8720-0C749826F759}">
      <dgm:prSet phldrT="[Texto]"/>
      <dgm:spPr/>
      <dgm:t>
        <a:bodyPr/>
        <a:lstStyle/>
        <a:p>
          <a:r>
            <a:rPr lang="pt-PT"/>
            <a:t>A matrícula do carro é identificada</a:t>
          </a:r>
        </a:p>
      </dgm:t>
    </dgm:pt>
    <dgm:pt modelId="{5E4B4EFD-948F-40B5-909D-8EF6D36E1EEB}" type="parTrans" cxnId="{EA7E97A3-4A8A-463E-8447-C906A8BC6449}">
      <dgm:prSet/>
      <dgm:spPr/>
      <dgm:t>
        <a:bodyPr/>
        <a:lstStyle/>
        <a:p>
          <a:endParaRPr lang="pt-PT"/>
        </a:p>
      </dgm:t>
    </dgm:pt>
    <dgm:pt modelId="{C854EB43-ABC2-4C96-AF02-9153AF96E41E}" type="sibTrans" cxnId="{EA7E97A3-4A8A-463E-8447-C906A8BC6449}">
      <dgm:prSet/>
      <dgm:spPr/>
      <dgm:t>
        <a:bodyPr/>
        <a:lstStyle/>
        <a:p>
          <a:endParaRPr lang="pt-PT"/>
        </a:p>
      </dgm:t>
    </dgm:pt>
    <dgm:pt modelId="{AAB19246-EBF8-4CDC-A63B-C672450DA586}">
      <dgm:prSet phldrT="[Texto]"/>
      <dgm:spPr/>
      <dgm:t>
        <a:bodyPr/>
        <a:lstStyle/>
        <a:p>
          <a:r>
            <a:rPr lang="pt-PT"/>
            <a:t>Estacionamento é atribuido; Gestão de dados concluída</a:t>
          </a:r>
        </a:p>
      </dgm:t>
    </dgm:pt>
    <dgm:pt modelId="{6CB3D1D8-69E6-41AA-93AF-3BA2A8AF62E6}" type="parTrans" cxnId="{E6F0B442-4264-4918-9D97-3F7D12204E35}">
      <dgm:prSet/>
      <dgm:spPr/>
      <dgm:t>
        <a:bodyPr/>
        <a:lstStyle/>
        <a:p>
          <a:endParaRPr lang="pt-PT"/>
        </a:p>
      </dgm:t>
    </dgm:pt>
    <dgm:pt modelId="{CDD2D4FA-A4A6-464D-8952-34BB6B12FFDF}" type="sibTrans" cxnId="{E6F0B442-4264-4918-9D97-3F7D12204E35}">
      <dgm:prSet/>
      <dgm:spPr/>
      <dgm:t>
        <a:bodyPr/>
        <a:lstStyle/>
        <a:p>
          <a:endParaRPr lang="pt-PT"/>
        </a:p>
      </dgm:t>
    </dgm:pt>
    <dgm:pt modelId="{C285D926-C308-4C13-A658-C683FBD8C905}" type="pres">
      <dgm:prSet presAssocID="{442F12A2-ADCF-47D3-9C2B-9E8FB5C4F35F}" presName="Name0" presStyleCnt="0">
        <dgm:presLayoutVars>
          <dgm:dir/>
          <dgm:animLvl val="lvl"/>
          <dgm:resizeHandles val="exact"/>
        </dgm:presLayoutVars>
      </dgm:prSet>
      <dgm:spPr/>
    </dgm:pt>
    <dgm:pt modelId="{168360AE-951F-467A-BE9A-FAF632AF01B2}" type="pres">
      <dgm:prSet presAssocID="{DBED3643-56B3-4440-BA77-1526F64E0492}" presName="parTxOnly" presStyleLbl="node1" presStyleIdx="0" presStyleCnt="5">
        <dgm:presLayoutVars>
          <dgm:chMax val="0"/>
          <dgm:chPref val="0"/>
          <dgm:bulletEnabled val="1"/>
        </dgm:presLayoutVars>
      </dgm:prSet>
      <dgm:spPr/>
    </dgm:pt>
    <dgm:pt modelId="{F5F40041-3877-4A75-86D8-D9B90361BA3D}" type="pres">
      <dgm:prSet presAssocID="{EA83770F-359D-4D2C-AB1E-AB038640CB54}" presName="parTxOnlySpace" presStyleCnt="0"/>
      <dgm:spPr/>
    </dgm:pt>
    <dgm:pt modelId="{0555F019-CB89-4491-BC45-A12ECE7A5040}" type="pres">
      <dgm:prSet presAssocID="{13E7A219-4809-48FD-B4BD-26550FB6F32D}" presName="parTxOnly" presStyleLbl="node1" presStyleIdx="1" presStyleCnt="5">
        <dgm:presLayoutVars>
          <dgm:chMax val="0"/>
          <dgm:chPref val="0"/>
          <dgm:bulletEnabled val="1"/>
        </dgm:presLayoutVars>
      </dgm:prSet>
      <dgm:spPr/>
    </dgm:pt>
    <dgm:pt modelId="{8148A576-4D3E-4553-9112-307914923E0B}" type="pres">
      <dgm:prSet presAssocID="{CD96AE1C-385B-46AF-8C18-D437AD4C38F9}" presName="parTxOnlySpace" presStyleCnt="0"/>
      <dgm:spPr/>
    </dgm:pt>
    <dgm:pt modelId="{781EFDFB-605B-4954-B845-CA3AEC9E9A2B}" type="pres">
      <dgm:prSet presAssocID="{3CEC87F4-2773-4E98-9688-73ACC5F06D17}" presName="parTxOnly" presStyleLbl="node1" presStyleIdx="2" presStyleCnt="5">
        <dgm:presLayoutVars>
          <dgm:chMax val="0"/>
          <dgm:chPref val="0"/>
          <dgm:bulletEnabled val="1"/>
        </dgm:presLayoutVars>
      </dgm:prSet>
      <dgm:spPr/>
    </dgm:pt>
    <dgm:pt modelId="{2FC8810A-3C3A-4040-ACD5-939915EFEA83}" type="pres">
      <dgm:prSet presAssocID="{BB0A6AA3-47DF-4AB1-AB8D-D8CFCF34228D}" presName="parTxOnlySpace" presStyleCnt="0"/>
      <dgm:spPr/>
    </dgm:pt>
    <dgm:pt modelId="{4F07C4FC-B078-479C-AE66-134CDCBC8460}" type="pres">
      <dgm:prSet presAssocID="{65855A43-22EB-432F-8720-0C749826F759}" presName="parTxOnly" presStyleLbl="node1" presStyleIdx="3" presStyleCnt="5">
        <dgm:presLayoutVars>
          <dgm:chMax val="0"/>
          <dgm:chPref val="0"/>
          <dgm:bulletEnabled val="1"/>
        </dgm:presLayoutVars>
      </dgm:prSet>
      <dgm:spPr/>
    </dgm:pt>
    <dgm:pt modelId="{300C4DA4-FC43-4D1D-AEA3-C3F76E27E21A}" type="pres">
      <dgm:prSet presAssocID="{C854EB43-ABC2-4C96-AF02-9153AF96E41E}" presName="parTxOnlySpace" presStyleCnt="0"/>
      <dgm:spPr/>
    </dgm:pt>
    <dgm:pt modelId="{FD7F93C4-081E-46CA-8BC0-CF581053E798}" type="pres">
      <dgm:prSet presAssocID="{AAB19246-EBF8-4CDC-A63B-C672450DA586}" presName="parTxOnly" presStyleLbl="node1" presStyleIdx="4" presStyleCnt="5">
        <dgm:presLayoutVars>
          <dgm:chMax val="0"/>
          <dgm:chPref val="0"/>
          <dgm:bulletEnabled val="1"/>
        </dgm:presLayoutVars>
      </dgm:prSet>
      <dgm:spPr/>
    </dgm:pt>
  </dgm:ptLst>
  <dgm:cxnLst>
    <dgm:cxn modelId="{FD47AD08-D94C-4024-880E-4A064101CBC9}" type="presOf" srcId="{AAB19246-EBF8-4CDC-A63B-C672450DA586}" destId="{FD7F93C4-081E-46CA-8BC0-CF581053E798}" srcOrd="0" destOrd="0" presId="urn:microsoft.com/office/officeart/2005/8/layout/chevron1"/>
    <dgm:cxn modelId="{0A92DA19-5242-4CDB-AAB6-B36B0F40DE14}" srcId="{442F12A2-ADCF-47D3-9C2B-9E8FB5C4F35F}" destId="{DBED3643-56B3-4440-BA77-1526F64E0492}" srcOrd="0" destOrd="0" parTransId="{22D1AB0A-24D2-42A2-B0FA-B65A709E3865}" sibTransId="{EA83770F-359D-4D2C-AB1E-AB038640CB54}"/>
    <dgm:cxn modelId="{8F9FBF38-5EB6-4E09-9F5B-2968C264A4B6}" type="presOf" srcId="{442F12A2-ADCF-47D3-9C2B-9E8FB5C4F35F}" destId="{C285D926-C308-4C13-A658-C683FBD8C905}" srcOrd="0" destOrd="0" presId="urn:microsoft.com/office/officeart/2005/8/layout/chevron1"/>
    <dgm:cxn modelId="{42A64962-DCCB-4CF0-B301-3BD731C34B14}" srcId="{442F12A2-ADCF-47D3-9C2B-9E8FB5C4F35F}" destId="{3CEC87F4-2773-4E98-9688-73ACC5F06D17}" srcOrd="2" destOrd="0" parTransId="{AD6A0656-F7D3-45C1-A10C-CFE8F7E3BA30}" sibTransId="{BB0A6AA3-47DF-4AB1-AB8D-D8CFCF34228D}"/>
    <dgm:cxn modelId="{E6F0B442-4264-4918-9D97-3F7D12204E35}" srcId="{442F12A2-ADCF-47D3-9C2B-9E8FB5C4F35F}" destId="{AAB19246-EBF8-4CDC-A63B-C672450DA586}" srcOrd="4" destOrd="0" parTransId="{6CB3D1D8-69E6-41AA-93AF-3BA2A8AF62E6}" sibTransId="{CDD2D4FA-A4A6-464D-8952-34BB6B12FFDF}"/>
    <dgm:cxn modelId="{675B6770-2729-4DFA-BE88-8C7A67A204DA}" type="presOf" srcId="{13E7A219-4809-48FD-B4BD-26550FB6F32D}" destId="{0555F019-CB89-4491-BC45-A12ECE7A5040}" srcOrd="0" destOrd="0" presId="urn:microsoft.com/office/officeart/2005/8/layout/chevron1"/>
    <dgm:cxn modelId="{4E06C37C-33E7-46E4-8D70-8257ADDA8866}" srcId="{442F12A2-ADCF-47D3-9C2B-9E8FB5C4F35F}" destId="{13E7A219-4809-48FD-B4BD-26550FB6F32D}" srcOrd="1" destOrd="0" parTransId="{435CCDAB-F215-4815-9E38-B219C28037CC}" sibTransId="{CD96AE1C-385B-46AF-8C18-D437AD4C38F9}"/>
    <dgm:cxn modelId="{3540D880-80FD-44F6-BE28-80E3C5271835}" type="presOf" srcId="{DBED3643-56B3-4440-BA77-1526F64E0492}" destId="{168360AE-951F-467A-BE9A-FAF632AF01B2}" srcOrd="0" destOrd="0" presId="urn:microsoft.com/office/officeart/2005/8/layout/chevron1"/>
    <dgm:cxn modelId="{EA7E97A3-4A8A-463E-8447-C906A8BC6449}" srcId="{442F12A2-ADCF-47D3-9C2B-9E8FB5C4F35F}" destId="{65855A43-22EB-432F-8720-0C749826F759}" srcOrd="3" destOrd="0" parTransId="{5E4B4EFD-948F-40B5-909D-8EF6D36E1EEB}" sibTransId="{C854EB43-ABC2-4C96-AF02-9153AF96E41E}"/>
    <dgm:cxn modelId="{19BF2DD1-FF0C-42B0-A0FE-9AF5FA52288D}" type="presOf" srcId="{3CEC87F4-2773-4E98-9688-73ACC5F06D17}" destId="{781EFDFB-605B-4954-B845-CA3AEC9E9A2B}" srcOrd="0" destOrd="0" presId="urn:microsoft.com/office/officeart/2005/8/layout/chevron1"/>
    <dgm:cxn modelId="{C91D92FE-1E35-45B3-8FC5-7B36732CD988}" type="presOf" srcId="{65855A43-22EB-432F-8720-0C749826F759}" destId="{4F07C4FC-B078-479C-AE66-134CDCBC8460}" srcOrd="0" destOrd="0" presId="urn:microsoft.com/office/officeart/2005/8/layout/chevron1"/>
    <dgm:cxn modelId="{2AA75B83-38AC-495B-ADD1-B5FCEE1D74D1}" type="presParOf" srcId="{C285D926-C308-4C13-A658-C683FBD8C905}" destId="{168360AE-951F-467A-BE9A-FAF632AF01B2}" srcOrd="0" destOrd="0" presId="urn:microsoft.com/office/officeart/2005/8/layout/chevron1"/>
    <dgm:cxn modelId="{74249D87-C3AC-4AB3-813F-D0644DC44DBF}" type="presParOf" srcId="{C285D926-C308-4C13-A658-C683FBD8C905}" destId="{F5F40041-3877-4A75-86D8-D9B90361BA3D}" srcOrd="1" destOrd="0" presId="urn:microsoft.com/office/officeart/2005/8/layout/chevron1"/>
    <dgm:cxn modelId="{A7D14BBC-39A8-49F5-9EE7-084C8456218E}" type="presParOf" srcId="{C285D926-C308-4C13-A658-C683FBD8C905}" destId="{0555F019-CB89-4491-BC45-A12ECE7A5040}" srcOrd="2" destOrd="0" presId="urn:microsoft.com/office/officeart/2005/8/layout/chevron1"/>
    <dgm:cxn modelId="{BB84DF56-F3BD-4E2C-BE97-5AA995AA9843}" type="presParOf" srcId="{C285D926-C308-4C13-A658-C683FBD8C905}" destId="{8148A576-4D3E-4553-9112-307914923E0B}" srcOrd="3" destOrd="0" presId="urn:microsoft.com/office/officeart/2005/8/layout/chevron1"/>
    <dgm:cxn modelId="{DF155C14-3928-4F7D-8F42-6908096A9A2B}" type="presParOf" srcId="{C285D926-C308-4C13-A658-C683FBD8C905}" destId="{781EFDFB-605B-4954-B845-CA3AEC9E9A2B}" srcOrd="4" destOrd="0" presId="urn:microsoft.com/office/officeart/2005/8/layout/chevron1"/>
    <dgm:cxn modelId="{064AD0E7-8E2E-447D-93F1-C644E31A4C0A}" type="presParOf" srcId="{C285D926-C308-4C13-A658-C683FBD8C905}" destId="{2FC8810A-3C3A-4040-ACD5-939915EFEA83}" srcOrd="5" destOrd="0" presId="urn:microsoft.com/office/officeart/2005/8/layout/chevron1"/>
    <dgm:cxn modelId="{1805FB92-2164-41E1-8808-CACAD6E43F56}" type="presParOf" srcId="{C285D926-C308-4C13-A658-C683FBD8C905}" destId="{4F07C4FC-B078-479C-AE66-134CDCBC8460}" srcOrd="6" destOrd="0" presId="urn:microsoft.com/office/officeart/2005/8/layout/chevron1"/>
    <dgm:cxn modelId="{D72C0C37-28F7-4DFF-87F8-92B866B672B9}" type="presParOf" srcId="{C285D926-C308-4C13-A658-C683FBD8C905}" destId="{300C4DA4-FC43-4D1D-AEA3-C3F76E27E21A}" srcOrd="7" destOrd="0" presId="urn:microsoft.com/office/officeart/2005/8/layout/chevron1"/>
    <dgm:cxn modelId="{EABD9ECA-D5B7-4033-A646-A371F8181C8B}" type="presParOf" srcId="{C285D926-C308-4C13-A658-C683FBD8C905}" destId="{FD7F93C4-081E-46CA-8BC0-CF581053E798}" srcOrd="8" destOrd="0" presId="urn:microsoft.com/office/officeart/2005/8/layout/chevron1"/>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68360AE-951F-467A-BE9A-FAF632AF01B2}">
      <dsp:nvSpPr>
        <dsp:cNvPr id="0" name=""/>
        <dsp:cNvSpPr/>
      </dsp:nvSpPr>
      <dsp:spPr>
        <a:xfrm>
          <a:off x="1689" y="1159725"/>
          <a:ext cx="1503872" cy="601548"/>
        </a:xfrm>
        <a:prstGeom prst="chevron">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pt-PT" sz="900" kern="1200"/>
            <a:t>O hardware e o software estão continuamente em execução</a:t>
          </a:r>
        </a:p>
      </dsp:txBody>
      <dsp:txXfrm>
        <a:off x="302463" y="1159725"/>
        <a:ext cx="902324" cy="601548"/>
      </dsp:txXfrm>
    </dsp:sp>
    <dsp:sp modelId="{0555F019-CB89-4491-BC45-A12ECE7A5040}">
      <dsp:nvSpPr>
        <dsp:cNvPr id="0" name=""/>
        <dsp:cNvSpPr/>
      </dsp:nvSpPr>
      <dsp:spPr>
        <a:xfrm>
          <a:off x="1355174" y="1159725"/>
          <a:ext cx="1503872" cy="601548"/>
        </a:xfrm>
        <a:prstGeom prst="chevron">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pt-PT" sz="900" kern="1200"/>
            <a:t>O sensor de distância detecta um carro que se aproxima</a:t>
          </a:r>
        </a:p>
      </dsp:txBody>
      <dsp:txXfrm>
        <a:off x="1655948" y="1159725"/>
        <a:ext cx="902324" cy="601548"/>
      </dsp:txXfrm>
    </dsp:sp>
    <dsp:sp modelId="{781EFDFB-605B-4954-B845-CA3AEC9E9A2B}">
      <dsp:nvSpPr>
        <dsp:cNvPr id="0" name=""/>
        <dsp:cNvSpPr/>
      </dsp:nvSpPr>
      <dsp:spPr>
        <a:xfrm>
          <a:off x="2708659" y="1159725"/>
          <a:ext cx="1503872" cy="601548"/>
        </a:xfrm>
        <a:prstGeom prst="chevron">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pt-PT" sz="900" kern="1200"/>
            <a:t>A câmera tira 16 fotos e comunica com a API Cloud Vision</a:t>
          </a:r>
        </a:p>
      </dsp:txBody>
      <dsp:txXfrm>
        <a:off x="3009433" y="1159725"/>
        <a:ext cx="902324" cy="601548"/>
      </dsp:txXfrm>
    </dsp:sp>
    <dsp:sp modelId="{4F07C4FC-B078-479C-AE66-134CDCBC8460}">
      <dsp:nvSpPr>
        <dsp:cNvPr id="0" name=""/>
        <dsp:cNvSpPr/>
      </dsp:nvSpPr>
      <dsp:spPr>
        <a:xfrm>
          <a:off x="4062144" y="1159725"/>
          <a:ext cx="1503872" cy="601548"/>
        </a:xfrm>
        <a:prstGeom prst="chevron">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pt-PT" sz="900" kern="1200"/>
            <a:t>A matrícula do carro é identificada</a:t>
          </a:r>
        </a:p>
      </dsp:txBody>
      <dsp:txXfrm>
        <a:off x="4362918" y="1159725"/>
        <a:ext cx="902324" cy="601548"/>
      </dsp:txXfrm>
    </dsp:sp>
    <dsp:sp modelId="{FD7F93C4-081E-46CA-8BC0-CF581053E798}">
      <dsp:nvSpPr>
        <dsp:cNvPr id="0" name=""/>
        <dsp:cNvSpPr/>
      </dsp:nvSpPr>
      <dsp:spPr>
        <a:xfrm>
          <a:off x="5415629" y="1159725"/>
          <a:ext cx="1503872" cy="601548"/>
        </a:xfrm>
        <a:prstGeom prst="chevron">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pt-PT" sz="900" kern="1200"/>
            <a:t>Estacionamento é atribuido; Gestão de dados concluída</a:t>
          </a:r>
        </a:p>
      </dsp:txBody>
      <dsp:txXfrm>
        <a:off x="5716403" y="1159725"/>
        <a:ext cx="902324" cy="601548"/>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B0BD23-45F4-4D7B-A8AF-09DC697951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33</TotalTime>
  <Pages>1</Pages>
  <Words>40214</Words>
  <Characters>217158</Characters>
  <Application>Microsoft Office Word</Application>
  <DocSecurity>0</DocSecurity>
  <Lines>1809</Lines>
  <Paragraphs>51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6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áudia Alexandra Ribeiro de Moura</dc:creator>
  <cp:lastModifiedBy>Francisca</cp:lastModifiedBy>
  <cp:revision>6986</cp:revision>
  <cp:lastPrinted>2022-03-20T10:09:00Z</cp:lastPrinted>
  <dcterms:created xsi:type="dcterms:W3CDTF">2022-01-03T15:00:00Z</dcterms:created>
  <dcterms:modified xsi:type="dcterms:W3CDTF">2022-03-20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12-14T00:00:00Z</vt:filetime>
  </property>
  <property fmtid="{D5CDD505-2E9C-101B-9397-08002B2CF9AE}" pid="3" name="Creator">
    <vt:lpwstr>Microsoft® Word para Microsoft 365</vt:lpwstr>
  </property>
  <property fmtid="{D5CDD505-2E9C-101B-9397-08002B2CF9AE}" pid="4" name="LastSaved">
    <vt:filetime>2022-01-03T00:00:00Z</vt:filetime>
  </property>
  <property fmtid="{D5CDD505-2E9C-101B-9397-08002B2CF9AE}" pid="5" name="MSIP_Label_ea60d57e-af5b-4752-ac57-3e4f28ca11dc_Enabled">
    <vt:lpwstr>true</vt:lpwstr>
  </property>
  <property fmtid="{D5CDD505-2E9C-101B-9397-08002B2CF9AE}" pid="6" name="MSIP_Label_ea60d57e-af5b-4752-ac57-3e4f28ca11dc_SetDate">
    <vt:lpwstr>2022-01-03T09:16:08Z</vt:lpwstr>
  </property>
  <property fmtid="{D5CDD505-2E9C-101B-9397-08002B2CF9AE}" pid="7" name="MSIP_Label_ea60d57e-af5b-4752-ac57-3e4f28ca11dc_Method">
    <vt:lpwstr>Standard</vt:lpwstr>
  </property>
  <property fmtid="{D5CDD505-2E9C-101B-9397-08002B2CF9AE}" pid="8" name="MSIP_Label_ea60d57e-af5b-4752-ac57-3e4f28ca11dc_Name">
    <vt:lpwstr>ea60d57e-af5b-4752-ac57-3e4f28ca11dc</vt:lpwstr>
  </property>
  <property fmtid="{D5CDD505-2E9C-101B-9397-08002B2CF9AE}" pid="9" name="MSIP_Label_ea60d57e-af5b-4752-ac57-3e4f28ca11dc_SiteId">
    <vt:lpwstr>36da45f1-dd2c-4d1f-af13-5abe46b99921</vt:lpwstr>
  </property>
  <property fmtid="{D5CDD505-2E9C-101B-9397-08002B2CF9AE}" pid="10" name="MSIP_Label_ea60d57e-af5b-4752-ac57-3e4f28ca11dc_ActionId">
    <vt:lpwstr>0fd29f07-e8f6-4103-b5ca-2e9eedccdec2</vt:lpwstr>
  </property>
  <property fmtid="{D5CDD505-2E9C-101B-9397-08002B2CF9AE}" pid="11" name="MSIP_Label_ea60d57e-af5b-4752-ac57-3e4f28ca11dc_ContentBits">
    <vt:lpwstr>0</vt:lpwstr>
  </property>
  <property fmtid="{D5CDD505-2E9C-101B-9397-08002B2CF9AE}" pid="12" name="ZOTERO_PREF_1">
    <vt:lpwstr>&lt;data data-version="3" zotero-version="5.0.96.3"&gt;&lt;session id="hcL2NdJw"/&gt;&lt;style id="http://www.zotero.org/styles/apa" locale="pt-PT" hasBibliography="1" bibliographyStyleHasBeenSet="1"/&gt;&lt;prefs&gt;&lt;pref name="fieldType" value="Field"/&gt;&lt;pref name="automaticJou</vt:lpwstr>
  </property>
  <property fmtid="{D5CDD505-2E9C-101B-9397-08002B2CF9AE}" pid="13" name="ZOTERO_PREF_2">
    <vt:lpwstr>rnalAbbreviations" value="true"/&gt;&lt;/prefs&gt;&lt;/data&gt;</vt:lpwstr>
  </property>
</Properties>
</file>